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commentRangeStart w:id="0"/>
      <w:commentRangeStart w:id="1"/>
      <w:commentRangeStart w:id="2"/>
      <w:commentRangeStart w:id="3"/>
      <w:r w:rsidRPr="00C038C3">
        <w:rPr>
          <w:sz w:val="36"/>
          <w:szCs w:val="36"/>
        </w:rPr>
        <w:t>E</w:t>
      </w:r>
      <w:commentRangeEnd w:id="0"/>
      <w:r w:rsidR="00744F5A">
        <w:rPr>
          <w:rStyle w:val="CommentReference"/>
        </w:rPr>
        <w:commentReference w:id="0"/>
      </w:r>
      <w:r w:rsidRPr="00C038C3">
        <w:rPr>
          <w:sz w:val="36"/>
          <w:szCs w:val="36"/>
        </w:rPr>
        <w:t xml:space="preserve">valuating drivers of spatiotemporal </w:t>
      </w:r>
      <w:r w:rsidR="004D3D40">
        <w:rPr>
          <w:sz w:val="36"/>
          <w:szCs w:val="36"/>
        </w:rPr>
        <w:t xml:space="preserve">individual condition </w:t>
      </w:r>
      <w:r w:rsidRPr="00C038C3">
        <w:rPr>
          <w:sz w:val="36"/>
          <w:szCs w:val="36"/>
        </w:rPr>
        <w:t xml:space="preserve">of </w:t>
      </w:r>
      <w:commentRangeEnd w:id="1"/>
      <w:r w:rsidR="00635045">
        <w:rPr>
          <w:sz w:val="36"/>
          <w:szCs w:val="36"/>
        </w:rPr>
        <w:t xml:space="preserve">a </w:t>
      </w:r>
      <w:r w:rsidR="00AA2312">
        <w:rPr>
          <w:rStyle w:val="CommentReference"/>
        </w:rPr>
        <w:commentReference w:id="1"/>
      </w:r>
      <w:commentRangeEnd w:id="2"/>
      <w:r w:rsidR="00E3746B">
        <w:rPr>
          <w:rStyle w:val="CommentReference"/>
        </w:rPr>
        <w:commentReference w:id="2"/>
      </w:r>
      <w:commentRangeEnd w:id="3"/>
      <w:r w:rsidR="000F1E33">
        <w:rPr>
          <w:rStyle w:val="CommentReference"/>
        </w:rPr>
        <w:commentReference w:id="3"/>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r w:rsidR="00297164" w:rsidRPr="00C038C3">
        <w:t>Anderson</w:t>
      </w:r>
      <w:r w:rsidR="003508D1" w:rsidRPr="00C038C3">
        <w:rPr>
          <w:vertAlign w:val="superscript"/>
        </w:rPr>
        <w:t>b</w:t>
      </w:r>
      <w:r w:rsidR="008620C7">
        <w:rPr>
          <w:vertAlign w:val="superscript"/>
        </w:rPr>
        <w:t>,c</w:t>
      </w:r>
      <w:r w:rsidR="00297164" w:rsidRPr="00C038C3">
        <w:t xml:space="preserve">, </w:t>
      </w:r>
      <w:commentRangeStart w:id="4"/>
      <w:r w:rsidR="009D3BCC">
        <w:t>Mayya Gogina</w:t>
      </w:r>
      <w:commentRangeEnd w:id="4"/>
      <w:r w:rsidR="00517121">
        <w:rPr>
          <w:rStyle w:val="CommentReference"/>
        </w:rPr>
        <w:commentReference w:id="4"/>
      </w:r>
      <w:commentRangeStart w:id="5"/>
      <w:r w:rsidR="00FB5A52">
        <w:rPr>
          <w:vertAlign w:val="superscript"/>
        </w:rPr>
        <w:t>d</w:t>
      </w:r>
      <w:r w:rsidR="009D3BCC">
        <w:t xml:space="preserve">, </w:t>
      </w:r>
      <w:r w:rsidRPr="00C038C3">
        <w:t>Michele Casini</w:t>
      </w:r>
      <w:r w:rsidRPr="00C038C3">
        <w:rPr>
          <w:vertAlign w:val="superscript"/>
        </w:rPr>
        <w:t>a</w:t>
      </w:r>
      <w:r w:rsidR="00C13494">
        <w:rPr>
          <w:vertAlign w:val="superscript"/>
        </w:rPr>
        <w:t>,</w:t>
      </w:r>
      <w:r w:rsidR="00FB5A52">
        <w:rPr>
          <w:vertAlign w:val="superscript"/>
        </w:rPr>
        <w:t>e</w:t>
      </w:r>
      <w:commentRangeEnd w:id="5"/>
      <w:r w:rsidR="00072D76">
        <w:rPr>
          <w:rStyle w:val="CommentReference"/>
        </w:rPr>
        <w:commentReference w:id="5"/>
      </w:r>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Leibniz Institute for Baltic Sea Research, Seestraße 15, 18119 Rostock, Germany</w:t>
      </w:r>
    </w:p>
    <w:p w14:paraId="5C995520" w14:textId="5E3E7C0A" w:rsidR="005B73F1" w:rsidRPr="00C038C3" w:rsidRDefault="006511E6" w:rsidP="00552801">
      <w:pPr>
        <w:spacing w:line="480" w:lineRule="auto"/>
        <w:contextualSpacing/>
        <w:mirrorIndents/>
        <w:jc w:val="both"/>
      </w:pPr>
      <w:commentRangeStart w:id="6"/>
      <w:commentRangeStart w:id="7"/>
      <w:r>
        <w:rPr>
          <w:vertAlign w:val="superscript"/>
        </w:rPr>
        <w:t>e</w:t>
      </w:r>
      <w:r w:rsidR="005B73F1" w:rsidRPr="00C038C3">
        <w:rPr>
          <w:vertAlign w:val="superscript"/>
        </w:rPr>
        <w:t xml:space="preserve"> </w:t>
      </w:r>
      <w:r w:rsidR="005B73F1" w:rsidRPr="00C038C3">
        <w:t>University of Bologna, Department of Biological, Geological and Environmental Sciences, Via Selmi 3, 40126 Bologna, Italy</w:t>
      </w:r>
      <w:commentRangeEnd w:id="6"/>
      <w:r w:rsidR="003044BA">
        <w:rPr>
          <w:rStyle w:val="CommentReference"/>
        </w:rPr>
        <w:commentReference w:id="6"/>
      </w:r>
      <w:commentRangeEnd w:id="7"/>
      <w:r w:rsidR="00C13494">
        <w:rPr>
          <w:rStyle w:val="CommentReference"/>
        </w:rPr>
        <w:commentReference w:id="7"/>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Turistgatan 5, 453 30 Lysekil, Sweden, Tel.: +46(0)104784137, email: </w:t>
      </w:r>
      <w:hyperlink r:id="rId12"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1D333A1" w14:textId="77777777"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5E225DC6" w:rsidR="00B21FFF" w:rsidRDefault="009F2F3E" w:rsidP="00552801">
      <w:pPr>
        <w:spacing w:line="480" w:lineRule="auto"/>
        <w:contextualSpacing/>
        <w:mirrorIndents/>
        <w:jc w:val="both"/>
        <w:rPr>
          <w:bCs/>
        </w:rPr>
      </w:pPr>
      <w:r w:rsidRPr="00C038C3">
        <w:rPr>
          <w:bCs/>
        </w:rPr>
        <w:t>Le Cren</w:t>
      </w:r>
      <w:r w:rsidR="005015D2">
        <w:rPr>
          <w:bCs/>
        </w:rPr>
        <w:t>’s</w:t>
      </w:r>
      <w:r w:rsidRPr="00C038C3">
        <w:rPr>
          <w:bCs/>
        </w:rPr>
        <w:t xml:space="preserve"> </w:t>
      </w:r>
      <w:r w:rsidR="0086395A" w:rsidRPr="00C038C3">
        <w:rPr>
          <w:bCs/>
        </w:rPr>
        <w:t>c</w:t>
      </w:r>
      <w:r w:rsidR="00310E82" w:rsidRPr="00C038C3">
        <w:rPr>
          <w:bCs/>
        </w:rPr>
        <w:t>ondition</w:t>
      </w:r>
      <w:r w:rsidRPr="00C038C3">
        <w:rPr>
          <w:bCs/>
        </w:rPr>
        <w:t xml:space="preserve"> </w:t>
      </w:r>
      <w:r w:rsidR="005015D2">
        <w:rPr>
          <w:bCs/>
        </w:rPr>
        <w:t>index</w:t>
      </w:r>
      <w:r w:rsidR="00310E82" w:rsidRPr="00C038C3">
        <w:rPr>
          <w:bCs/>
        </w:rPr>
        <w:t xml:space="preserve">, </w:t>
      </w:r>
      <w:r w:rsidR="00162A5D" w:rsidRPr="00C038C3">
        <w:rPr>
          <w:bCs/>
        </w:rPr>
        <w:t xml:space="preserve">Spatial analysis, </w:t>
      </w:r>
      <w:r w:rsidR="00310E82" w:rsidRPr="00C038C3">
        <w:rPr>
          <w:bCs/>
        </w:rPr>
        <w:t>Spatio-temporal models, Density dependence, Deoxygenation</w:t>
      </w:r>
    </w:p>
    <w:p w14:paraId="7566EE33" w14:textId="6E6C0F37" w:rsidR="00346D7E" w:rsidRDefault="00346D7E" w:rsidP="00552801">
      <w:pPr>
        <w:spacing w:line="480" w:lineRule="auto"/>
        <w:contextualSpacing/>
        <w:mirrorIndents/>
        <w:jc w:val="both"/>
        <w:rPr>
          <w:bCs/>
        </w:rPr>
      </w:pPr>
    </w:p>
    <w:p w14:paraId="4290ACD6" w14:textId="34FEDE48" w:rsidR="00FA116C" w:rsidRDefault="00FA116C" w:rsidP="00552801">
      <w:pPr>
        <w:spacing w:line="480" w:lineRule="auto"/>
        <w:contextualSpacing/>
        <w:mirrorIndents/>
        <w:jc w:val="both"/>
        <w:rPr>
          <w:bCs/>
        </w:rPr>
      </w:pPr>
    </w:p>
    <w:p w14:paraId="30A24DAB" w14:textId="7CEC739E" w:rsidR="00F100A7" w:rsidRDefault="00F100A7" w:rsidP="00552801">
      <w:pPr>
        <w:spacing w:line="480" w:lineRule="auto"/>
        <w:contextualSpacing/>
        <w:mirrorIndents/>
        <w:jc w:val="both"/>
        <w:rPr>
          <w:bCs/>
        </w:rPr>
      </w:pPr>
    </w:p>
    <w:p w14:paraId="161C6FE2" w14:textId="7B2EF992" w:rsidR="00F100A7" w:rsidRDefault="00F100A7" w:rsidP="00552801">
      <w:pPr>
        <w:spacing w:line="480" w:lineRule="auto"/>
        <w:contextualSpacing/>
        <w:mirrorIndents/>
        <w:jc w:val="both"/>
        <w:rPr>
          <w:bCs/>
        </w:rPr>
      </w:pPr>
    </w:p>
    <w:p w14:paraId="54295AD0" w14:textId="77777777" w:rsidR="00F100A7" w:rsidRPr="00C038C3" w:rsidRDefault="00F100A7" w:rsidP="00552801">
      <w:pPr>
        <w:spacing w:line="480" w:lineRule="auto"/>
        <w:contextualSpacing/>
        <w:mirrorIndents/>
        <w:jc w:val="both"/>
        <w:rPr>
          <w:bCs/>
        </w:rPr>
      </w:pPr>
    </w:p>
    <w:p w14:paraId="26879DAB" w14:textId="5E6B77F7" w:rsidR="00736FF5" w:rsidRPr="00C038C3" w:rsidRDefault="00401B29" w:rsidP="00552801">
      <w:pPr>
        <w:spacing w:line="480" w:lineRule="auto"/>
        <w:contextualSpacing/>
        <w:mirrorIndents/>
        <w:jc w:val="both"/>
        <w:rPr>
          <w:b/>
          <w:sz w:val="28"/>
          <w:szCs w:val="28"/>
        </w:rPr>
      </w:pPr>
      <w:commentRangeStart w:id="8"/>
      <w:r w:rsidRPr="00C038C3">
        <w:rPr>
          <w:b/>
          <w:sz w:val="28"/>
          <w:szCs w:val="28"/>
        </w:rPr>
        <w:lastRenderedPageBreak/>
        <w:t>Abstract</w:t>
      </w:r>
      <w:commentRangeEnd w:id="8"/>
      <w:r w:rsidR="00A22B03">
        <w:rPr>
          <w:rStyle w:val="CommentReference"/>
        </w:rPr>
        <w:commentReference w:id="8"/>
      </w:r>
    </w:p>
    <w:p w14:paraId="3B8CFB45" w14:textId="57C4EAA5" w:rsidR="00E44266" w:rsidRDefault="00A26528" w:rsidP="00552801">
      <w:pPr>
        <w:spacing w:line="480" w:lineRule="auto"/>
        <w:contextualSpacing/>
        <w:mirrorIndents/>
        <w:jc w:val="both"/>
      </w:pPr>
      <w:commentRangeStart w:id="9"/>
      <w:commentRangeStart w:id="10"/>
      <w:r>
        <w:t>A fish’s</w:t>
      </w:r>
      <w:r w:rsidRPr="00C038C3">
        <w:t xml:space="preserve"> </w:t>
      </w:r>
      <w:r w:rsidR="0098719E" w:rsidRPr="00C038C3">
        <w:t xml:space="preserve">body </w:t>
      </w:r>
      <w:commentRangeEnd w:id="9"/>
      <w:r>
        <w:rPr>
          <w:rStyle w:val="CommentReference"/>
        </w:rPr>
        <w:commentReference w:id="9"/>
      </w:r>
      <w:commentRangeEnd w:id="10"/>
      <w:r w:rsidR="00AB2D73">
        <w:rPr>
          <w:rStyle w:val="CommentReference"/>
        </w:rPr>
        <w:commentReference w:id="10"/>
      </w:r>
      <w:r w:rsidR="0098719E" w:rsidRPr="00C038C3">
        <w:t xml:space="preserve">condition </w:t>
      </w:r>
      <w:r>
        <w:t>i</w:t>
      </w:r>
      <w:r w:rsidR="00CD7C98">
        <w:t xml:space="preserve">s </w:t>
      </w:r>
      <w:r w:rsidR="00CD7C98" w:rsidRPr="00C038C3">
        <w:t>describe</w:t>
      </w:r>
      <w:r w:rsidR="00CD7C98">
        <w:t>d by</w:t>
      </w:r>
      <w:r w:rsidR="00CD7C98" w:rsidRPr="00C038C3">
        <w:t xml:space="preserve"> </w:t>
      </w:r>
      <w:r w:rsidR="007865D8">
        <w:t>its</w:t>
      </w:r>
      <w:r w:rsidR="007865D8" w:rsidRPr="00C038C3">
        <w:t xml:space="preserve"> </w:t>
      </w:r>
      <w:r w:rsidR="00EA6B27" w:rsidRPr="00C038C3">
        <w:t xml:space="preserve">weight </w:t>
      </w:r>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r w:rsidR="005A24B3" w:rsidRPr="00C038C3">
        <w:t>Atlantic c</w:t>
      </w:r>
      <w:r w:rsidR="008C2DA6" w:rsidRPr="00C038C3">
        <w:t xml:space="preserve">od </w:t>
      </w:r>
      <w:r w:rsidR="00E14B7D" w:rsidRPr="00C038C3">
        <w:t>(</w:t>
      </w:r>
      <w:r w:rsidR="00E14B7D" w:rsidRPr="00C038C3">
        <w:rPr>
          <w:i/>
        </w:rPr>
        <w:t>Gadus morhua</w:t>
      </w:r>
      <w:r w:rsidR="00E14B7D" w:rsidRPr="00C038C3">
        <w:t xml:space="preserve">) </w:t>
      </w:r>
      <w:r w:rsidR="008C2DA6" w:rsidRPr="00C038C3">
        <w:t xml:space="preserve">in </w:t>
      </w:r>
      <w:r w:rsidR="008C2DA6" w:rsidRPr="00800586">
        <w:t xml:space="preserve">the </w:t>
      </w:r>
      <w:r w:rsidR="007F6589" w:rsidRPr="00800586">
        <w:t>south-eastern</w:t>
      </w:r>
      <w:r w:rsidR="008C2DA6" w:rsidRPr="00800586">
        <w:t xml:space="preserve"> Baltic Sea </w:t>
      </w:r>
      <w:r w:rsidR="00775B15" w:rsidRPr="00800586">
        <w:t xml:space="preserve">has experienced a drastic </w:t>
      </w:r>
      <w:r w:rsidR="00E82A0A" w:rsidRPr="00800586">
        <w:t>deteriorat</w:t>
      </w:r>
      <w:r w:rsidR="00775B15" w:rsidRPr="00800586">
        <w:t xml:space="preserve">ion of its physiological status since </w:t>
      </w:r>
      <w:r w:rsidR="00F0548A" w:rsidRPr="00800586">
        <w:t xml:space="preserve">the early </w:t>
      </w:r>
      <w:bookmarkStart w:id="11" w:name="_Hlk86229553"/>
      <w:r w:rsidR="00F0548A" w:rsidRPr="00800586">
        <w:t>1990s</w:t>
      </w:r>
      <w:bookmarkEnd w:id="11"/>
      <w:r w:rsidR="009079AF" w:rsidRPr="00800586">
        <w:t xml:space="preserve"> </w:t>
      </w:r>
      <w:r w:rsidR="004E7CE8" w:rsidRPr="00800586">
        <w:t xml:space="preserve">to levels that compromise the </w:t>
      </w:r>
      <w:r w:rsidR="00E10932" w:rsidRPr="00800586">
        <w:t>growth</w:t>
      </w:r>
      <w:r w:rsidR="00CD7C98" w:rsidRPr="00800586">
        <w:t xml:space="preserve"> or even survival</w:t>
      </w:r>
      <w:r w:rsidR="00E10932" w:rsidRPr="00800586">
        <w:t xml:space="preserve"> of the population. </w:t>
      </w:r>
      <w:r w:rsidR="00DB637C" w:rsidRPr="00D35123">
        <w:t>Several h</w:t>
      </w:r>
      <w:r w:rsidR="00DB637C" w:rsidRPr="00AB2D73">
        <w:t>ypotheses have been proposed (</w:t>
      </w:r>
      <w:commentRangeStart w:id="12"/>
      <w:commentRangeStart w:id="13"/>
      <w:r w:rsidR="00C26D74">
        <w:t xml:space="preserve">e.g., </w:t>
      </w:r>
      <w:commentRangeEnd w:id="12"/>
      <w:r w:rsidR="00C26D74">
        <w:rPr>
          <w:rStyle w:val="CommentReference"/>
        </w:rPr>
        <w:commentReference w:id="12"/>
      </w:r>
      <w:commentRangeEnd w:id="13"/>
      <w:r w:rsidR="00AB2D73">
        <w:rPr>
          <w:rStyle w:val="CommentReference"/>
        </w:rPr>
        <w:commentReference w:id="13"/>
      </w:r>
      <w:r w:rsidR="00DB637C" w:rsidRPr="00AB2D73">
        <w:t>competition, hypoxia, lack of prey)</w:t>
      </w:r>
      <w:r w:rsidR="00FF2512">
        <w:t xml:space="preserve"> and evaluated temporally using averages over large spatial scales </w:t>
      </w:r>
      <w:r w:rsidR="00FF2512" w:rsidRPr="00800586">
        <w:t>(basin or population level).</w:t>
      </w:r>
      <w:r w:rsidR="00FF2512">
        <w:t xml:space="preserve"> </w:t>
      </w:r>
      <w:r w:rsidR="00BC73A7" w:rsidRPr="00AB2D73">
        <w:t>H</w:t>
      </w:r>
      <w:r w:rsidR="00DB637C" w:rsidRPr="00AB2D73">
        <w:t xml:space="preserve">owever, </w:t>
      </w:r>
      <w:r w:rsidR="00BE032A">
        <w:t xml:space="preserve">as these variables </w:t>
      </w:r>
      <w:r w:rsidR="00DB637C" w:rsidRPr="00AB2D73">
        <w:t>operat</w:t>
      </w:r>
      <w:r w:rsidR="00BE032A">
        <w:t>e</w:t>
      </w:r>
      <w:r w:rsidR="00DB637C" w:rsidRPr="00AB2D73">
        <w:t xml:space="preserve"> </w:t>
      </w:r>
      <w:r w:rsidR="00591BCD">
        <w:t>at local</w:t>
      </w:r>
      <w:commentRangeStart w:id="14"/>
      <w:r w:rsidR="00DB637C" w:rsidRPr="00AB2D73">
        <w:t xml:space="preserve"> </w:t>
      </w:r>
      <w:commentRangeEnd w:id="14"/>
      <w:r w:rsidR="000A37E9">
        <w:rPr>
          <w:rStyle w:val="CommentReference"/>
        </w:rPr>
        <w:commentReference w:id="14"/>
      </w:r>
      <w:r w:rsidR="00DB637C" w:rsidRPr="00AB2D73">
        <w:t>spatial scales</w:t>
      </w:r>
      <w:r w:rsidR="00B55BAB">
        <w:t xml:space="preserve"> and are heterogenous in space</w:t>
      </w:r>
      <w:r w:rsidR="00DB637C" w:rsidRPr="00AB2D73">
        <w:t xml:space="preserve">, </w:t>
      </w:r>
      <w:r w:rsidR="00B55BAB">
        <w:t xml:space="preserve">it is important to evaluate the link between body condition and covariates on </w:t>
      </w:r>
      <w:r w:rsidR="001D341E">
        <w:t xml:space="preserve">local </w:t>
      </w:r>
      <w:r w:rsidR="00B55BAB">
        <w:t>scales as well.</w:t>
      </w:r>
      <w:r w:rsidR="00A85590" w:rsidRPr="00800586">
        <w:t xml:space="preserve"> </w:t>
      </w:r>
      <w:r w:rsidR="00DA5CA4" w:rsidRPr="00800586">
        <w:t>By a</w:t>
      </w:r>
      <w:r w:rsidR="009475CA" w:rsidRPr="00800586">
        <w:t>pplying</w:t>
      </w:r>
      <w:r w:rsidR="001A633C" w:rsidRPr="00800586">
        <w:t xml:space="preserve"> a </w:t>
      </w:r>
      <w:r w:rsidR="009A4347" w:rsidRPr="00800586">
        <w:t>geostatistical</w:t>
      </w:r>
      <w:r w:rsidR="00AF2C17" w:rsidRPr="00800586">
        <w:t xml:space="preserve"> </w:t>
      </w:r>
      <w:r w:rsidR="00345D9B" w:rsidRPr="00800586">
        <w:t>model</w:t>
      </w:r>
      <w:r w:rsidR="00B95282" w:rsidRPr="00800586">
        <w:t xml:space="preserve"> that includes</w:t>
      </w:r>
      <w:r w:rsidR="00345D9B" w:rsidRPr="00800586">
        <w:t xml:space="preserve"> </w:t>
      </w:r>
      <w:r w:rsidR="00B95282" w:rsidRPr="00800586">
        <w:t xml:space="preserve">spatially and </w:t>
      </w:r>
      <w:r w:rsidR="00345D9B" w:rsidRPr="00800586">
        <w:t>spatiotemporal</w:t>
      </w:r>
      <w:r w:rsidR="00B95282" w:rsidRPr="00800586">
        <w:t xml:space="preserve">ly correlated </w:t>
      </w:r>
      <w:r w:rsidR="00345D9B" w:rsidRPr="00800586">
        <w:t xml:space="preserve">random effects </w:t>
      </w:r>
      <w:commentRangeStart w:id="15"/>
      <w:commentRangeStart w:id="16"/>
      <w:r w:rsidR="00345D9B" w:rsidRPr="00800586">
        <w:t xml:space="preserve">using </w:t>
      </w:r>
      <w:r w:rsidR="00AF2C17" w:rsidRPr="00800586">
        <w:t>Gaussian Markov random fields</w:t>
      </w:r>
      <w:commentRangeEnd w:id="15"/>
      <w:r w:rsidR="00BE2114">
        <w:rPr>
          <w:rStyle w:val="CommentReference"/>
        </w:rPr>
        <w:commentReference w:id="15"/>
      </w:r>
      <w:commentRangeEnd w:id="16"/>
      <w:r w:rsidR="00CC3BFC">
        <w:rPr>
          <w:rStyle w:val="CommentReference"/>
        </w:rPr>
        <w:commentReference w:id="16"/>
      </w:r>
      <w:r w:rsidR="00B93098" w:rsidRPr="00800586">
        <w:t xml:space="preserve">, we </w:t>
      </w:r>
      <w:r w:rsidR="00F55796" w:rsidRPr="00800586">
        <w:t>analy</w:t>
      </w:r>
      <w:r w:rsidR="00B95282" w:rsidRPr="00800586">
        <w:t>z</w:t>
      </w:r>
      <w:r w:rsidR="00F55796" w:rsidRPr="00800586">
        <w:t xml:space="preserve">e </w:t>
      </w:r>
      <w:r w:rsidR="00146B81">
        <w:t xml:space="preserve">the </w:t>
      </w:r>
      <w:r w:rsidR="004B099A">
        <w:t xml:space="preserve">body </w:t>
      </w:r>
      <w:r w:rsidR="00F55796" w:rsidRPr="00800586">
        <w:t xml:space="preserve">condition </w:t>
      </w:r>
      <w:r w:rsidR="004B099A">
        <w:t>of cod</w:t>
      </w:r>
      <w:r w:rsidR="00591BCD">
        <w:t xml:space="preserve"> in the autumn (main feeding season)</w:t>
      </w:r>
      <w:r w:rsidR="004B099A">
        <w:t xml:space="preserve"> </w:t>
      </w:r>
      <w:r w:rsidR="00B74349" w:rsidRPr="00800586">
        <w:t xml:space="preserve">in relation to biotic and abiotic covariates at different </w:t>
      </w:r>
      <w:r w:rsidR="00882BDE">
        <w:t xml:space="preserve">spatial </w:t>
      </w:r>
      <w:r w:rsidR="00B74349" w:rsidRPr="00800586">
        <w:t xml:space="preserve">scales </w:t>
      </w:r>
      <w:r w:rsidR="00EF6567" w:rsidRPr="00800586">
        <w:t xml:space="preserve">and </w:t>
      </w:r>
      <w:r w:rsidR="00B74349" w:rsidRPr="00800586">
        <w:t xml:space="preserve">their </w:t>
      </w:r>
      <w:r w:rsidR="00CC43F9" w:rsidRPr="00800586">
        <w:t>spatiotemporal</w:t>
      </w:r>
      <w:r w:rsidR="00693868">
        <w:t xml:space="preserve"> dynamics</w:t>
      </w:r>
      <w:r w:rsidR="006D3C58" w:rsidRPr="00800586">
        <w:t>.</w:t>
      </w:r>
      <w:r w:rsidR="0014478E" w:rsidRPr="00800586">
        <w:t xml:space="preserve"> We find</w:t>
      </w:r>
      <w:r w:rsidR="006D3C58" w:rsidRPr="00800586">
        <w:t xml:space="preserve"> </w:t>
      </w:r>
      <w:r w:rsidR="0014478E" w:rsidRPr="00800586">
        <w:t xml:space="preserve">that </w:t>
      </w:r>
      <w:r w:rsidR="009E1B57" w:rsidRPr="00800586">
        <w:t xml:space="preserve">body condition declined </w:t>
      </w:r>
      <w:r w:rsidR="00CC189C">
        <w:t>over</w:t>
      </w:r>
      <w:r w:rsidR="00E6394C" w:rsidRPr="00800586">
        <w:t xml:space="preserve"> the whole domain </w:t>
      </w:r>
      <w:r w:rsidR="009E1B57" w:rsidRPr="00800586">
        <w:t>until 200</w:t>
      </w:r>
      <w:r w:rsidR="00C95853" w:rsidRPr="00800586">
        <w:t>8</w:t>
      </w:r>
      <w:r w:rsidR="009E1B57" w:rsidRPr="00800586">
        <w:t>, after which a plateau was reached</w:t>
      </w:r>
      <w:r w:rsidR="000675FC">
        <w:t>.</w:t>
      </w:r>
      <w:r w:rsidR="009E1B57" w:rsidRPr="00C038C3">
        <w:t xml:space="preserve"> </w:t>
      </w:r>
      <w:r w:rsidR="00C341ED">
        <w:t>O</w:t>
      </w:r>
      <w:r w:rsidR="00B76958" w:rsidRPr="00C038C3">
        <w:t>xygen</w:t>
      </w:r>
      <w:r w:rsidR="007828A7" w:rsidRPr="00C038C3">
        <w:t xml:space="preserve">, sprat </w:t>
      </w:r>
      <w:r w:rsidR="004971FD">
        <w:t xml:space="preserve">biomass </w:t>
      </w:r>
      <w:r w:rsidR="00DD6FC4">
        <w:t>(</w:t>
      </w:r>
      <w:r w:rsidR="007828A7" w:rsidRPr="00C038C3">
        <w:t>at the subdivision level</w:t>
      </w:r>
      <w:r w:rsidR="00DD6FC4">
        <w:t>)</w:t>
      </w:r>
      <w:r w:rsidR="00C341ED">
        <w:t>,</w:t>
      </w:r>
      <w:r w:rsidR="007828A7" w:rsidRPr="00C038C3">
        <w:t xml:space="preserve"> </w:t>
      </w:r>
      <w:r w:rsidR="00214902">
        <w:t xml:space="preserve">haul-level </w:t>
      </w:r>
      <w:commentRangeStart w:id="17"/>
      <w:commentRangeStart w:id="18"/>
      <w:r w:rsidR="00B76958" w:rsidRPr="00C038C3">
        <w:t>temperature</w:t>
      </w:r>
      <w:r w:rsidR="008E7758">
        <w:t>,</w:t>
      </w:r>
      <w:r w:rsidR="00482E45" w:rsidRPr="00C038C3">
        <w:t xml:space="preserve"> </w:t>
      </w:r>
      <w:r w:rsidR="00087184">
        <w:t xml:space="preserve">and </w:t>
      </w:r>
      <w:r w:rsidR="0000553A">
        <w:t xml:space="preserve">the biomass of the benthic isopod </w:t>
      </w:r>
      <w:commentRangeEnd w:id="17"/>
      <w:r w:rsidR="0065151E">
        <w:rPr>
          <w:rStyle w:val="CommentReference"/>
        </w:rPr>
        <w:commentReference w:id="17"/>
      </w:r>
      <w:commentRangeEnd w:id="18"/>
      <w:r w:rsidR="005D1CCB">
        <w:rPr>
          <w:rStyle w:val="CommentReference"/>
        </w:rPr>
        <w:commentReference w:id="18"/>
      </w:r>
      <w:r w:rsidR="00522AFD" w:rsidRPr="00591BCD">
        <w:rPr>
          <w:i/>
        </w:rPr>
        <w:t>S</w:t>
      </w:r>
      <w:r w:rsidR="00087184" w:rsidRPr="00591BCD">
        <w:rPr>
          <w:i/>
        </w:rPr>
        <w:t xml:space="preserve">aduria </w:t>
      </w:r>
      <w:r w:rsidR="00522AFD" w:rsidRPr="00591BCD">
        <w:rPr>
          <w:i/>
        </w:rPr>
        <w:t>entomon</w:t>
      </w:r>
      <w:r w:rsidR="008E7758">
        <w:t xml:space="preserve"> </w:t>
      </w:r>
      <w:r w:rsidR="00087184">
        <w:t xml:space="preserve">(to a lesser extent) </w:t>
      </w:r>
      <w:r w:rsidR="00482E45" w:rsidRPr="00C038C3">
        <w:t xml:space="preserve">where positively related to condition, </w:t>
      </w:r>
      <w:commentRangeStart w:id="19"/>
      <w:commentRangeStart w:id="20"/>
      <w:r w:rsidR="00482E45" w:rsidRPr="00C038C3">
        <w:t xml:space="preserve">whereas </w:t>
      </w:r>
      <w:r w:rsidR="00541B7C">
        <w:t xml:space="preserve">the haul-level </w:t>
      </w:r>
      <w:r w:rsidR="00196334" w:rsidRPr="00C038C3">
        <w:t xml:space="preserve">density </w:t>
      </w:r>
      <w:r w:rsidR="00123798" w:rsidRPr="00C038C3">
        <w:t xml:space="preserve">of cod </w:t>
      </w:r>
      <w:commentRangeEnd w:id="19"/>
      <w:r w:rsidR="0065151E">
        <w:rPr>
          <w:rStyle w:val="CommentReference"/>
        </w:rPr>
        <w:commentReference w:id="19"/>
      </w:r>
      <w:commentRangeEnd w:id="20"/>
      <w:r w:rsidR="005D1CCB">
        <w:rPr>
          <w:rStyle w:val="CommentReference"/>
        </w:rPr>
        <w:commentReference w:id="20"/>
      </w:r>
      <w:r w:rsidR="00424B13" w:rsidRPr="00C038C3">
        <w:t>and depth</w:t>
      </w:r>
      <w:r w:rsidR="00541B7C">
        <w:t xml:space="preserve"> </w:t>
      </w:r>
      <w:r w:rsidR="00424B13" w:rsidRPr="00C038C3">
        <w:t>were negatively associated with condition.</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r w:rsidR="0073029E">
        <w:t>, such that e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the steep decline that occurred between 1993</w:t>
      </w:r>
      <w:r w:rsidR="00C341ED">
        <w:t>–</w:t>
      </w:r>
      <w:r w:rsidR="00C43479" w:rsidRPr="00C038C3">
        <w:t xml:space="preserve">2008. </w:t>
      </w:r>
      <w:r w:rsidR="00F72AC1" w:rsidRPr="00C038C3">
        <w:t xml:space="preserve">In fact, </w:t>
      </w:r>
      <w:r w:rsidR="005D1CCB">
        <w:t>latent</w:t>
      </w:r>
      <w:commentRangeStart w:id="21"/>
      <w:commentRangeStart w:id="22"/>
      <w:r w:rsidR="003037C0" w:rsidRPr="00C038C3">
        <w:t xml:space="preserve"> </w:t>
      </w:r>
      <w:commentRangeEnd w:id="21"/>
      <w:r w:rsidR="000957CD">
        <w:rPr>
          <w:rStyle w:val="CommentReference"/>
        </w:rPr>
        <w:commentReference w:id="21"/>
      </w:r>
      <w:commentRangeEnd w:id="22"/>
      <w:r w:rsidR="005D1CCB">
        <w:rPr>
          <w:rStyle w:val="CommentReference"/>
        </w:rPr>
        <w:commentReference w:id="22"/>
      </w:r>
      <w:r w:rsidR="003037C0" w:rsidRPr="00C038C3">
        <w:t xml:space="preserve">spatial and spatiotemporal variation </w:t>
      </w:r>
      <w:r w:rsidR="00B54998">
        <w:t>was</w:t>
      </w:r>
      <w:r w:rsidR="00B54998" w:rsidRPr="00C038C3">
        <w:t xml:space="preserve"> </w:t>
      </w:r>
      <w:r w:rsidR="0040486C" w:rsidRPr="00C038C3">
        <w:t>several times larger in magnitude</w:t>
      </w:r>
      <w:r w:rsidR="009F480E" w:rsidRPr="00C038C3">
        <w:t xml:space="preserve"> than </w:t>
      </w:r>
      <w:r w:rsidR="00B96A9C">
        <w:t xml:space="preserve">any single </w:t>
      </w:r>
      <w:r w:rsidR="009F480E" w:rsidRPr="00C038C3">
        <w:t>covariate</w:t>
      </w:r>
      <w:r w:rsidR="009E207E">
        <w:t>’s</w:t>
      </w:r>
      <w:r w:rsidR="009F480E" w:rsidRPr="00C038C3">
        <w:t xml:space="preserve"> </w:t>
      </w:r>
      <w:r w:rsidR="00790B68">
        <w:t>coefficient</w:t>
      </w:r>
      <w:r w:rsidR="00305F11">
        <w:t xml:space="preserve">, and </w:t>
      </w:r>
      <w:r w:rsidR="00B02EB2" w:rsidRPr="00C038C3">
        <w:t xml:space="preserve">spatial and spatiotemporal </w:t>
      </w:r>
      <w:r w:rsidR="00B02EB2">
        <w:t xml:space="preserve">random effects explained 6.5 times more variation than all fixed effects. </w:t>
      </w:r>
      <w:r w:rsidR="000C53EB">
        <w:t>However,</w:t>
      </w:r>
      <w:r w:rsidR="0067236D">
        <w:t xml:space="preserve"> </w:t>
      </w:r>
      <w:r w:rsidR="00222152">
        <w:t xml:space="preserve">body condition is a complicated trait to analyze as it builds up over a long time period. Hence, observational </w:t>
      </w:r>
      <w:r w:rsidR="0067236D" w:rsidRPr="00305F11">
        <w:t>analysis of condition data should be complemented with e.g., tagging studies</w:t>
      </w:r>
      <w:r w:rsidR="003F1E1F">
        <w:t xml:space="preserve"> or otoliths analyses</w:t>
      </w:r>
      <w:r w:rsidR="0067236D" w:rsidRPr="00305F11">
        <w:t>, before mechanistic links between condition and covariates can be determined.</w:t>
      </w:r>
      <w:r w:rsidR="00222152">
        <w:t xml:space="preserve"> </w:t>
      </w:r>
      <w:r w:rsidR="006920A8" w:rsidRPr="00C038C3">
        <w:t xml:space="preserve">Understanding </w:t>
      </w:r>
      <w:r w:rsidR="00CE6F49" w:rsidRPr="00C038C3">
        <w:t xml:space="preserve">the drivers of </w:t>
      </w:r>
      <w:r w:rsidR="00F21070" w:rsidRPr="00C038C3">
        <w:t xml:space="preserve">spatiotemporal variation </w:t>
      </w:r>
      <w:r w:rsidR="00D71C8B" w:rsidRPr="00C038C3">
        <w:t xml:space="preserve">in </w:t>
      </w:r>
      <w:r w:rsidR="006D5CC0" w:rsidRPr="00C038C3">
        <w:t xml:space="preserve">body </w:t>
      </w:r>
      <w:r w:rsidR="00146FC6" w:rsidRPr="00C038C3">
        <w:t>condition</w:t>
      </w:r>
      <w:r w:rsidR="00EE76B2" w:rsidRPr="00C038C3">
        <w:t xml:space="preserve"> </w:t>
      </w:r>
      <w:r w:rsidR="00882BDE">
        <w:t xml:space="preserve">is </w:t>
      </w:r>
      <w:r w:rsidR="00B52F87">
        <w:lastRenderedPageBreak/>
        <w:t>critical</w:t>
      </w:r>
      <w:r w:rsidR="00B52F87" w:rsidRPr="00C038C3">
        <w:t xml:space="preserve"> </w:t>
      </w:r>
      <w:r w:rsidR="00EE76B2" w:rsidRPr="00C038C3">
        <w:t xml:space="preserve">for </w:t>
      </w:r>
      <w:commentRangeStart w:id="23"/>
      <w:commentRangeStart w:id="24"/>
      <w:r w:rsidR="00882BDE">
        <w:t>identifying</w:t>
      </w:r>
      <w:commentRangeEnd w:id="23"/>
      <w:r w:rsidR="00882BDE">
        <w:rPr>
          <w:rStyle w:val="CommentReference"/>
        </w:rPr>
        <w:commentReference w:id="23"/>
      </w:r>
      <w:commentRangeEnd w:id="24"/>
      <w:r w:rsidR="00AD5142">
        <w:rPr>
          <w:rStyle w:val="CommentReference"/>
        </w:rPr>
        <w:commentReference w:id="24"/>
      </w:r>
      <w:r w:rsidR="00882BDE" w:rsidRPr="00C038C3">
        <w:t xml:space="preserve"> </w:t>
      </w:r>
      <w:r w:rsidR="003014D9" w:rsidRPr="00C038C3">
        <w:t xml:space="preserve">impacts of </w:t>
      </w:r>
      <w:r w:rsidR="00547D56" w:rsidRPr="00C038C3">
        <w:t>environmental</w:t>
      </w:r>
      <w:r w:rsidR="003672FD" w:rsidRPr="00C038C3">
        <w:t xml:space="preserve"> </w:t>
      </w:r>
      <w:r w:rsidR="00C456EB" w:rsidRPr="00C038C3">
        <w:t xml:space="preserve">change </w:t>
      </w:r>
      <w:r w:rsidR="00CA79A2" w:rsidRPr="00C038C3">
        <w:t xml:space="preserve">and for </w:t>
      </w:r>
      <w:r w:rsidR="00B52F87">
        <w:t xml:space="preserve">the </w:t>
      </w:r>
      <w:r w:rsidR="00CA79A2" w:rsidRPr="00C038C3">
        <w:t xml:space="preserve">management </w:t>
      </w:r>
      <w:r w:rsidR="00A85C31">
        <w:t xml:space="preserve">of </w:t>
      </w:r>
      <w:r w:rsidR="00F747CB" w:rsidRPr="00C038C3">
        <w:t>marine fish</w:t>
      </w:r>
      <w:r w:rsidR="00A85C31">
        <w:t xml:space="preserve"> and fisheri</w:t>
      </w:r>
      <w:r w:rsidR="00F747CB" w:rsidRPr="00C038C3">
        <w:t>es</w:t>
      </w:r>
      <w:r w:rsidR="0043104C" w:rsidRPr="00C038C3">
        <w:t>.</w:t>
      </w:r>
      <w:r w:rsidR="00305F11" w:rsidRPr="00305F11">
        <w:t xml:space="preserve"> </w:t>
      </w:r>
    </w:p>
    <w:p w14:paraId="72A4ED94" w14:textId="77777777" w:rsidR="00305F11" w:rsidRDefault="00305F11" w:rsidP="00552801">
      <w:pPr>
        <w:tabs>
          <w:tab w:val="left" w:pos="927"/>
        </w:tabs>
        <w:spacing w:line="480" w:lineRule="auto"/>
        <w:contextualSpacing/>
        <w:mirrorIndents/>
        <w:jc w:val="both"/>
        <w:rPr>
          <w:b/>
          <w:sz w:val="28"/>
          <w:szCs w:val="28"/>
        </w:rPr>
      </w:pPr>
      <w:bookmarkStart w:id="25" w:name="_kmo410o1ovwf" w:colFirst="0" w:colLast="0"/>
      <w:bookmarkStart w:id="26" w:name="_v4bo7gucfsoa" w:colFirst="0" w:colLast="0"/>
      <w:bookmarkEnd w:id="25"/>
      <w:bookmarkEnd w:id="26"/>
    </w:p>
    <w:p w14:paraId="33A41D71" w14:textId="744ABF97"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t>Introduction</w:t>
      </w:r>
    </w:p>
    <w:p w14:paraId="34171922" w14:textId="31624567"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03113B">
        <w:instrText xml:space="preserve"> ADDIN ZOTERO_ITEM CSL_CITATION {"citationID":"SHvVRC2n","properties":{"formattedCitation":"(Nash {\\i{}et al.}, 2006; Thorson, 2015)","plainCitation":"(Nash et al., 2006; Thorson, 2015)","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0544E4" w:rsidRPr="000544E4">
        <w:rPr>
          <w:lang w:val="en-GB"/>
        </w:rPr>
        <w:t xml:space="preserve">(Nash </w:t>
      </w:r>
      <w:r w:rsidR="000544E4" w:rsidRPr="000544E4">
        <w:rPr>
          <w:i/>
          <w:iCs/>
          <w:lang w:val="en-GB"/>
        </w:rPr>
        <w:t>et al.</w:t>
      </w:r>
      <w:r w:rsidR="000544E4" w:rsidRPr="000544E4">
        <w:rPr>
          <w:lang w:val="en-GB"/>
        </w:rPr>
        <w:t>, 2006; Thorson, 2015)</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03113B">
        <w:instrText xml:space="preserve"> ADDIN ZOTERO_ITEM CSL_CITATION {"citationID":"I66ntHQ7","properties":{"formattedCitation":"(Morgan {\\i{}et al.}, 2010; Thorson, 2015)","plainCitation":"(Morgan et al., 2010; Thorson, 2015)","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E0392A" w:rsidRPr="00C038C3">
        <w:t xml:space="preserve">(Morgan </w:t>
      </w:r>
      <w:r w:rsidR="00E0392A" w:rsidRPr="00C038C3">
        <w:rPr>
          <w:i/>
          <w:iCs/>
        </w:rPr>
        <w:t>et al.</w:t>
      </w:r>
      <w:r w:rsidR="00E0392A" w:rsidRPr="00C038C3">
        <w:t>, 2010; Thorson, 2015)</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03113B">
        <w:instrText xml:space="preserve"> ADDIN ZOTERO_ITEM CSL_CITATION {"citationID":"xNp2crmD","properties":{"formattedCitation":"(Hislop {\\i{}et al.}, 1978; Marshall and Frank, 1999)","plainCitation":"(Hislop et al., 1978; Marshall and Frank, 1999)","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D67AC4" w:rsidRPr="00C038C3">
        <w:t xml:space="preserve">(Hislop </w:t>
      </w:r>
      <w:r w:rsidR="00D67AC4" w:rsidRPr="00C038C3">
        <w:rPr>
          <w:i/>
          <w:iCs/>
        </w:rPr>
        <w:t>et al.</w:t>
      </w:r>
      <w:r w:rsidR="00D67AC4" w:rsidRPr="00C038C3">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D07152">
        <w:instrText xml:space="preserve"> ADDIN ZOTERO_ITEM CSL_CITATION {"citationID":"z9l5e6oy","properties":{"formattedCitation":"(J\\uc0\\u248{}rgensen {\\i{}et al.}, 2006; Mion {\\i{}et al.}, 2018)","plainCitation":"(Jørgensen et al., 2006; Mion et al., 2018)","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E0392A" w:rsidRPr="00C038C3">
        <w:t xml:space="preserve">(Jørgensen </w:t>
      </w:r>
      <w:r w:rsidR="00E0392A" w:rsidRPr="00C038C3">
        <w:rPr>
          <w:i/>
          <w:iCs/>
        </w:rPr>
        <w:t>et al.</w:t>
      </w:r>
      <w:r w:rsidR="00E0392A" w:rsidRPr="00C038C3">
        <w:t xml:space="preserve">, 2006; Mion </w:t>
      </w:r>
      <w:r w:rsidR="00E0392A" w:rsidRPr="00C038C3">
        <w:rPr>
          <w:i/>
          <w:iCs/>
        </w:rPr>
        <w:t>et al.</w:t>
      </w:r>
      <w:r w:rsidR="00E0392A" w:rsidRPr="00C038C3">
        <w:t>, 2018)</w:t>
      </w:r>
      <w:r w:rsidR="00E0392A" w:rsidRPr="00C038C3">
        <w:fldChar w:fldCharType="end"/>
      </w:r>
      <w:r w:rsidR="00E0392A" w:rsidRPr="00C038C3">
        <w:t xml:space="preserve"> and can lower chances of survival</w:t>
      </w:r>
      <w:r w:rsidR="00CE4504">
        <w:t xml:space="preserve"> </w:t>
      </w:r>
      <w:commentRangeStart w:id="27"/>
      <w:commentRangeStart w:id="28"/>
      <w:commentRangeStart w:id="29"/>
      <w:r w:rsidR="00E0392A" w:rsidRPr="00C038C3">
        <w:fldChar w:fldCharType="begin"/>
      </w:r>
      <w:r w:rsidR="0003113B">
        <w:instrText xml:space="preserve"> ADDIN ZOTERO_ITEM CSL_CITATION {"citationID":"kgy14Wsz","properties":{"formattedCitation":"(Dutil and Lambert, 2000; Casini {\\i{}et al.}, 2016b)","plainCitation":"(Dutil and Lambert, 2000; Casini et al., 2016b)","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703CF8" w:rsidRPr="00703CF8">
        <w:rPr>
          <w:lang w:val="en-GB"/>
        </w:rPr>
        <w:t xml:space="preserve">(Dutil and Lambert, 2000; Casini </w:t>
      </w:r>
      <w:r w:rsidR="00703CF8" w:rsidRPr="00703CF8">
        <w:rPr>
          <w:i/>
          <w:iCs/>
          <w:lang w:val="en-GB"/>
        </w:rPr>
        <w:t>et al.</w:t>
      </w:r>
      <w:r w:rsidR="00703CF8" w:rsidRPr="00703CF8">
        <w:rPr>
          <w:lang w:val="en-GB"/>
        </w:rPr>
        <w:t>, 2016b)</w:t>
      </w:r>
      <w:r w:rsidR="00E0392A" w:rsidRPr="00C038C3">
        <w:fldChar w:fldCharType="end"/>
      </w:r>
      <w:commentRangeEnd w:id="27"/>
      <w:r w:rsidR="006C5638" w:rsidRPr="00C038C3">
        <w:rPr>
          <w:rStyle w:val="CommentReference"/>
        </w:rPr>
        <w:commentReference w:id="27"/>
      </w:r>
      <w:commentRangeEnd w:id="28"/>
      <w:r w:rsidR="00194AAA" w:rsidRPr="00C038C3">
        <w:rPr>
          <w:rStyle w:val="CommentReference"/>
        </w:rPr>
        <w:commentReference w:id="28"/>
      </w:r>
      <w:commentRangeEnd w:id="29"/>
      <w:r w:rsidR="000837C5">
        <w:rPr>
          <w:rStyle w:val="CommentReference"/>
        </w:rPr>
        <w:commentReference w:id="29"/>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03113B">
        <w:instrText xml:space="preserve"> ADDIN ZOTERO_ITEM CSL_CITATION {"citationID":"2KYYxj9J","properties":{"formattedCitation":"(Thorson, 2015; Gr\\uc0\\u252{}ss {\\i{}et al.}, 2020)","plainCitation":"(Thorson, 2015; Grüss et al., 202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E0392A" w:rsidRPr="00C038C3">
        <w:t xml:space="preserve">(Thorson, 2015; Grüss </w:t>
      </w:r>
      <w:r w:rsidR="00E0392A" w:rsidRPr="00C038C3">
        <w:rPr>
          <w:i/>
          <w:iCs/>
        </w:rPr>
        <w:t>et al.</w:t>
      </w:r>
      <w:r w:rsidR="00E0392A" w:rsidRPr="00C038C3">
        <w:t>, 2020)</w:t>
      </w:r>
      <w:r w:rsidR="00E0392A" w:rsidRPr="00C038C3">
        <w:fldChar w:fldCharType="end"/>
      </w:r>
      <w:r w:rsidR="00E0392A" w:rsidRPr="00C038C3">
        <w:t xml:space="preserve">. </w:t>
      </w:r>
    </w:p>
    <w:p w14:paraId="5645EAB0" w14:textId="6A7F9AF5" w:rsidR="00EF7D30" w:rsidRPr="00C038C3" w:rsidRDefault="00DD7764" w:rsidP="00273A21">
      <w:pPr>
        <w:spacing w:line="480" w:lineRule="auto"/>
        <w:ind w:firstLine="284"/>
        <w:contextualSpacing/>
        <w:mirrorIndents/>
        <w:jc w:val="both"/>
      </w:pPr>
      <w:commentRangeStart w:id="30"/>
      <w:commentRangeStart w:id="31"/>
      <w:r>
        <w:t xml:space="preserve">Because </w:t>
      </w:r>
      <w:commentRangeEnd w:id="30"/>
      <w:r w:rsidR="008C1FC7">
        <w:rPr>
          <w:rStyle w:val="CommentReference"/>
        </w:rPr>
        <w:commentReference w:id="30"/>
      </w:r>
      <w:commentRangeEnd w:id="31"/>
      <w:r w:rsidR="00066039">
        <w:rPr>
          <w:rStyle w:val="CommentReference"/>
        </w:rPr>
        <w:commentReference w:id="31"/>
      </w:r>
      <w:r>
        <w:t xml:space="preserve">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03113B">
        <w:instrText xml:space="preserve"> ADDIN ZOTERO_ITEM CSL_CITATION {"citationID":"dXNtL914","properties":{"formattedCitation":"(Cardinale and Arrhenius, 2000; Casini {\\i{}et al.}, 2006; Thorson, 2015; Gr\\uc0\\u252{}ss {\\i{}et al.}, 2020)","plainCitation":"(Cardinale and Arrhenius, 2000; Casini et al., 2006; Thorson, 2015; Grüss et al., 2020)","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8C1FC7" w:rsidRPr="008C1FC7">
        <w:rPr>
          <w:lang w:val="en-GB"/>
        </w:rPr>
        <w:t xml:space="preserve">(Cardinale and Arrhenius, 2000; Casini </w:t>
      </w:r>
      <w:r w:rsidR="008C1FC7" w:rsidRPr="008C1FC7">
        <w:rPr>
          <w:i/>
          <w:iCs/>
          <w:lang w:val="en-GB"/>
        </w:rPr>
        <w:t>et al.</w:t>
      </w:r>
      <w:r w:rsidR="008C1FC7" w:rsidRPr="008C1FC7">
        <w:rPr>
          <w:lang w:val="en-GB"/>
        </w:rPr>
        <w:t xml:space="preserve">, 2006; Thorson, 2015; Grüss </w:t>
      </w:r>
      <w:r w:rsidR="008C1FC7" w:rsidRPr="008C1FC7">
        <w:rPr>
          <w:i/>
          <w:iCs/>
          <w:lang w:val="en-GB"/>
        </w:rPr>
        <w:t>et al.</w:t>
      </w:r>
      <w:r w:rsidR="008C1FC7" w:rsidRPr="008C1FC7">
        <w:rPr>
          <w:lang w:val="en-GB"/>
        </w:rPr>
        <w:t>, 2020)</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03113B">
        <w:instrText xml:space="preserve"> ADDIN ZOTERO_ITEM CSL_CITATION {"citationID":"2A354Avx","properties":{"formattedCitation":"(M\\uc0\\u246{}llmann {\\i{}et al.}, 2003; Morgan {\\i{}et al.}, 2010; Thorson, 2015; Gr\\uc0\\u252{}ss {\\i{}et al.}, 2020)","plainCitation":"(Möllmann et al., 2003; Morgan et al., 2010; Thorson, 2015; Grüss et al., 2020)","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w:instrText>
      </w:r>
      <w:r w:rsidR="0003113B" w:rsidRPr="00EE7A9A">
        <w:rPr>
          <w:lang w:val="sv-SE"/>
        </w:rPr>
        <w:instrText xml:space="preserve">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8C1FC7" w:rsidRPr="003F095D">
        <w:rPr>
          <w:lang w:val="sv-SE"/>
        </w:rPr>
        <w:t xml:space="preserve">(Möllmann </w:t>
      </w:r>
      <w:r w:rsidR="008C1FC7" w:rsidRPr="003F095D">
        <w:rPr>
          <w:i/>
          <w:iCs/>
          <w:lang w:val="sv-SE"/>
        </w:rPr>
        <w:t>et al.</w:t>
      </w:r>
      <w:r w:rsidR="008C1FC7" w:rsidRPr="003F095D">
        <w:rPr>
          <w:lang w:val="sv-SE"/>
        </w:rPr>
        <w:t xml:space="preserve">, 2003; Morgan </w:t>
      </w:r>
      <w:r w:rsidR="008C1FC7" w:rsidRPr="003F095D">
        <w:rPr>
          <w:i/>
          <w:iCs/>
          <w:lang w:val="sv-SE"/>
        </w:rPr>
        <w:t>et al.</w:t>
      </w:r>
      <w:r w:rsidR="008C1FC7" w:rsidRPr="003F095D">
        <w:rPr>
          <w:lang w:val="sv-SE"/>
        </w:rPr>
        <w:t xml:space="preserve">, 2010; Thorson, 2015; Grüss </w:t>
      </w:r>
      <w:r w:rsidR="008C1FC7" w:rsidRPr="003F095D">
        <w:rPr>
          <w:i/>
          <w:iCs/>
          <w:lang w:val="sv-SE"/>
        </w:rPr>
        <w:t>et al.</w:t>
      </w:r>
      <w:r w:rsidR="008C1FC7" w:rsidRPr="003F095D">
        <w:rPr>
          <w:lang w:val="sv-SE"/>
        </w:rPr>
        <w:t>, 2020)</w:t>
      </w:r>
      <w:r w:rsidR="003012E4" w:rsidRPr="00C038C3">
        <w:fldChar w:fldCharType="end"/>
      </w:r>
      <w:r w:rsidR="003012E4" w:rsidRPr="003F095D">
        <w:rPr>
          <w:lang w:val="sv-SE"/>
        </w:rPr>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03113B">
        <w:instrText xml:space="preserve"> ADDIN ZOTERO_ITEM CSL_CITATION {"citationID":"We7aNSHI","properties":{"formattedCitation":"(Casini {\\i{}et al.}, 2016a, 2021)","plainCitation":"(Casini et al., 2016a,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D23053" w:rsidRPr="00C038C3">
        <w:fldChar w:fldCharType="separate"/>
      </w:r>
      <w:r w:rsidR="00703CF8" w:rsidRPr="00703CF8">
        <w:rPr>
          <w:lang w:val="en-GB"/>
        </w:rPr>
        <w:t xml:space="preserve">(Casini </w:t>
      </w:r>
      <w:r w:rsidR="00703CF8" w:rsidRPr="00703CF8">
        <w:rPr>
          <w:i/>
          <w:iCs/>
          <w:lang w:val="en-GB"/>
        </w:rPr>
        <w:t>et al.</w:t>
      </w:r>
      <w:r w:rsidR="00703CF8" w:rsidRPr="00703CF8">
        <w:rPr>
          <w:lang w:val="en-GB"/>
        </w:rPr>
        <w:t>, 2016a, 2021)</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03113B">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AA2AEA" w:rsidRPr="00C038C3">
        <w:t xml:space="preserve">(Diaz, 2001; Breitburg, 2002; Diaz and Rosenberg, 2008; Carstensen </w:t>
      </w:r>
      <w:r w:rsidR="00AA2AEA" w:rsidRPr="00C038C3">
        <w:rPr>
          <w:i/>
          <w:iCs/>
        </w:rPr>
        <w:t>et al.</w:t>
      </w:r>
      <w:r w:rsidR="00AA2AEA" w:rsidRPr="00C038C3">
        <w:t>, 2014)</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commentRangeStart w:id="32"/>
      <w:commentRangeStart w:id="33"/>
      <w:r w:rsidR="00F376B9" w:rsidRPr="00C038C3">
        <w:fldChar w:fldCharType="begin"/>
      </w:r>
      <w:r w:rsidR="0003113B">
        <w:instrText xml:space="preserve"> ADDIN ZOTERO_ITEM CSL_CITATION {"citationID":"beczXuVX","properties":{"formattedCitation":"(Kramer, 1987; Chabot and Dutil, 1999; Claireaux {\\i{}et al.}, 2000; Hrycik {\\i{}et al.}, 2017; Sampaio {\\i{}et al.}, 2021)","plainCitation":"(Kramer, 1987; Chabot and Dutil, 1999; Claireaux et al., 2000; Hrycik et al., 2017; Sampaio et al., 2021)","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instrText>
      </w:r>
      <w:r w:rsidR="00F376B9" w:rsidRPr="00C038C3">
        <w:fldChar w:fldCharType="separate"/>
      </w:r>
      <w:r w:rsidR="00883B16" w:rsidRPr="00883B16">
        <w:rPr>
          <w:lang w:val="en-GB"/>
        </w:rPr>
        <w:t xml:space="preserve">(Kramer, 1987; Chabot and Dutil, 1999; Claireaux </w:t>
      </w:r>
      <w:r w:rsidR="00883B16" w:rsidRPr="00883B16">
        <w:rPr>
          <w:i/>
          <w:iCs/>
          <w:lang w:val="en-GB"/>
        </w:rPr>
        <w:t>et al.</w:t>
      </w:r>
      <w:r w:rsidR="00883B16" w:rsidRPr="00883B16">
        <w:rPr>
          <w:lang w:val="en-GB"/>
        </w:rPr>
        <w:t xml:space="preserve">, 2000; Hrycik </w:t>
      </w:r>
      <w:r w:rsidR="00883B16" w:rsidRPr="00883B16">
        <w:rPr>
          <w:i/>
          <w:iCs/>
          <w:lang w:val="en-GB"/>
        </w:rPr>
        <w:t>et al.</w:t>
      </w:r>
      <w:r w:rsidR="00883B16" w:rsidRPr="00883B16">
        <w:rPr>
          <w:lang w:val="en-GB"/>
        </w:rPr>
        <w:t xml:space="preserve">, 2017; </w:t>
      </w:r>
      <w:r w:rsidR="00883B16" w:rsidRPr="00883B16">
        <w:rPr>
          <w:lang w:val="en-GB"/>
        </w:rPr>
        <w:lastRenderedPageBreak/>
        <w:t xml:space="preserve">Sampaio </w:t>
      </w:r>
      <w:r w:rsidR="00883B16" w:rsidRPr="00883B16">
        <w:rPr>
          <w:i/>
          <w:iCs/>
          <w:lang w:val="en-GB"/>
        </w:rPr>
        <w:t>et al.</w:t>
      </w:r>
      <w:r w:rsidR="00883B16" w:rsidRPr="00883B16">
        <w:rPr>
          <w:lang w:val="en-GB"/>
        </w:rPr>
        <w:t>, 2021)</w:t>
      </w:r>
      <w:r w:rsidR="00F376B9" w:rsidRPr="00C038C3">
        <w:fldChar w:fldCharType="end"/>
      </w:r>
      <w:commentRangeEnd w:id="32"/>
      <w:r w:rsidR="0015646F">
        <w:rPr>
          <w:rStyle w:val="CommentReference"/>
        </w:rPr>
        <w:commentReference w:id="32"/>
      </w:r>
      <w:commentRangeEnd w:id="33"/>
      <w:r w:rsidR="00883B16">
        <w:rPr>
          <w:rStyle w:val="CommentReference"/>
        </w:rPr>
        <w:commentReference w:id="33"/>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commentRangeStart w:id="34"/>
      <w:r w:rsidR="000E1B08" w:rsidRPr="00C038C3">
        <w:t xml:space="preserve">to </w:t>
      </w:r>
      <w:commentRangeEnd w:id="34"/>
      <w:r w:rsidR="008B1889">
        <w:rPr>
          <w:rStyle w:val="CommentReference"/>
        </w:rPr>
        <w:commentReference w:id="34"/>
      </w:r>
      <w:r w:rsidR="00A52AAC" w:rsidRPr="00C038C3">
        <w:t xml:space="preserve">condition </w:t>
      </w:r>
      <w:r w:rsidR="00A217CD" w:rsidRPr="00C038C3">
        <w:t>in a common framework</w:t>
      </w:r>
      <w:r w:rsidR="0018675F" w:rsidRPr="00C038C3">
        <w:t>.</w:t>
      </w:r>
    </w:p>
    <w:p w14:paraId="1F60AD37" w14:textId="2B6AFB41" w:rsidR="00B71EDC" w:rsidRPr="00C038C3" w:rsidRDefault="00785E59" w:rsidP="00552801">
      <w:pPr>
        <w:spacing w:line="480" w:lineRule="auto"/>
        <w:ind w:firstLine="284"/>
        <w:contextualSpacing/>
        <w:mirrorIndents/>
        <w:jc w:val="both"/>
      </w:pPr>
      <w:r>
        <w:t>M</w:t>
      </w:r>
      <w:r w:rsidR="00BC51C5" w:rsidRPr="00C038C3">
        <w:t>o</w:t>
      </w:r>
      <w:r w:rsidR="00B71EDC" w:rsidRPr="00C038C3">
        <w:t xml:space="preserve">delling </w:t>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w:t>
      </w:r>
      <w:r w:rsidR="00AB742E">
        <w:t xml:space="preserve">have </w:t>
      </w:r>
      <w:r w:rsidR="00B71EDC" w:rsidRPr="00C038C3">
        <w:t xml:space="preserve">been applied to study variation in </w:t>
      </w:r>
      <w:r w:rsidR="002B2B8E">
        <w:t xml:space="preserve">fish </w:t>
      </w:r>
      <w:r w:rsidR="00B71EDC" w:rsidRPr="00C038C3">
        <w:t xml:space="preserve">condition </w:t>
      </w:r>
      <w:r w:rsidR="00B71EDC" w:rsidRPr="00C038C3">
        <w:fldChar w:fldCharType="begin"/>
      </w:r>
      <w:r w:rsidR="0003113B">
        <w:instrText xml:space="preserve"> ADDIN ZOTERO_ITEM CSL_CITATION {"citationID":"9IQJYH8I","properties":{"formattedCitation":"(Thorson, 2015; Gr\\uc0\\u252{}ss {\\i{}et al.}, 2020)","plainCitation":"(Thorson, 2015; Grüss et al., 202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B71EDC" w:rsidRPr="00C038C3">
        <w:fldChar w:fldCharType="separate"/>
      </w:r>
      <w:r w:rsidR="00B71EDC" w:rsidRPr="00C038C3">
        <w:t xml:space="preserve">(Thorson, 2015; Grüss </w:t>
      </w:r>
      <w:r w:rsidR="00B71EDC" w:rsidRPr="00C038C3">
        <w:rPr>
          <w:i/>
          <w:iCs/>
        </w:rPr>
        <w:t>et al.</w:t>
      </w:r>
      <w:r w:rsidR="00B71EDC" w:rsidRPr="00C038C3">
        <w:t>, 202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03113B">
        <w:instrText xml:space="preserve"> ADDIN ZOTERO_ITEM CSL_CITATION {"citationID":"B0zQrbMF","properties":{"formattedCitation":"(Thorson {\\i{}et al.}, 2015a)","plainCitation":"(Thorson et al., 2015a)","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B71EDC" w:rsidRPr="00C038C3">
        <w:fldChar w:fldCharType="separate"/>
      </w:r>
      <w:r w:rsidR="00C31D10" w:rsidRPr="00C038C3">
        <w:t xml:space="preserve">(Thorson </w:t>
      </w:r>
      <w:r w:rsidR="00C31D10" w:rsidRPr="00C038C3">
        <w:rPr>
          <w:i/>
          <w:iCs/>
        </w:rPr>
        <w:t>et al.</w:t>
      </w:r>
      <w:r w:rsidR="00C31D10" w:rsidRPr="00C038C3">
        <w:t>, 2015a)</w:t>
      </w:r>
      <w:r w:rsidR="00B71EDC" w:rsidRPr="00C038C3">
        <w:fldChar w:fldCharType="end"/>
      </w:r>
      <w:r w:rsidR="00937C30" w:rsidRPr="00C038C3">
        <w:t xml:space="preserve"> and range shifts </w:t>
      </w:r>
      <w:r w:rsidR="00937C30" w:rsidRPr="00C038C3">
        <w:fldChar w:fldCharType="begin"/>
      </w:r>
      <w:r w:rsidR="0003113B">
        <w:instrText xml:space="preserve"> ADDIN ZOTERO_ITEM CSL_CITATION {"citationID":"TjrrbagW","properties":{"formattedCitation":"(Thorson {\\i{}et al.}, 2015b)","plainCitation":"(Thorson et al., 2015b)","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937C30" w:rsidRPr="00C038C3">
        <w:fldChar w:fldCharType="separate"/>
      </w:r>
      <w:r w:rsidR="00C31D10" w:rsidRPr="00C038C3">
        <w:t xml:space="preserve">(Thorson </w:t>
      </w:r>
      <w:r w:rsidR="00C31D10" w:rsidRPr="00C038C3">
        <w:rPr>
          <w:i/>
          <w:iCs/>
        </w:rPr>
        <w:t>et al.</w:t>
      </w:r>
      <w:r w:rsidR="00C31D10" w:rsidRPr="00C038C3">
        <w:t>, 2015b)</w:t>
      </w:r>
      <w:r w:rsidR="00937C30" w:rsidRPr="00C038C3">
        <w:fldChar w:fldCharType="end"/>
      </w:r>
      <w:r w:rsidR="00937C30" w:rsidRPr="00C038C3">
        <w:t xml:space="preserve">, </w:t>
      </w:r>
      <w:r w:rsidR="00B71EDC" w:rsidRPr="00C038C3">
        <w:t xml:space="preserve">and its availability in standard open source software such as the </w:t>
      </w:r>
      <w:commentRangeStart w:id="35"/>
      <w:commentRangeStart w:id="36"/>
      <w:r w:rsidR="00B71EDC" w:rsidRPr="00C038C3">
        <w:t>R</w:t>
      </w:r>
      <w:r w:rsidR="002B608B">
        <w:t xml:space="preserve"> </w:t>
      </w:r>
      <w:r w:rsidR="00B71EDC" w:rsidRPr="00C038C3">
        <w:t xml:space="preserve">package </w:t>
      </w:r>
      <w:r w:rsidR="00B82244" w:rsidRPr="00C038C3">
        <w:t>‘</w:t>
      </w:r>
      <w:r w:rsidR="00B71EDC" w:rsidRPr="00C038C3">
        <w:t>INLA</w:t>
      </w:r>
      <w:r w:rsidR="00B82244" w:rsidRPr="00C038C3">
        <w:t>’</w:t>
      </w:r>
      <w:r w:rsidR="00BF1964">
        <w:t xml:space="preserve"> </w:t>
      </w:r>
      <w:r w:rsidR="00BF1964">
        <w:fldChar w:fldCharType="begin"/>
      </w:r>
      <w:r w:rsidR="0003113B">
        <w:instrText xml:space="preserve"> ADDIN ZOTERO_ITEM CSL_CITATION {"citationID":"NNXRXTnc","properties":{"formattedCitation":"(Rue {\\i{}et al.}, 2009; Lindgren {\\i{}et al.}, 2011)","plainCitation":"(Rue et al., 2009; Lindgren et al., 2011)","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BF1964">
        <w:fldChar w:fldCharType="separate"/>
      </w:r>
      <w:r w:rsidR="00BF1964" w:rsidRPr="00BF1964">
        <w:rPr>
          <w:lang w:val="en-GB"/>
        </w:rPr>
        <w:t xml:space="preserve">(Rue </w:t>
      </w:r>
      <w:r w:rsidR="00BF1964" w:rsidRPr="00BF1964">
        <w:rPr>
          <w:i/>
          <w:iCs/>
          <w:lang w:val="en-GB"/>
        </w:rPr>
        <w:t>et al.</w:t>
      </w:r>
      <w:r w:rsidR="00BF1964" w:rsidRPr="00BF1964">
        <w:rPr>
          <w:lang w:val="en-GB"/>
        </w:rPr>
        <w:t xml:space="preserve">, 2009; Lindgren </w:t>
      </w:r>
      <w:r w:rsidR="00BF1964" w:rsidRPr="00BF1964">
        <w:rPr>
          <w:i/>
          <w:iCs/>
          <w:lang w:val="en-GB"/>
        </w:rPr>
        <w:t>et al.</w:t>
      </w:r>
      <w:r w:rsidR="00BF1964" w:rsidRPr="00BF1964">
        <w:rPr>
          <w:lang w:val="en-GB"/>
        </w:rPr>
        <w:t>, 2011)</w:t>
      </w:r>
      <w:r w:rsidR="00BF1964">
        <w:fldChar w:fldCharType="end"/>
      </w:r>
      <w:commentRangeEnd w:id="35"/>
      <w:r w:rsidR="008D6AA6">
        <w:rPr>
          <w:rStyle w:val="CommentReference"/>
        </w:rPr>
        <w:commentReference w:id="35"/>
      </w:r>
      <w:commentRangeEnd w:id="36"/>
      <w:r w:rsidR="002272CC">
        <w:rPr>
          <w:rStyle w:val="CommentReference"/>
        </w:rPr>
        <w:commentReference w:id="36"/>
      </w:r>
      <w:commentRangeStart w:id="37"/>
      <w:commentRangeStart w:id="38"/>
      <w:commentRangeEnd w:id="37"/>
      <w:commentRangeEnd w:id="38"/>
      <w:r w:rsidR="00821E46">
        <w:rPr>
          <w:rStyle w:val="CommentReference"/>
        </w:rPr>
        <w:commentReference w:id="37"/>
      </w:r>
      <w:r w:rsidR="00B11C2A">
        <w:rPr>
          <w:rStyle w:val="CommentReference"/>
        </w:rPr>
        <w:commentReference w:id="38"/>
      </w:r>
      <w:r w:rsidR="00B71EDC" w:rsidRPr="00C038C3">
        <w:t xml:space="preserve">. In the first such application to body condition, </w:t>
      </w:r>
      <w:r w:rsidR="00617304" w:rsidRPr="00C038C3">
        <w:t xml:space="preserve">Thorson </w:t>
      </w:r>
      <w:r w:rsidR="00B71EDC" w:rsidRPr="00C038C3">
        <w:fldChar w:fldCharType="begin"/>
      </w:r>
      <w:r w:rsidR="0003113B">
        <w:instrText xml:space="preserve"> ADDIN ZOTERO_ITEM CSL_CITATION {"citationID":"9hw69Wlt","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B71EDC" w:rsidRPr="00C038C3">
        <w:fldChar w:fldCharType="separate"/>
      </w:r>
      <w:r w:rsidR="00617304">
        <w:t>(2015)</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w:t>
      </w:r>
      <w:commentRangeStart w:id="39"/>
      <w:commentRangeStart w:id="40"/>
      <w:r w:rsidR="00B71EDC" w:rsidRPr="00C038C3">
        <w:t xml:space="preserve">explained more variation </w:t>
      </w:r>
      <w:commentRangeEnd w:id="39"/>
      <w:r w:rsidR="00865376" w:rsidRPr="00C038C3">
        <w:rPr>
          <w:rStyle w:val="CommentReference"/>
        </w:rPr>
        <w:commentReference w:id="39"/>
      </w:r>
      <w:commentRangeEnd w:id="40"/>
      <w:r w:rsidR="00EC25BF" w:rsidRPr="00C038C3">
        <w:rPr>
          <w:rStyle w:val="CommentReference"/>
        </w:rPr>
        <w:commentReference w:id="40"/>
      </w:r>
      <w:r w:rsidR="00B71EDC" w:rsidRPr="00C038C3">
        <w:t xml:space="preserve">than </w:t>
      </w:r>
      <w:r w:rsidR="000544E4">
        <w:t>density</w:t>
      </w:r>
      <w:r w:rsidR="00B71EDC" w:rsidRPr="00C038C3">
        <w:t xml:space="preserve"> and temperature covariates</w:t>
      </w:r>
      <w:r w:rsidR="00865376" w:rsidRPr="00C038C3">
        <w:t>,</w:t>
      </w:r>
      <w:r w:rsidR="00B71EDC" w:rsidRPr="00C038C3">
        <w:t xml:space="preserve"> </w:t>
      </w:r>
      <w:r w:rsidR="00865376" w:rsidRPr="00C038C3">
        <w:t xml:space="preserve">respectively, </w:t>
      </w:r>
      <w:r w:rsidR="00B71EDC" w:rsidRPr="00C038C3">
        <w:t>in the California current ecosystem.</w:t>
      </w:r>
      <w:commentRangeStart w:id="41"/>
      <w:r w:rsidR="00B71EDC" w:rsidRPr="00C038C3">
        <w:t xml:space="preserve"> 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commentRangeEnd w:id="41"/>
      <w:r w:rsidR="002B608B">
        <w:rPr>
          <w:rStyle w:val="CommentReference"/>
        </w:rPr>
        <w:commentReference w:id="41"/>
      </w:r>
    </w:p>
    <w:p w14:paraId="7E87EC18" w14:textId="494645F1"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03113B">
        <w:instrText xml:space="preserve"> ADDIN ZOTERO_ITEM CSL_CITATION {"citationID":"oVV3ZFnH","properties":{"formattedCitation":"(Reusch {\\i{}et al.}, 2018)","plainCitation":"(Reusch et al., 2018)","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983BF3" w:rsidRPr="00C038C3">
        <w:t xml:space="preserve">(Reusch </w:t>
      </w:r>
      <w:r w:rsidR="00983BF3" w:rsidRPr="00C038C3">
        <w:rPr>
          <w:i/>
          <w:iCs/>
        </w:rPr>
        <w:t>et al.</w:t>
      </w:r>
      <w:r w:rsidR="00983BF3" w:rsidRPr="00C038C3">
        <w:t>, 2018)</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03113B">
        <w:instrText xml:space="preserve"> ADDIN ZOTERO_ITEM CSL_CITATION {"citationID":"i1PkdtEx","properties":{"formattedCitation":"(Casini {\\i{}et al.}, 2016a; Mion {\\i{}et al.}, 2021)","plainCitation":"(Casini et al., 2016a; Mion et al.,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F631D8" w:rsidRPr="00F631D8">
        <w:rPr>
          <w:lang w:val="en-GB"/>
        </w:rPr>
        <w:t xml:space="preserve">(Casini </w:t>
      </w:r>
      <w:r w:rsidR="00F631D8" w:rsidRPr="00F631D8">
        <w:rPr>
          <w:i/>
          <w:iCs/>
          <w:lang w:val="en-GB"/>
        </w:rPr>
        <w:t>et al.</w:t>
      </w:r>
      <w:r w:rsidR="00F631D8" w:rsidRPr="00F631D8">
        <w:rPr>
          <w:lang w:val="en-GB"/>
        </w:rPr>
        <w:t xml:space="preserve">, 2016a; Mion </w:t>
      </w:r>
      <w:r w:rsidR="00F631D8" w:rsidRPr="00F631D8">
        <w:rPr>
          <w:i/>
          <w:iCs/>
          <w:lang w:val="en-GB"/>
        </w:rPr>
        <w:t>et al.</w:t>
      </w:r>
      <w:r w:rsidR="00F631D8" w:rsidRPr="00F631D8">
        <w:rPr>
          <w:lang w:val="en-GB"/>
        </w:rPr>
        <w:t>, 2021)</w:t>
      </w:r>
      <w:r w:rsidR="00C31D10" w:rsidRPr="00C038C3">
        <w:fldChar w:fldCharType="end"/>
      </w:r>
      <w:r w:rsidR="002E374A" w:rsidRPr="00C038C3">
        <w:t>.</w:t>
      </w:r>
      <w:r w:rsidR="00FE6B82" w:rsidRPr="00C038C3">
        <w:t xml:space="preserve"> </w:t>
      </w:r>
      <w:commentRangeStart w:id="42"/>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commentRangeEnd w:id="42"/>
      <w:r w:rsidR="006453E7">
        <w:rPr>
          <w:rStyle w:val="CommentReference"/>
        </w:rPr>
        <w:commentReference w:id="42"/>
      </w:r>
      <w:r w:rsidR="00FE6B82" w:rsidRPr="00C038C3">
        <w:t xml:space="preserve"> </w:t>
      </w:r>
      <w:r w:rsidR="003526FA" w:rsidRPr="00C038C3">
        <w:fldChar w:fldCharType="begin"/>
      </w:r>
      <w:r w:rsidR="0003113B">
        <w:instrText xml:space="preserve"> ADDIN ZOTERO_ITEM CSL_CITATION {"citationID":"Lr1t4Xvf","properties":{"formattedCitation":"(ICES, 2021a, 2021b)","plainCitation":"(ICES, 2021a, 2021b)","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EE7756" w:rsidRPr="00C038C3">
        <w:t>(ICES, 2021a, 2021b)</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 xml:space="preserve">ecosystem has seen a major change in the </w:t>
      </w:r>
      <w:r w:rsidR="005B4694" w:rsidRPr="00C038C3">
        <w:lastRenderedPageBreak/>
        <w:t>abundance of both cod and its potential competitor</w:t>
      </w:r>
      <w:r w:rsidR="00282AFF" w:rsidRPr="00C038C3">
        <w:t xml:space="preserve">s </w:t>
      </w:r>
      <w:r w:rsidR="00946F3F">
        <w:t xml:space="preserve">for the </w:t>
      </w:r>
      <w:bookmarkStart w:id="43" w:name="_Hlk92971131"/>
      <w:r w:rsidR="00134288">
        <w:t xml:space="preserve">important </w:t>
      </w:r>
      <w:r w:rsidR="00D61D28">
        <w:t xml:space="preserve">benthic </w:t>
      </w:r>
      <w:r w:rsidR="00134288">
        <w:t xml:space="preserve">prey </w:t>
      </w:r>
      <w:bookmarkEnd w:id="43"/>
      <w:r w:rsidR="00134288" w:rsidRPr="003F095D">
        <w:rPr>
          <w:i/>
          <w:iCs/>
        </w:rPr>
        <w:t>Saduria entomon</w:t>
      </w:r>
      <w:r w:rsidR="00285C85">
        <w:t xml:space="preserve"> </w:t>
      </w:r>
      <w:r w:rsidR="00012D11">
        <w:fldChar w:fldCharType="begin"/>
      </w:r>
      <w:r w:rsidR="0003113B">
        <w:instrText xml:space="preserve"> ADDIN ZOTERO_ITEM CSL_CITATION {"citationID":"3CuLm9aK","properties":{"formattedCitation":"(Haase {\\i{}et al.}, 2020; Neuenfeldt {\\i{}et al.}, 2020)","plainCitation":"(Haase et al., 2020; Neuenfeldt et al., 2020)","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883B16" w:rsidRPr="00883B16">
        <w:rPr>
          <w:lang w:val="en-GB"/>
        </w:rPr>
        <w:t xml:space="preserve">(Haase </w:t>
      </w:r>
      <w:r w:rsidR="00883B16" w:rsidRPr="00883B16">
        <w:rPr>
          <w:i/>
          <w:iCs/>
          <w:lang w:val="en-GB"/>
        </w:rPr>
        <w:t>et al.</w:t>
      </w:r>
      <w:r w:rsidR="00883B16" w:rsidRPr="00883B16">
        <w:rPr>
          <w:lang w:val="en-GB"/>
        </w:rPr>
        <w:t xml:space="preserve">, 2020; Neuenfeldt </w:t>
      </w:r>
      <w:r w:rsidR="00883B16" w:rsidRPr="00883B16">
        <w:rPr>
          <w:i/>
          <w:iCs/>
          <w:lang w:val="en-GB"/>
        </w:rPr>
        <w:t>et al.</w:t>
      </w:r>
      <w:r w:rsidR="00883B16" w:rsidRPr="00883B16">
        <w:rPr>
          <w:lang w:val="en-GB"/>
        </w:rPr>
        <w:t>, 2020)</w:t>
      </w:r>
      <w:r w:rsidR="00012D11">
        <w:fldChar w:fldCharType="end"/>
      </w:r>
      <w:r w:rsidR="00A85C31">
        <w:t>,</w:t>
      </w:r>
      <w:r w:rsidR="00134288">
        <w:t xml:space="preserve"> </w:t>
      </w:r>
      <w:r w:rsidR="00282AFF" w:rsidRPr="00C038C3">
        <w:t>the</w:t>
      </w:r>
      <w:r w:rsidR="005B4694" w:rsidRPr="00C038C3">
        <w:t xml:space="preserve"> </w:t>
      </w:r>
      <w:r w:rsidR="00867BDF">
        <w:t>flounder complex (</w:t>
      </w:r>
      <w:r w:rsidR="005B4694" w:rsidRPr="00C038C3">
        <w:t xml:space="preserve">European </w:t>
      </w:r>
      <w:r w:rsidR="00867BDF">
        <w:t>flounder</w:t>
      </w:r>
      <w:r w:rsidR="00867BDF" w:rsidRPr="00C038C3">
        <w:t xml:space="preserve"> </w:t>
      </w:r>
      <w:r w:rsidR="002D4FB6" w:rsidRPr="00C038C3">
        <w:rPr>
          <w:i/>
          <w:iCs/>
        </w:rPr>
        <w:t>Platichthys flesus</w:t>
      </w:r>
      <w:r w:rsidR="00282AFF" w:rsidRPr="00C038C3">
        <w:t xml:space="preserve"> and </w:t>
      </w:r>
      <w:r w:rsidR="00867BDF" w:rsidRPr="00C038C3">
        <w:t>Baltic Flounder</w:t>
      </w:r>
      <w:r w:rsidR="00867BDF" w:rsidRPr="00C038C3">
        <w:rPr>
          <w:i/>
          <w:iCs/>
        </w:rPr>
        <w:t xml:space="preserve"> </w:t>
      </w:r>
      <w:r w:rsidR="00282AFF" w:rsidRPr="00C038C3">
        <w:rPr>
          <w:i/>
          <w:iCs/>
        </w:rPr>
        <w:t>Platichthys solemdali</w:t>
      </w:r>
      <w:r w:rsidR="002D4FB6" w:rsidRPr="00C038C3">
        <w:t>)</w:t>
      </w:r>
      <w:r w:rsidR="004D5546">
        <w:t xml:space="preserve"> </w:t>
      </w:r>
      <w:r w:rsidR="00712EB5">
        <w:fldChar w:fldCharType="begin"/>
      </w:r>
      <w:r w:rsidR="0003113B">
        <w:instrText xml:space="preserve"> ADDIN ZOTERO_ITEM CSL_CITATION {"citationID":"XgVpsgE3","properties":{"formattedCitation":"(Orio {\\i{}et al.}, 2017)","plainCitation":"(Orio et al., 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fldChar w:fldCharType="separate"/>
      </w:r>
      <w:r w:rsidR="00712EB5" w:rsidRPr="00712EB5">
        <w:rPr>
          <w:lang w:val="en-GB"/>
        </w:rPr>
        <w:t xml:space="preserve">(Orio </w:t>
      </w:r>
      <w:r w:rsidR="00712EB5" w:rsidRPr="00712EB5">
        <w:rPr>
          <w:i/>
          <w:iCs/>
          <w:lang w:val="en-GB"/>
        </w:rPr>
        <w:t>et al.</w:t>
      </w:r>
      <w:r w:rsidR="00712EB5" w:rsidRPr="00712EB5">
        <w:rPr>
          <w:lang w:val="en-GB"/>
        </w:rPr>
        <w:t>, 2017)</w:t>
      </w:r>
      <w:r w:rsidR="00712EB5">
        <w:fldChar w:fldCharType="end"/>
      </w:r>
      <w:r w:rsidR="005B4694" w:rsidRPr="00C038C3">
        <w:t xml:space="preserve">, </w:t>
      </w:r>
      <w:r w:rsidR="00A86449">
        <w:t>as well as</w:t>
      </w:r>
      <w:r w:rsidR="00A86449" w:rsidRPr="00C038C3">
        <w:t xml:space="preserve"> </w:t>
      </w:r>
      <w:r w:rsidR="00635CCC">
        <w:t xml:space="preserve">an increase in abundance </w:t>
      </w:r>
      <w:r w:rsidR="005B4694" w:rsidRPr="00C038C3">
        <w:t xml:space="preserve">of its main pelagic prey species (sprat </w:t>
      </w:r>
      <w:r w:rsidR="004F65A2" w:rsidRPr="00C038C3">
        <w:rPr>
          <w:i/>
        </w:rPr>
        <w:t>Sprattus sprattus</w:t>
      </w:r>
      <w:r w:rsidR="004F65A2" w:rsidRPr="00C038C3">
        <w:t xml:space="preserve"> </w:t>
      </w:r>
      <w:r w:rsidR="005B4694" w:rsidRPr="00C038C3">
        <w:t>and herring</w:t>
      </w:r>
      <w:r w:rsidR="004F65A2" w:rsidRPr="00C038C3">
        <w:t xml:space="preserve"> </w:t>
      </w:r>
      <w:r w:rsidR="004F65A2" w:rsidRPr="00C038C3">
        <w:rPr>
          <w:i/>
        </w:rPr>
        <w:t>Clupea harengus</w:t>
      </w:r>
      <w:r w:rsidR="005B4694" w:rsidRPr="00C038C3">
        <w:t>)</w:t>
      </w:r>
      <w:r w:rsidR="00635CCC">
        <w:t xml:space="preserve"> in northern areas where cod are scarce</w:t>
      </w:r>
      <w:r w:rsidR="00F957CD">
        <w:t xml:space="preserve"> </w:t>
      </w:r>
      <w:r w:rsidR="002A53A6">
        <w:fldChar w:fldCharType="begin"/>
      </w:r>
      <w:r w:rsidR="0003113B">
        <w:instrText xml:space="preserve"> ADDIN ZOTERO_ITEM CSL_CITATION {"citationID":"ez6MN3Ne","properties":{"formattedCitation":"(Casini {\\i{}et al.}, 2011; Eero {\\i{}et al.}, 2012; ICES, 2021a)","plainCitation":"(Casini et al., 2011; Eero et al., 2012; ICES, 2021a)","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2A53A6" w:rsidRPr="002A53A6">
        <w:rPr>
          <w:lang w:val="en-GB"/>
        </w:rPr>
        <w:t xml:space="preserve">(Casini </w:t>
      </w:r>
      <w:r w:rsidR="002A53A6" w:rsidRPr="002A53A6">
        <w:rPr>
          <w:i/>
          <w:iCs/>
          <w:lang w:val="en-GB"/>
        </w:rPr>
        <w:t>et al.</w:t>
      </w:r>
      <w:r w:rsidR="002A53A6" w:rsidRPr="002A53A6">
        <w:rPr>
          <w:lang w:val="en-GB"/>
        </w:rPr>
        <w:t xml:space="preserve">, 2011; Eero </w:t>
      </w:r>
      <w:r w:rsidR="002A53A6" w:rsidRPr="002A53A6">
        <w:rPr>
          <w:i/>
          <w:iCs/>
          <w:lang w:val="en-GB"/>
        </w:rPr>
        <w:t>et al.</w:t>
      </w:r>
      <w:r w:rsidR="002A53A6" w:rsidRPr="002A53A6">
        <w:rPr>
          <w:lang w:val="en-GB"/>
        </w:rPr>
        <w:t>, 2012; ICES, 2021a)</w:t>
      </w:r>
      <w:r w:rsidR="002A53A6">
        <w:fldChar w:fldCharType="end"/>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w:t>
      </w:r>
      <w:commentRangeStart w:id="44"/>
      <w:commentRangeStart w:id="45"/>
      <w:r w:rsidR="005B4694" w:rsidRPr="00C038C3">
        <w:t xml:space="preserve">anthropogenically induced </w:t>
      </w:r>
      <w:commentRangeEnd w:id="44"/>
      <w:r w:rsidR="00586CB1" w:rsidRPr="00C038C3">
        <w:rPr>
          <w:rStyle w:val="CommentReference"/>
        </w:rPr>
        <w:commentReference w:id="44"/>
      </w:r>
      <w:commentRangeEnd w:id="45"/>
      <w:r w:rsidR="00E017E4" w:rsidRPr="00C038C3">
        <w:rPr>
          <w:rStyle w:val="CommentReference"/>
        </w:rPr>
        <w:commentReference w:id="45"/>
      </w:r>
      <w:r w:rsidR="005B4694" w:rsidRPr="00C038C3">
        <w:t xml:space="preserve">hypoxic area in the world </w:t>
      </w:r>
      <w:r w:rsidR="005B4694" w:rsidRPr="00C038C3">
        <w:fldChar w:fldCharType="begin"/>
      </w:r>
      <w:r w:rsidR="0003113B">
        <w:instrText xml:space="preserve"> ADDIN ZOTERO_ITEM CSL_CITATION {"citationID":"w7jLlCgq","properties":{"formattedCitation":"(Carstensen {\\i{}et al.}, 2014)","plainCitation":"(Carstensen et al., 2014)","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5B4694" w:rsidRPr="00C038C3">
        <w:t xml:space="preserve">(Carstensen </w:t>
      </w:r>
      <w:r w:rsidR="005B4694" w:rsidRPr="00C038C3">
        <w:rPr>
          <w:i/>
          <w:iCs/>
        </w:rPr>
        <w:t>et al.</w:t>
      </w:r>
      <w:r w:rsidR="005B4694" w:rsidRPr="00C038C3">
        <w:t>, 2014)</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03113B">
        <w:instrText xml:space="preserve"> ADDIN ZOTERO_ITEM CSL_CITATION {"citationID":"pD5Zk0Xt","properties":{"formattedCitation":"(Belkin, 2009; Reusch {\\i{}et al.}, 2018)","plainCitation":"(Belkin, 2009; Reusch et al., 201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054FC6" w:rsidRPr="00C038C3">
        <w:t xml:space="preserve">(Belkin, 2009; Reusch </w:t>
      </w:r>
      <w:r w:rsidR="00054FC6" w:rsidRPr="00C038C3">
        <w:rPr>
          <w:i/>
          <w:iCs/>
        </w:rPr>
        <w:t>et al.</w:t>
      </w:r>
      <w:r w:rsidR="00054FC6" w:rsidRPr="00C038C3">
        <w:t>, 201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03113B">
        <w:instrText xml:space="preserve"> ADDIN ZOTERO_ITEM CSL_CITATION {"citationID":"C37WqXsQ","properties":{"formattedCitation":"(Casini {\\i{}et al.}, 2016a, 2021; Orio {\\i{}et al.}, 2020)","plainCitation":"(Casini et al., 2016a, 2021; Orio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0F5D3F" w:rsidRPr="000F5D3F">
        <w:rPr>
          <w:lang w:val="en-GB"/>
        </w:rPr>
        <w:t xml:space="preserve">(Casini </w:t>
      </w:r>
      <w:r w:rsidR="000F5D3F" w:rsidRPr="000F5D3F">
        <w:rPr>
          <w:i/>
          <w:iCs/>
          <w:lang w:val="en-GB"/>
        </w:rPr>
        <w:t>et al.</w:t>
      </w:r>
      <w:r w:rsidR="000F5D3F" w:rsidRPr="000F5D3F">
        <w:rPr>
          <w:lang w:val="en-GB"/>
        </w:rPr>
        <w:t xml:space="preserve">, 2016a, 2021; Orio </w:t>
      </w:r>
      <w:r w:rsidR="000F5D3F" w:rsidRPr="000F5D3F">
        <w:rPr>
          <w:i/>
          <w:iCs/>
          <w:lang w:val="en-GB"/>
        </w:rPr>
        <w:t>et al.</w:t>
      </w:r>
      <w:r w:rsidR="000F5D3F" w:rsidRPr="000F5D3F">
        <w:rPr>
          <w:lang w:val="en-GB"/>
        </w:rPr>
        <w:t>, 2020)</w:t>
      </w:r>
      <w:r w:rsidR="000F5D3F">
        <w:fldChar w:fldCharType="end"/>
      </w:r>
      <w:r w:rsidR="00F87FF7">
        <w:t xml:space="preserve">. </w:t>
      </w:r>
      <w:r w:rsidR="005528A8" w:rsidRPr="00C038C3">
        <w:t>However,</w:t>
      </w:r>
      <w:r w:rsidR="00A86449">
        <w:t xml:space="preserve"> </w:t>
      </w:r>
      <w:r w:rsidR="00037CA4">
        <w:t xml:space="preserve">in previous studies, within-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27F5FA61"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Pr="00C038C3">
        <w:t xml:space="preserve">GLMMs to characterize </w:t>
      </w:r>
      <w:r w:rsidR="00A86449">
        <w:t xml:space="preserve">the </w:t>
      </w:r>
      <w:r w:rsidRPr="00C038C3">
        <w:t xml:space="preserve">spatiotemporal variation in 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03113B">
        <w:instrText xml:space="preserve"> ADDIN ZOTERO_ITEM CSL_CITATION {"citationID":"lAC1AjRz","properties":{"formattedCitation":"(Casini {\\i{}et al.}, 2016a)","plainCitation":"(Casini et al., 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D31640" w:rsidRPr="00D31640">
        <w:rPr>
          <w:lang w:val="en-GB"/>
        </w:rPr>
        <w:t xml:space="preserve">(Casini </w:t>
      </w:r>
      <w:r w:rsidR="00D31640" w:rsidRPr="00D31640">
        <w:rPr>
          <w:i/>
          <w:iCs/>
          <w:lang w:val="en-GB"/>
        </w:rPr>
        <w:t>et al.</w:t>
      </w:r>
      <w:r w:rsidR="00D31640" w:rsidRPr="00D31640">
        <w:rPr>
          <w:lang w:val="en-GB"/>
        </w:rPr>
        <w:t>, 2016a)</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S. entomon</w:t>
      </w:r>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2) </w:t>
      </w:r>
      <w:r w:rsidR="000C627A" w:rsidRPr="00C038C3">
        <w:t xml:space="preserve">explore </w:t>
      </w:r>
      <w:r w:rsidR="00CA0BEB">
        <w:t>the role of changes in the spatiotemporal distribution</w:t>
      </w:r>
      <w:r w:rsidR="0059695A">
        <w:t xml:space="preserve"> for th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commentRangeStart w:id="46"/>
      <w:commentRangeStart w:id="47"/>
      <w:commentRangeStart w:id="48"/>
      <w:r w:rsidRPr="00C038C3">
        <w:rPr>
          <w:b/>
          <w:sz w:val="28"/>
          <w:szCs w:val="28"/>
        </w:rPr>
        <w:t>Materials and methods</w:t>
      </w:r>
      <w:commentRangeEnd w:id="46"/>
      <w:r w:rsidR="00792C83">
        <w:rPr>
          <w:rStyle w:val="CommentReference"/>
        </w:rPr>
        <w:commentReference w:id="46"/>
      </w:r>
      <w:commentRangeEnd w:id="47"/>
      <w:r w:rsidR="00D20309">
        <w:rPr>
          <w:rStyle w:val="CommentReference"/>
        </w:rPr>
        <w:commentReference w:id="47"/>
      </w:r>
      <w:commentRangeEnd w:id="48"/>
      <w:r w:rsidR="00B759F7">
        <w:rPr>
          <w:rStyle w:val="CommentReference"/>
        </w:rPr>
        <w:commentReference w:id="48"/>
      </w:r>
    </w:p>
    <w:p w14:paraId="7F832110" w14:textId="77777777" w:rsidR="000B7658" w:rsidRPr="00C038C3" w:rsidRDefault="000B7658" w:rsidP="00552801">
      <w:pPr>
        <w:spacing w:line="480" w:lineRule="auto"/>
        <w:contextualSpacing/>
        <w:mirrorIndents/>
        <w:jc w:val="both"/>
        <w:rPr>
          <w:b/>
          <w:bCs/>
          <w:i/>
        </w:rPr>
      </w:pPr>
      <w:r w:rsidRPr="00C038C3">
        <w:rPr>
          <w:b/>
          <w:bCs/>
          <w:i/>
        </w:rPr>
        <w:lastRenderedPageBreak/>
        <w:t>Data</w:t>
      </w:r>
    </w:p>
    <w:p w14:paraId="649860EA" w14:textId="100AB323"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and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03113B">
        <w:instrText xml:space="preserve"> ADDIN ZOTERO_ITEM CSL_CITATION {"citationID":"zdVo8uT9","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AB23B5" w:rsidRPr="00C038C3">
        <w:t>(2017)</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03113B">
        <w:instrText xml:space="preserve"> ADDIN ZOTERO_ITEM CSL_CITATION {"citationID":"YJ57ToJb","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334FF1" w:rsidRPr="00C038C3">
        <w:t>(2017)</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r w:rsidR="00203803">
        <w:t xml:space="preserve">mid </w:t>
      </w:r>
      <w:commentRangeStart w:id="49"/>
      <w:commentRangeStart w:id="50"/>
      <w:r w:rsidR="0060494B">
        <w:t>October</w:t>
      </w:r>
      <w:r w:rsidR="00203803">
        <w:t xml:space="preserve"> to mid</w:t>
      </w:r>
      <w:r w:rsidR="00186834">
        <w:t xml:space="preserve"> </w:t>
      </w:r>
      <w:r w:rsidR="0060494B">
        <w:t>December</w:t>
      </w:r>
      <w:commentRangeEnd w:id="49"/>
      <w:r w:rsidR="0060494B">
        <w:rPr>
          <w:rStyle w:val="CommentReference"/>
        </w:rPr>
        <w:commentReference w:id="49"/>
      </w:r>
      <w:commentRangeEnd w:id="50"/>
      <w:r w:rsidR="00203803">
        <w:rPr>
          <w:rStyle w:val="CommentReference"/>
        </w:rPr>
        <w:commentReference w:id="50"/>
      </w:r>
      <w:r w:rsidR="001338D1">
        <w:t>)</w:t>
      </w:r>
      <w:r w:rsidRPr="00C038C3">
        <w:t>, which corresponds to the main growing and feeding season</w:t>
      </w:r>
      <w:r w:rsidR="000E57A2">
        <w:t xml:space="preserve"> of cod</w:t>
      </w:r>
      <w:r w:rsidRPr="00C038C3">
        <w:t xml:space="preserve"> </w:t>
      </w:r>
      <w:r w:rsidRPr="00545A0E">
        <w:fldChar w:fldCharType="begin"/>
      </w:r>
      <w:r w:rsidR="0003113B" w:rsidRPr="00545A0E">
        <w:instrText xml:space="preserve"> ADDIN ZOTERO_ITEM CSL_CITATION {"citationID":"RLEJgpiA","properties":{"formattedCitation":"(Aro, 1989)","plainCitation":"(Aro, 1989)","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Pr="00545A0E">
        <w:t>(Aro, 1989)</w:t>
      </w:r>
      <w:r w:rsidRPr="00545A0E">
        <w:fldChar w:fldCharType="end"/>
      </w:r>
      <w:r w:rsidRPr="00545A0E">
        <w:t xml:space="preserve"> and also the quarter in which the Baltic International Acoustic Survey (BIAS) is conducted, meaning sprat and herring </w:t>
      </w:r>
      <w:r w:rsidR="00FB5169" w:rsidRPr="00545A0E">
        <w:t xml:space="preserve">biomass </w:t>
      </w:r>
      <w:r w:rsidRPr="00545A0E">
        <w:t xml:space="preserve">can be used as covariates. The BITS data can be downloaded from </w:t>
      </w:r>
      <w:hyperlink r:id="rId13"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commentRangeStart w:id="51"/>
      <w:commentRangeStart w:id="52"/>
      <w:r w:rsidRPr="005A1260">
        <w:rPr>
          <w:b/>
          <w:bCs/>
          <w:i/>
        </w:rPr>
        <w:t xml:space="preserve">Estimating spatiotemporal development of body condition </w:t>
      </w:r>
      <w:commentRangeStart w:id="53"/>
      <w:commentRangeStart w:id="54"/>
      <w:r w:rsidRPr="005A1260">
        <w:rPr>
          <w:b/>
          <w:bCs/>
          <w:i/>
        </w:rPr>
        <w:t>and biomass density</w:t>
      </w:r>
      <w:commentRangeEnd w:id="53"/>
      <w:r w:rsidR="00954B61" w:rsidRPr="005A1260">
        <w:rPr>
          <w:rStyle w:val="CommentReference"/>
        </w:rPr>
        <w:commentReference w:id="53"/>
      </w:r>
      <w:commentRangeEnd w:id="54"/>
      <w:r w:rsidR="00B93E7A" w:rsidRPr="005A1260">
        <w:rPr>
          <w:rStyle w:val="CommentReference"/>
        </w:rPr>
        <w:commentReference w:id="54"/>
      </w:r>
      <w:commentRangeEnd w:id="51"/>
      <w:r w:rsidR="00147617" w:rsidRPr="005A1260">
        <w:rPr>
          <w:rStyle w:val="CommentReference"/>
        </w:rPr>
        <w:commentReference w:id="51"/>
      </w:r>
      <w:commentRangeEnd w:id="52"/>
      <w:r w:rsidR="00932C8D">
        <w:rPr>
          <w:rStyle w:val="CommentReference"/>
        </w:rPr>
        <w:commentReference w:id="52"/>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14CDACBA"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Cren’s relative condition </w:t>
      </w:r>
      <w:r w:rsidR="00BC37BC" w:rsidRPr="005A1260">
        <w:t>index</w:t>
      </w:r>
      <w:r w:rsidR="00C10F42">
        <w:t xml:space="preserv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148CC">
        <w:t>)</w:t>
      </w:r>
      <w:r w:rsidR="007516F5" w:rsidRPr="005A1260">
        <w:t xml:space="preserve">. This </w:t>
      </w:r>
      <w:r w:rsidR="002B608B">
        <w:t xml:space="preserve">index </w:t>
      </w:r>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 The predicted weight</w:t>
      </w:r>
      <w:r w:rsidR="004D3D40" w:rsidRPr="00190CE2">
        <w:t>,</w:t>
      </w:r>
      <w:r w:rsidR="004D3D40" w:rsidRPr="00190CE2">
        <w:rPr>
          <w:rFonts w:ascii="Cambria Math" w:hAnsi="Cambria Math"/>
        </w:rPr>
        <w:t xml:space="preserve"> </w:t>
      </w:r>
      <w:commentRangeStart w:id="55"/>
      <w:commentRangeStart w:id="56"/>
      <w:commentRangeEnd w:id="55"/>
      <w:r w:rsidR="002B608B" w:rsidRPr="00190CE2">
        <w:rPr>
          <w:rStyle w:val="CommentReference"/>
        </w:rPr>
        <w:commentReference w:id="55"/>
      </w:r>
      <w:commentRangeEnd w:id="56"/>
      <w:r w:rsidR="004D3D40" w:rsidRPr="00190CE2">
        <w:rPr>
          <w:rStyle w:val="CommentReference"/>
        </w:rPr>
        <w:commentReference w:id="56"/>
      </w:r>
      <w:r w:rsidR="00190CE2" w:rsidRPr="00190CE2">
        <w:rPr>
          <w:rFonts w:ascii="Cambria Math" w:hAnsi="Cambria Math"/>
        </w:rPr>
        <w:t>w</w:t>
      </w:r>
      <w:r w:rsidR="005A1260" w:rsidRPr="005A1260">
        <w:t xml:space="preserve">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w:t>
      </w:r>
      <w:commentRangeStart w:id="57"/>
      <w:commentRangeStart w:id="58"/>
      <w:r w:rsidR="005A1260" w:rsidRPr="00DA7BA3">
        <w:t>n</w:t>
      </w:r>
      <w:commentRangeEnd w:id="57"/>
      <w:r w:rsidR="002843D6" w:rsidRPr="00DA7BA3">
        <w:rPr>
          <w:rStyle w:val="CommentReference"/>
        </w:rPr>
        <w:commentReference w:id="57"/>
      </w:r>
      <w:commentRangeEnd w:id="58"/>
      <w:r w:rsidR="00190CE2" w:rsidRPr="00DA7BA3">
        <w:rPr>
          <w:rStyle w:val="CommentReference"/>
        </w:rPr>
        <w:commentReference w:id="58"/>
      </w:r>
      <w:r w:rsidR="00F57CBA" w:rsidRPr="00DA7BA3">
        <w:t>,</w:t>
      </w:r>
      <w:r w:rsidR="00190CE2" w:rsidRPr="00DA7BA3">
        <w:t xml:space="preserve"> </w:t>
      </w:r>
      <m:oMath>
        <m:acc>
          <m:accPr>
            <m:chr m:val="̅"/>
            <m:ctrlPr>
              <w:rPr>
                <w:rFonts w:ascii="Cambria Math" w:hAnsi="Cambria Math"/>
                <w:i/>
              </w:rPr>
            </m:ctrlPr>
          </m:accPr>
          <m:e>
            <m:r>
              <w:rPr>
                <w:rFonts w:ascii="Cambria Math" w:hAnsi="Cambria Math"/>
              </w:rPr>
              <m:t>w</m:t>
            </m:r>
          </m:e>
        </m:acc>
      </m:oMath>
      <w:r w:rsidR="005A1260" w:rsidRPr="00DA7BA3">
        <w:t xml:space="preserve">. </w:t>
      </w:r>
      <w:r w:rsidRPr="00DA7BA3">
        <w:t xml:space="preserve">Unlike Fulton’s K, this relative condition </w:t>
      </w:r>
      <w:r w:rsidR="007E004C" w:rsidRPr="00DA7BA3">
        <w:t xml:space="preserve">index </w:t>
      </w:r>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w:t>
      </w:r>
      <w:r w:rsidRPr="005A1260">
        <w:lastRenderedPageBreak/>
        <w:t>violated</w:t>
      </w:r>
      <w:r w:rsidR="001F4B37" w:rsidRPr="005A1260">
        <w:t>,</w:t>
      </w:r>
      <w:r w:rsidRPr="005A1260">
        <w:t xml:space="preserve"> leads to bias when comparing condition of different lengths as the condition </w:t>
      </w:r>
      <w:r w:rsidR="00EA23B1" w:rsidRPr="005A1260">
        <w:t xml:space="preserve">index </w:t>
      </w:r>
      <w:r w:rsidRPr="005A1260">
        <w:t xml:space="preserve">scales in proportion to </w:t>
      </w:r>
      <m:oMath>
        <m:sSup>
          <m:sSupPr>
            <m:ctrlPr>
              <w:rPr>
                <w:rFonts w:ascii="Cambria Math" w:hAnsi="Cambria Math"/>
                <w:i/>
              </w:rPr>
            </m:ctrlPr>
          </m:sSupPr>
          <m:e>
            <m:r>
              <w:rPr>
                <w:rFonts w:ascii="Cambria Math" w:hAnsi="Cambria Math"/>
              </w:rPr>
              <m:t>l</m:t>
            </m:r>
            <w:commentRangeStart w:id="59"/>
            <w:commentRangeStart w:id="60"/>
            <w:commentRangeEnd w:id="59"/>
            <m:r>
              <m:rPr>
                <m:sty m:val="p"/>
              </m:rPr>
              <w:rPr>
                <w:rStyle w:val="CommentReference"/>
              </w:rPr>
              <w:commentReference w:id="59"/>
            </m:r>
            <w:commentRangeEnd w:id="60"/>
            <m:r>
              <m:rPr>
                <m:sty m:val="p"/>
              </m:rPr>
              <w:rPr>
                <w:rStyle w:val="CommentReference"/>
              </w:rPr>
              <w:commentReference w:id="60"/>
            </m:r>
          </m:e>
          <m:sup>
            <m:r>
              <w:rPr>
                <w:rFonts w:ascii="Cambria Math" w:hAnsi="Cambria Math"/>
              </w:rPr>
              <m:t>b-3</m:t>
            </m:r>
          </m:sup>
        </m:sSup>
      </m:oMath>
      <w:r w:rsidRPr="005A1260">
        <w:t xml:space="preserve"> </w:t>
      </w:r>
      <w:r w:rsidRPr="005A0186">
        <w:fldChar w:fldCharType="begin"/>
      </w:r>
      <w:r w:rsidR="0003113B" w:rsidRPr="005A0186">
        <w:instrText xml:space="preserve"> ADDIN ZOTERO_ITEM CSL_CITATION {"citationID":"X8s8K6vb","properties":{"formattedCitation":"(Le Cren, 1951)","plainCitation":"(Le Cren, 195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5A0186">
        <w:fldChar w:fldCharType="separate"/>
      </w:r>
      <w:r w:rsidRPr="005A0186">
        <w:t>(Le Cren, 1951)</w:t>
      </w:r>
      <w:r w:rsidRPr="005A0186">
        <w:fldChar w:fldCharType="end"/>
      </w:r>
      <w:r w:rsidRPr="005A0186">
        <w:t>.</w:t>
      </w:r>
    </w:p>
    <w:p w14:paraId="272E1BB7" w14:textId="050B5123"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GLMM to the </w:t>
      </w:r>
      <w:r w:rsidR="005A1260" w:rsidRPr="005A0186">
        <w:t>spatiotemporal Le Cren index</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set to </w:t>
      </w:r>
      <w:r w:rsidRPr="005A0186">
        <w:t xml:space="preserve">5) </w:t>
      </w:r>
      <w:r w:rsidRPr="00D657E6">
        <w:t>due to the presence of extreme values:</w:t>
      </w:r>
    </w:p>
    <w:p w14:paraId="2EEA0955" w14:textId="70BE252D" w:rsidR="001C370B" w:rsidRPr="00D657E6" w:rsidRDefault="008675D7"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1E526ED5" w:rsidR="001C370B" w:rsidRPr="00D657E6" w:rsidRDefault="008675D7"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D657E6" w:rsidRDefault="008675D7"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D657E6" w:rsidRDefault="008675D7"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D657E6" w:rsidRDefault="008675D7"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CEE2672" w14:textId="3EB20A39" w:rsidR="00E90D13" w:rsidRPr="00D657E6" w:rsidRDefault="008675D7"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745BE60" w14:textId="5E7E5EB8" w:rsidR="00E90D13" w:rsidRPr="00D657E6" w:rsidRDefault="008675D7"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7</m:t>
                  </m:r>
                </m:e>
              </m:d>
              <m:ctrlPr>
                <w:rPr>
                  <w:rFonts w:ascii="Cambria Math" w:hAnsi="Cambria Math"/>
                  <w:b/>
                  <w:bCs/>
                  <w:i/>
                </w:rPr>
              </m:ctrlPr>
            </m:e>
          </m:eqArr>
        </m:oMath>
      </m:oMathPara>
    </w:p>
    <w:p w14:paraId="25CC1B15" w14:textId="35395180" w:rsidR="00E90D13" w:rsidRPr="00D657E6" w:rsidRDefault="00E90D13" w:rsidP="001C370B">
      <w:pPr>
        <w:spacing w:line="480" w:lineRule="auto"/>
        <w:ind w:firstLine="284"/>
        <w:contextualSpacing/>
        <w:mirrorIndents/>
        <w:jc w:val="both"/>
        <w:rPr>
          <w:b/>
          <w:bCs/>
        </w:rPr>
      </w:pPr>
    </w:p>
    <w:p w14:paraId="5D0372DE" w14:textId="7B81D682" w:rsidR="009B7973" w:rsidRPr="00B52110" w:rsidRDefault="002843D6" w:rsidP="00541CB7">
      <w:pPr>
        <w:spacing w:line="480" w:lineRule="auto"/>
        <w:contextualSpacing/>
        <w:mirrorIndents/>
        <w:jc w:val="both"/>
        <w:rPr>
          <w:color w:val="FF0000"/>
        </w:rPr>
      </w:pPr>
      <w:r w:rsidRPr="00D657E6">
        <w:t>W</w:t>
      </w:r>
      <w:commentRangeStart w:id="61"/>
      <w:commentRangeStart w:id="62"/>
      <w:r w:rsidR="001C370B" w:rsidRPr="00D657E6">
        <w:t xml:space="preserve">here </w:t>
      </w:r>
      <w:commentRangeEnd w:id="61"/>
      <w:r w:rsidR="00B21C58" w:rsidRPr="00D657E6">
        <w:rPr>
          <w:rStyle w:val="CommentReference"/>
        </w:rPr>
        <w:commentReference w:id="61"/>
      </w:r>
      <w:commentRangeEnd w:id="62"/>
      <w:r w:rsidR="0052070F" w:rsidRPr="00D657E6">
        <w:rPr>
          <w:rStyle w:val="CommentReference"/>
        </w:rPr>
        <w:commentReference w:id="62"/>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1C370B" w:rsidRPr="00D657E6">
        <w:t xml:space="preserve"> represents the </w:t>
      </w:r>
      <w:r w:rsidR="003F23FC" w:rsidRPr="00D657E6">
        <w:t xml:space="preserve">Le Cren condition factor </w:t>
      </w:r>
      <w:r w:rsidR="001C370B" w:rsidRPr="00D657E6">
        <w:t xml:space="preserve">at space </w:t>
      </w:r>
      <m:oMath>
        <m: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1C370B" w:rsidRPr="00D657E6">
        <w:t xml:space="preserve"> </w:t>
      </w:r>
      <w:r w:rsidR="00E90D13" w:rsidRPr="00D657E6">
        <w:t>(Eq</w:t>
      </w:r>
      <w:r w:rsidR="00F70B8E" w:rsidRPr="00D657E6">
        <w:t>ns</w:t>
      </w:r>
      <w:r w:rsidR="00E90D13" w:rsidRPr="00D657E6">
        <w:t>. 2</w:t>
      </w:r>
      <w:r w:rsidR="00616357" w:rsidRPr="00D657E6">
        <w:t>-4</w:t>
      </w:r>
      <w:r w:rsidR="00E90D13" w:rsidRPr="00D657E6">
        <w:t>)</w:t>
      </w:r>
      <w:r w:rsidR="000C1FCD" w:rsidRPr="00D657E6">
        <w:t xml:space="preserve"> </w:t>
      </w:r>
      <w:r w:rsidR="001C370B" w:rsidRPr="00D657E6">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001C370B" w:rsidRPr="00D657E6">
        <w:t xml:space="preserve"> for subsequent values. </w:t>
      </w:r>
      <w:r>
        <w:t xml:space="preserve">The parameter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1C370B" w:rsidRPr="00D657E6">
        <w:t xml:space="preserve"> represents a vector of the </w:t>
      </w:r>
      <m:oMath>
        <m:r>
          <w:rPr>
            <w:rFonts w:ascii="Cambria Math" w:hAnsi="Cambria Math"/>
          </w:rPr>
          <m:t>k</m:t>
        </m:r>
      </m:oMath>
      <w:r w:rsidR="001C370B" w:rsidRPr="00D657E6">
        <w:t>-th covariate</w:t>
      </w:r>
      <w:r w:rsidR="0052070F" w:rsidRPr="00D657E6">
        <w:t xml:space="preserve"> (biomass densities of flounder and cod, biomass of sprat, herring and </w:t>
      </w:r>
      <w:r w:rsidR="0052070F" w:rsidRPr="00D657E6">
        <w:rPr>
          <w:i/>
        </w:rPr>
        <w:t>Saduria entomon</w:t>
      </w:r>
      <w:r w:rsidR="0052070F" w:rsidRPr="00D657E6">
        <w:t>, depth, oxygen concentration and temperature)</w:t>
      </w:r>
      <w:r w:rsidR="001C370B"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1C370B" w:rsidRPr="00D657E6">
        <w:t xml:space="preserve"> is its effect. The </w:t>
      </w:r>
      <w:commentRangeStart w:id="63"/>
      <w:r w:rsidR="001C370B" w:rsidRPr="00D657E6">
        <w:t xml:space="preserve">parameter </w:t>
      </w:r>
      <m:oMath>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oMath>
      <w:r w:rsidR="001C370B" w:rsidRPr="00D657E6">
        <w:t xml:space="preserve"> </w:t>
      </w:r>
      <w:commentRangeEnd w:id="63"/>
      <w:r>
        <w:rPr>
          <w:rStyle w:val="CommentReference"/>
        </w:rPr>
        <w:commentReference w:id="63"/>
      </w:r>
      <w:r w:rsidR="00F70B8E" w:rsidRPr="00D657E6">
        <w:t xml:space="preserve">(Eq. 5) </w:t>
      </w:r>
      <w:r w:rsidR="001C370B" w:rsidRPr="00D657E6">
        <w:t>represent</w:t>
      </w:r>
      <w:r w:rsidR="0046703E" w:rsidRPr="00D657E6">
        <w:t>s</w:t>
      </w:r>
      <w:r>
        <w:t xml:space="preserve"> </w:t>
      </w:r>
      <w:r w:rsidR="001C370B" w:rsidRPr="00D657E6">
        <w:t xml:space="preserve">spatial </w:t>
      </w:r>
      <w:r w:rsidR="0046703E" w:rsidRPr="00D657E6">
        <w:t>random effect</w:t>
      </w:r>
      <w:r>
        <w:t>s</w:t>
      </w:r>
      <w:r w:rsidR="0046703E" w:rsidRPr="00D657E6">
        <w:t xml:space="preserve">. </w:t>
      </w:r>
      <w:commentRangeStart w:id="64"/>
      <w:commentRangeStart w:id="65"/>
      <w:r>
        <w:t xml:space="preserve">The </w:t>
      </w:r>
      <w:commentRangeEnd w:id="64"/>
      <w:r>
        <w:rPr>
          <w:rStyle w:val="CommentReference"/>
        </w:rPr>
        <w:commentReference w:id="64"/>
      </w:r>
      <w:commentRangeEnd w:id="65"/>
      <w:r w:rsidR="007D48BF">
        <w:rPr>
          <w:rStyle w:val="CommentReference"/>
        </w:rPr>
        <w:commentReference w:id="65"/>
      </w:r>
      <w:r>
        <w:t xml:space="preserve">parameter </w:t>
      </w:r>
      <m:oMath>
        <m:sSub>
          <m:sSubPr>
            <m:ctrlPr>
              <w:rPr>
                <w:rFonts w:ascii="Cambria Math" w:hAnsi="Cambria Math"/>
              </w:rPr>
            </m:ctrlPr>
          </m:sSubPr>
          <m:e>
            <m:r>
              <m:rPr>
                <m:sty m:val="bi"/>
              </m:rPr>
              <w:rPr>
                <w:rFonts w:ascii="Cambria Math" w:hAnsi="Cambria Math"/>
              </w:rPr>
              <m:t>ϵ</m:t>
            </m:r>
          </m:e>
          <m:sub>
            <m:r>
              <w:rPr>
                <w:rFonts w:ascii="Cambria Math" w:hAnsi="Cambria Math"/>
              </w:rPr>
              <m:t>s,t</m:t>
            </m:r>
          </m:sub>
        </m:sSub>
      </m:oMath>
      <w:r w:rsidR="0046703E" w:rsidRPr="00D657E6">
        <w:t xml:space="preserve"> (Eqns. 6-7) represents </w:t>
      </w:r>
      <w:r w:rsidR="001C370B" w:rsidRPr="00D657E6">
        <w:t>spatiotemporal random effects,</w:t>
      </w:r>
      <w:r w:rsidR="0046703E" w:rsidRPr="00D657E6">
        <w:t xml:space="preserve"> and we assume it </w:t>
      </w:r>
      <w:commentRangeStart w:id="66"/>
      <w:commentRangeStart w:id="67"/>
      <w:r w:rsidR="00541CB7" w:rsidRPr="00D657E6">
        <w:t>follow</w:t>
      </w:r>
      <w:r w:rsidR="0046703E" w:rsidRPr="00D657E6">
        <w:t>s</w:t>
      </w:r>
      <w:r w:rsidR="00541CB7" w:rsidRPr="00D657E6">
        <w:t xml:space="preserve"> a stationary AR1 process</w:t>
      </w:r>
      <w:commentRangeEnd w:id="66"/>
      <w:r w:rsidR="00541CB7" w:rsidRPr="00D657E6">
        <w:rPr>
          <w:rStyle w:val="CommentReference"/>
        </w:rPr>
        <w:commentReference w:id="66"/>
      </w:r>
      <w:commentRangeEnd w:id="67"/>
      <w:r w:rsidR="00A86A3B" w:rsidRPr="00D657E6">
        <w:rPr>
          <w:rStyle w:val="CommentReference"/>
        </w:rPr>
        <w:commentReference w:id="67"/>
      </w:r>
      <w:r w:rsidR="00541CB7" w:rsidRPr="00D657E6">
        <w:t xml:space="preserve">, where </w:t>
      </w:r>
      <w:r w:rsidR="00541CB7" w:rsidRPr="00D657E6">
        <w:rPr>
          <w:rFonts w:ascii="Cambria Math" w:hAnsi="Cambria Math" w:cs="Cambria Math"/>
        </w:rPr>
        <w:t>𝜌</w:t>
      </w:r>
      <w:r w:rsidR="00541CB7" w:rsidRPr="00D657E6">
        <w:t xml:space="preserve"> represents the correlation between subsequent spatiotemporal random fields.</w:t>
      </w:r>
      <w:r w:rsidR="00477C6C" w:rsidRPr="00D657E6">
        <w:t xml:space="preserve"> </w:t>
      </w:r>
      <w:r w:rsidR="00F24545" w:rsidRPr="00D657E6">
        <w:t xml:space="preserve">Spatial and spatiotemporal </w:t>
      </w:r>
      <w:r w:rsidR="00D05F6A" w:rsidRPr="00D657E6">
        <w:t xml:space="preserve">random effects </w:t>
      </w:r>
      <w:r w:rsidR="001C370B" w:rsidRPr="00D657E6">
        <w:t xml:space="preserve">were </w:t>
      </w:r>
      <w:r w:rsidR="001C370B" w:rsidRPr="00D657E6">
        <w:lastRenderedPageBreak/>
        <w:t xml:space="preserve">assumed to be drawn from Gaussian random </w:t>
      </w:r>
      <w:commentRangeStart w:id="68"/>
      <w:r w:rsidR="001C370B" w:rsidRPr="00D657E6">
        <w:t xml:space="preserve">fields </w:t>
      </w:r>
      <w:r w:rsidR="001C370B" w:rsidRPr="00D657E6">
        <w:fldChar w:fldCharType="begin"/>
      </w:r>
      <w:r w:rsidR="0003113B" w:rsidRPr="00D657E6">
        <w:instrText xml:space="preserve"> ADDIN ZOTERO_ITEM CSL_CITATION {"citationID":"3oz837Ni","properties":{"formattedCitation":"(Lindgren {\\i{}et al.}, 2011; Cressie and Wikle, 2015)","plainCitation":"(Lindgren et al., 2011; Cressie and Wikle, 2015)","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1C370B" w:rsidRPr="00D657E6">
        <w:rPr>
          <w:lang w:val="en-GB"/>
        </w:rPr>
        <w:t xml:space="preserve">(Lindgren </w:t>
      </w:r>
      <w:r w:rsidR="001C370B" w:rsidRPr="00D657E6">
        <w:rPr>
          <w:i/>
          <w:iCs/>
          <w:lang w:val="en-GB"/>
        </w:rPr>
        <w:t>et al.</w:t>
      </w:r>
      <w:r w:rsidR="001C370B" w:rsidRPr="00D657E6">
        <w:rPr>
          <w:lang w:val="en-GB"/>
        </w:rPr>
        <w:t>, 2011; Cressie and Wikle, 2015)</w:t>
      </w:r>
      <w:r w:rsidR="001C370B" w:rsidRPr="00D657E6">
        <w:fldChar w:fldCharType="end"/>
      </w:r>
      <w:commentRangeEnd w:id="68"/>
      <w:r w:rsidR="001C370B" w:rsidRPr="00D657E6">
        <w:rPr>
          <w:rStyle w:val="CommentReference"/>
        </w:rPr>
        <w:commentReference w:id="68"/>
      </w:r>
      <w:r w:rsidR="001C370B" w:rsidRPr="00D657E6">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1C370B" w:rsidRPr="00D657E6">
        <w:t xml:space="preserve">) between spatial points </w:t>
      </w:r>
      <m:oMath>
        <m:r>
          <w:rPr>
            <w:rFonts w:ascii="Cambria Math" w:hAnsi="Cambria Math"/>
          </w:rPr>
          <m:t>s</m:t>
        </m:r>
      </m:oMath>
      <w:r w:rsidR="001C370B" w:rsidRPr="00D657E6">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1C370B" w:rsidRPr="00D657E6">
        <w:t xml:space="preserve"> in all random fields is given by a </w:t>
      </w:r>
      <w:commentRangeStart w:id="69"/>
      <w:commentRangeStart w:id="70"/>
      <w:commentRangeStart w:id="71"/>
      <w:r w:rsidR="001C370B" w:rsidRPr="00D657E6">
        <w:t xml:space="preserve">Matérn </w:t>
      </w:r>
      <w:commentRangeEnd w:id="69"/>
      <w:r w:rsidR="001C370B" w:rsidRPr="00D657E6">
        <w:rPr>
          <w:rStyle w:val="CommentReference"/>
        </w:rPr>
        <w:commentReference w:id="69"/>
      </w:r>
      <w:commentRangeEnd w:id="70"/>
      <w:r w:rsidR="001C370B" w:rsidRPr="00D657E6">
        <w:rPr>
          <w:rStyle w:val="CommentReference"/>
        </w:rPr>
        <w:commentReference w:id="70"/>
      </w:r>
      <w:commentRangeEnd w:id="71"/>
      <w:r w:rsidR="00AA6469" w:rsidRPr="00D657E6">
        <w:rPr>
          <w:rStyle w:val="CommentReference"/>
        </w:rPr>
        <w:commentReference w:id="71"/>
      </w:r>
      <w:r w:rsidR="001C370B" w:rsidRPr="00D657E6">
        <w:t>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22FE23DC" w:rsidR="00E2581D"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r w:rsidR="007F623E">
        <w:rPr>
          <w:iCs/>
        </w:rPr>
        <w:t xml:space="preserve"> </w:t>
      </w:r>
      <w:r w:rsidRPr="00C038C3">
        <w:rPr>
          <w:iCs/>
        </w:rPr>
        <w:t xml:space="preserve">have changed </w:t>
      </w:r>
      <w:r>
        <w:rPr>
          <w:iCs/>
        </w:rPr>
        <w:t xml:space="preserve">and 2) use predicted local densities of cod and </w:t>
      </w:r>
      <w:r w:rsidRPr="00B93E7A">
        <w:rPr>
          <w:iCs/>
        </w:rPr>
        <w:t xml:space="preserve">flounder as covariates in the condition model. For the first task, we used the predicted density at space </w:t>
      </w:r>
      <m:oMath>
        <m: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eights when calculating the annual average depth, temperature, and oxyge</w:t>
      </w:r>
      <w:r w:rsidRPr="00C038C3">
        <w:rPr>
          <w:iCs/>
        </w:rPr>
        <w:t>n concentration</w:t>
      </w:r>
      <w:r w:rsidR="00486A0B">
        <w:rPr>
          <w:iCs/>
        </w:rPr>
        <w:t xml:space="preserve">. </w:t>
      </w:r>
    </w:p>
    <w:p w14:paraId="5408D144" w14:textId="4E972725" w:rsidR="001C370B" w:rsidRPr="00CE568A" w:rsidRDefault="001C370B" w:rsidP="002E697B">
      <w:pPr>
        <w:tabs>
          <w:tab w:val="left" w:pos="3336"/>
        </w:tabs>
        <w:spacing w:line="480" w:lineRule="auto"/>
        <w:ind w:firstLine="284"/>
        <w:contextualSpacing/>
        <w:mirrorIndents/>
        <w:jc w:val="both"/>
        <w:rPr>
          <w:iCs/>
        </w:rPr>
      </w:pPr>
      <w:r w:rsidRPr="00C038C3">
        <w:rPr>
          <w:iCs/>
        </w:rPr>
        <w:t>We modelled densit</w:t>
      </w:r>
      <w:r w:rsidR="00C66942">
        <w:rPr>
          <w:iCs/>
        </w:rPr>
        <w:t>ies</w:t>
      </w:r>
      <w:r w:rsidRPr="00C038C3">
        <w:rPr>
          <w:iCs/>
        </w:rPr>
        <w:t xml:space="preserve"> using </w:t>
      </w:r>
      <w:r w:rsidRPr="00CE568A">
        <w:rPr>
          <w:iCs/>
        </w:rPr>
        <w:t xml:space="preserve">a Tweedie distribution, as density is both continuous and contains 0 values </w:t>
      </w:r>
      <w:r w:rsidRPr="00CE568A">
        <w:rPr>
          <w:iCs/>
        </w:rPr>
        <w:fldChar w:fldCharType="begin"/>
      </w:r>
      <w:r w:rsidR="0003113B">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CE568A">
        <w:rPr>
          <w:iCs/>
        </w:rPr>
        <w:fldChar w:fldCharType="separate"/>
      </w:r>
      <w:r w:rsidRPr="00CE568A">
        <w:t xml:space="preserve">(Tweedie, 1984; Shono, 2008; Anderson </w:t>
      </w:r>
      <w:r w:rsidRPr="00CE568A">
        <w:rPr>
          <w:i/>
          <w:iCs/>
        </w:rPr>
        <w:t>et al.</w:t>
      </w:r>
      <w:r w:rsidRPr="00CE568A">
        <w:t>, 2019)</w:t>
      </w:r>
      <w:r w:rsidRPr="00CE568A">
        <w:rPr>
          <w:iCs/>
        </w:rPr>
        <w:fldChar w:fldCharType="end"/>
      </w:r>
      <w:r w:rsidRPr="00CE568A">
        <w:rPr>
          <w:iCs/>
        </w:rPr>
        <w:t>:</w:t>
      </w:r>
    </w:p>
    <w:p w14:paraId="7150EDF3" w14:textId="462C383E" w:rsidR="001C370B" w:rsidRPr="00CE568A" w:rsidRDefault="008675D7"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s,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8</m:t>
                  </m:r>
                </m:e>
              </m:d>
            </m:e>
          </m:eqArr>
        </m:oMath>
      </m:oMathPara>
    </w:p>
    <w:p w14:paraId="48C571B9" w14:textId="156F6AD3" w:rsidR="001C370B" w:rsidRPr="00CE568A" w:rsidRDefault="008675D7"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59A89627" w14:textId="544C1B07" w:rsidR="001C370B" w:rsidRPr="006F5638" w:rsidRDefault="001C370B" w:rsidP="001C370B">
      <w:pPr>
        <w:spacing w:line="480" w:lineRule="auto"/>
        <w:contextualSpacing/>
        <w:mirrorIndents/>
        <w:jc w:val="both"/>
      </w:pPr>
      <w:r w:rsidRPr="00CE568A">
        <w:t xml:space="preserve">wher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Pr="00CE568A">
        <w:t xml:space="preserve"> represents density </w:t>
      </w:r>
      <w:r w:rsidR="000555E0" w:rsidRPr="00CE568A">
        <w:t>(kg/</w:t>
      </w:r>
      <w:r w:rsidR="000555E0" w:rsidRPr="007238C3">
        <w:t>km</w:t>
      </w:r>
      <w:r w:rsidR="000555E0" w:rsidRPr="007238C3">
        <w:rPr>
          <w:vertAlign w:val="superscript"/>
        </w:rPr>
        <w:t>2</w:t>
      </w:r>
      <w:r w:rsidR="000555E0" w:rsidRPr="007238C3">
        <w:t>) a</w:t>
      </w:r>
      <w:r w:rsidRPr="007238C3">
        <w:t xml:space="preserve">t space </w:t>
      </w:r>
      <m:oMath>
        <m:r>
          <w:rPr>
            <w:rFonts w:ascii="Cambria Math" w:hAnsi="Cambria Math"/>
          </w:rPr>
          <m:t>s</m:t>
        </m:r>
      </m:oMath>
      <w:r w:rsidRPr="007238C3">
        <w:t xml:space="preserve"> and time </w:t>
      </w:r>
      <m:oMath>
        <m:r>
          <w:rPr>
            <w:rFonts w:ascii="Cambria Math" w:hAnsi="Cambria Math"/>
          </w:rPr>
          <m:t>t</m:t>
        </m:r>
      </m:oMath>
      <w:r w:rsidRPr="007238C3">
        <w:t xml:space="preserve">, </w:t>
      </w:r>
      <m:oMath>
        <m:r>
          <w:rPr>
            <w:rFonts w:ascii="Cambria Math" w:hAnsi="Cambria Math"/>
          </w:rPr>
          <m:t>μ</m:t>
        </m:r>
      </m:oMath>
      <w:r w:rsidRPr="007238C3">
        <w:t xml:space="preserve"> is the mean</w:t>
      </w:r>
      <w:r w:rsidRPr="00C038C3">
        <w:t xml:space="preserve"> density, </w:t>
      </w:r>
      <m:oMath>
        <m:r>
          <w:rPr>
            <w:rFonts w:ascii="Cambria Math" w:hAnsi="Cambria Math"/>
          </w:rPr>
          <m:t>p</m:t>
        </m:r>
      </m:oMath>
      <w:r w:rsidRPr="00C038C3">
        <w:t xml:space="preserve"> and </w:t>
      </w:r>
      <m:oMath>
        <m:r>
          <w:rPr>
            <w:rFonts w:ascii="Cambria Math" w:hAnsi="Cambria Math"/>
          </w:rPr>
          <m:t>ϕ</m:t>
        </m:r>
      </m:oMath>
      <w:r w:rsidRPr="00C038C3">
        <w:t xml:space="preserve"> represents the power and dispersion parameters, respectively. </w:t>
      </w:r>
      <w:commentRangeStart w:id="72"/>
      <w:commentRangeStart w:id="73"/>
      <w:r>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w:t>
      </w:r>
      <w:commentRangeEnd w:id="72"/>
      <w:r w:rsidR="000D3E43">
        <w:rPr>
          <w:rStyle w:val="CommentReference"/>
        </w:rPr>
        <w:commentReference w:id="72"/>
      </w:r>
      <w:commentRangeEnd w:id="73"/>
      <w:r w:rsidR="00B13F64">
        <w:rPr>
          <w:rStyle w:val="CommentReference"/>
        </w:rPr>
        <w:commentReference w:id="73"/>
      </w:r>
      <w:r w:rsidRPr="00C038C3">
        <w:t xml:space="preserve">for </w:t>
      </w:r>
      <w:r w:rsidRPr="009B2A11">
        <w:t xml:space="preserve">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9B2A11">
        <w:t xml:space="preserve"> is a </w:t>
      </w:r>
      <w:r w:rsidR="009E21F9" w:rsidRPr="00B957E0">
        <w:t xml:space="preserve">penalized </w:t>
      </w:r>
      <w:r w:rsidRPr="00B957E0">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B957E0">
        <w:t xml:space="preserve"> and </w:t>
      </w:r>
      <w:commentRangeStart w:id="74"/>
      <m:oMath>
        <m:sSub>
          <m:sSubPr>
            <m:ctrlPr>
              <w:rPr>
                <w:rFonts w:ascii="Cambria Math" w:hAnsi="Cambria Math"/>
              </w:rPr>
            </m:ctrlPr>
          </m:sSubPr>
          <m:e>
            <m:r>
              <w:rPr>
                <w:rFonts w:ascii="Cambria Math" w:hAnsi="Cambria Math"/>
              </w:rPr>
              <m:t>ω</m:t>
            </m:r>
          </m:e>
          <m:sub>
            <m:r>
              <w:rPr>
                <w:rFonts w:ascii="Cambria Math" w:hAnsi="Cambria Math"/>
              </w:rPr>
              <m:t>s</m:t>
            </m:r>
          </m:sub>
        </m:sSub>
      </m:oMath>
      <w:r w:rsidRPr="00354C1A">
        <w:t xml:space="preserve"> </w:t>
      </w:r>
      <w:r w:rsidRPr="00B957E0">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Pr="00B957E0">
        <w:t xml:space="preserve"> re</w:t>
      </w:r>
      <w:commentRangeEnd w:id="74"/>
      <w:r w:rsidR="00114332">
        <w:rPr>
          <w:rStyle w:val="CommentReference"/>
        </w:rPr>
        <w:commentReference w:id="74"/>
      </w:r>
      <w:r w:rsidRPr="00B957E0">
        <w:t>present spatial and spatiotemporal random effects</w:t>
      </w:r>
      <w:r w:rsidR="002356C3" w:rsidRPr="00B957E0">
        <w:t xml:space="preserve">.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002356C3" w:rsidRPr="00354C1A">
        <w:t xml:space="preserve"> </w:t>
      </w:r>
      <w:r w:rsidR="00C73512">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C73512">
        <w:t xml:space="preserve"> </w:t>
      </w:r>
      <w:r w:rsidR="002356C3" w:rsidRPr="00B957E0">
        <w:t>ha</w:t>
      </w:r>
      <w:r w:rsidR="00C73512">
        <w:t>ve</w:t>
      </w:r>
      <w:r w:rsidR="002356C3" w:rsidRPr="00B957E0">
        <w:t xml:space="preserve"> </w:t>
      </w:r>
      <w:r w:rsidRPr="00B957E0">
        <w:t>the same definition as in the condition model (Eq</w:t>
      </w:r>
      <w:commentRangeStart w:id="75"/>
      <w:commentRangeStart w:id="76"/>
      <w:r w:rsidRPr="00B957E0">
        <w:t>. 5</w:t>
      </w:r>
      <w:r w:rsidR="00C73512">
        <w:t>-7</w:t>
      </w:r>
      <w:r w:rsidR="002356C3" w:rsidRPr="00B957E0">
        <w:t>)</w:t>
      </w:r>
      <w:r w:rsidR="00720F77">
        <w:t>.</w:t>
      </w:r>
      <w:commentRangeEnd w:id="75"/>
      <w:r w:rsidR="00404C03" w:rsidRPr="006F5638">
        <w:rPr>
          <w:rStyle w:val="CommentReference"/>
        </w:rPr>
        <w:commentReference w:id="75"/>
      </w:r>
      <w:commentRangeEnd w:id="76"/>
      <w:r w:rsidR="00FA0ACD" w:rsidRPr="006F5638">
        <w:rPr>
          <w:rStyle w:val="CommentReference"/>
        </w:rPr>
        <w:commentReference w:id="76"/>
      </w:r>
    </w:p>
    <w:p w14:paraId="33954F1A" w14:textId="77777777" w:rsidR="001C370B" w:rsidRPr="00C038C3" w:rsidRDefault="001C370B" w:rsidP="001C370B">
      <w:pPr>
        <w:spacing w:line="480" w:lineRule="auto"/>
        <w:contextualSpacing/>
        <w:mirrorIndents/>
        <w:jc w:val="both"/>
      </w:pPr>
    </w:p>
    <w:p w14:paraId="676D00AF" w14:textId="56039896" w:rsidR="003A2B41" w:rsidRPr="004745A0" w:rsidRDefault="00660001" w:rsidP="00552801">
      <w:pPr>
        <w:spacing w:line="480" w:lineRule="auto"/>
        <w:contextualSpacing/>
        <w:mirrorIndents/>
        <w:jc w:val="both"/>
        <w:rPr>
          <w:i/>
        </w:rPr>
      </w:pPr>
      <w:r w:rsidRPr="004745A0">
        <w:rPr>
          <w:i/>
        </w:rPr>
        <w:t>Covariates</w:t>
      </w:r>
    </w:p>
    <w:p w14:paraId="3666329F" w14:textId="4D9CAE41" w:rsidR="00EC09E7" w:rsidRDefault="000B7658" w:rsidP="00EC09E7">
      <w:pPr>
        <w:spacing w:line="480" w:lineRule="auto"/>
        <w:contextualSpacing/>
        <w:mirrorIndents/>
        <w:jc w:val="both"/>
      </w:pPr>
      <w:commentRangeStart w:id="77"/>
      <w:commentRangeStart w:id="78"/>
      <w:r w:rsidRPr="00C038C3">
        <w:t xml:space="preserve">For both models (condition and </w:t>
      </w:r>
      <w:r w:rsidR="00644C5F" w:rsidRPr="00C038C3">
        <w:t>density</w:t>
      </w:r>
      <w:r w:rsidRPr="00C038C3">
        <w:t>)</w:t>
      </w:r>
      <w:commentRangeEnd w:id="77"/>
      <w:r w:rsidR="00A81F4B">
        <w:rPr>
          <w:rStyle w:val="CommentReference"/>
        </w:rPr>
        <w:commentReference w:id="77"/>
      </w:r>
      <w:commentRangeEnd w:id="78"/>
      <w:r w:rsidR="00B93E7A">
        <w:rPr>
          <w:rStyle w:val="CommentReference"/>
        </w:rPr>
        <w:commentReference w:id="78"/>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w:t>
      </w:r>
      <w:r w:rsidR="00173DEE">
        <w:lastRenderedPageBreak/>
        <w:t xml:space="preserve">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03113B">
        <w:instrText xml:space="preserve"> ADDIN ZOTERO_ITEM CSL_CITATION {"citationID":"8YzFlDq5","properties":{"formattedCitation":"(H\\uc0\\u252{}ssy {\\i{}et al.}, 2020)","plainCitation":"(Hüssy et al., 2020)","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224E1A" w:rsidRPr="00224E1A">
        <w:rPr>
          <w:lang w:val="en-GB"/>
        </w:rPr>
        <w:t xml:space="preserve">(Hüssy </w:t>
      </w:r>
      <w:r w:rsidR="00224E1A" w:rsidRPr="00224E1A">
        <w:rPr>
          <w:i/>
          <w:iCs/>
          <w:lang w:val="en-GB"/>
        </w:rPr>
        <w:t>et al.</w:t>
      </w:r>
      <w:r w:rsidR="00224E1A" w:rsidRPr="00224E1A">
        <w:rPr>
          <w:lang w:val="en-GB"/>
        </w:rPr>
        <w:t>, 2020)</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S. entomon</w:t>
      </w:r>
      <w:r w:rsidR="005C50F1">
        <w:rPr>
          <w:i/>
        </w:rPr>
        <w:t xml:space="preserve"> </w:t>
      </w:r>
      <w:r w:rsidR="005C50F1">
        <w:t>[</w:t>
      </w:r>
      <w:commentRangeStart w:id="79"/>
      <w:r w:rsidR="005C50F1">
        <w:t>mg/m</w:t>
      </w:r>
      <w:r w:rsidR="005C50F1" w:rsidRPr="00161568">
        <w:rPr>
          <w:vertAlign w:val="superscript"/>
        </w:rPr>
        <w:t>2</w:t>
      </w:r>
      <w:commentRangeEnd w:id="79"/>
      <w:r w:rsidR="00EF185A">
        <w:rPr>
          <w:rStyle w:val="CommentReference"/>
        </w:rPr>
        <w:commentReference w:id="79"/>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w:t>
      </w:r>
      <w:commentRangeStart w:id="80"/>
      <w:commentRangeStart w:id="81"/>
      <w:commentRangeEnd w:id="80"/>
      <w:r w:rsidR="00916A2F">
        <w:rPr>
          <w:rStyle w:val="CommentReference"/>
        </w:rPr>
        <w:commentReference w:id="80"/>
      </w:r>
      <w:commentRangeEnd w:id="81"/>
      <w:r w:rsidR="00366912">
        <w:rPr>
          <w:rStyle w:val="CommentReference"/>
        </w:rPr>
        <w:commentReference w:id="81"/>
      </w:r>
      <w:r w:rsidR="009378B1">
        <w:t>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 xml:space="preserve">(tonnes)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commentRangeStart w:id="82"/>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h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03113B">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4268F8" w:rsidRPr="00C038C3">
        <w:t xml:space="preserve">(Eilola </w:t>
      </w:r>
      <w:r w:rsidR="004268F8" w:rsidRPr="00C038C3">
        <w:rPr>
          <w:i/>
          <w:iCs/>
        </w:rPr>
        <w:t>et al.</w:t>
      </w:r>
      <w:r w:rsidR="004268F8" w:rsidRPr="00C038C3">
        <w:t xml:space="preserve">, 2009; Almroth-Rosell </w:t>
      </w:r>
      <w:r w:rsidR="004268F8" w:rsidRPr="00C038C3">
        <w:rPr>
          <w:i/>
          <w:iCs/>
        </w:rPr>
        <w:t>et al.</w:t>
      </w:r>
      <w:r w:rsidR="004268F8" w:rsidRPr="00C038C3">
        <w:t xml:space="preserve">, 2011; Hordoir </w:t>
      </w:r>
      <w:r w:rsidR="004268F8" w:rsidRPr="00C038C3">
        <w:rPr>
          <w:i/>
          <w:iCs/>
        </w:rPr>
        <w:t>et al.</w:t>
      </w:r>
      <w:r w:rsidR="004268F8" w:rsidRPr="00C038C3">
        <w:t>, 2019)</w:t>
      </w:r>
      <w:r w:rsidR="004268F8" w:rsidRPr="00C038C3">
        <w:fldChar w:fldCharType="end"/>
      </w:r>
      <w:r w:rsidR="001B0BD0">
        <w:t xml:space="preserve"> and averaged for October</w:t>
      </w:r>
      <w:r w:rsidR="00915C08" w:rsidRPr="00915C08">
        <w:t>–</w:t>
      </w:r>
      <w:r w:rsidR="001B0BD0">
        <w:t>December</w:t>
      </w:r>
      <w:commentRangeEnd w:id="82"/>
      <w:r w:rsidR="00E64A02">
        <w:t xml:space="preserve"> (approximately 14%, 76% and</w:t>
      </w:r>
      <w:r w:rsidR="001B3A12">
        <w:rPr>
          <w:rStyle w:val="CommentReference"/>
        </w:rPr>
        <w:commentReference w:id="82"/>
      </w:r>
      <w:r w:rsidR="00E64A02">
        <w:t xml:space="preserve"> 10% of the hauls were conducted in October, November and December, respectively)</w:t>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EMODnet Bathymetry project, </w:t>
      </w:r>
      <w:hyperlink r:id="rId14" w:history="1">
        <w:r w:rsidR="00F2226C" w:rsidRPr="00C038C3">
          <w:rPr>
            <w:rStyle w:val="Hyperlink"/>
          </w:rPr>
          <w:t>https://www.emodnet.eu/en/bathymetry</w:t>
        </w:r>
      </w:hyperlink>
      <w:r w:rsidR="00F2226C" w:rsidRPr="00C038C3">
        <w:t xml:space="preserve">, funded by the European Commission Directorate General for Maritime Affairs and </w:t>
      </w:r>
      <w:commentRangeStart w:id="83"/>
      <w:r w:rsidR="00F2226C" w:rsidRPr="00C038C3">
        <w:t>Fisheries</w:t>
      </w:r>
      <w:commentRangeEnd w:id="83"/>
      <w:r w:rsidR="00481F3B">
        <w:rPr>
          <w:rStyle w:val="CommentReference"/>
        </w:rPr>
        <w:commentReference w:id="83"/>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r w:rsidR="00676625" w:rsidRPr="00AA3E43">
        <w:rPr>
          <w:i/>
          <w:iCs/>
        </w:rPr>
        <w:t>entomon</w:t>
      </w:r>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03113B">
        <w:instrText xml:space="preserve"> ADDIN ZOTERO_ITEM CSL_CITATION {"citationID":"oorDX5OP","properties":{"formattedCitation":"(Gogina {\\i{}et al.}, 2020; Neumann {\\i{}et al.}, 2021)","plainCitation":"(Gogina et al., 2020; Neumann et al., 2021)","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EA726F" w:rsidRPr="00EA726F">
        <w:rPr>
          <w:lang w:val="en-GB"/>
        </w:rPr>
        <w:t xml:space="preserve">(Gogina </w:t>
      </w:r>
      <w:r w:rsidR="00EA726F" w:rsidRPr="00EA726F">
        <w:rPr>
          <w:i/>
          <w:iCs/>
          <w:lang w:val="en-GB"/>
        </w:rPr>
        <w:t>et al.</w:t>
      </w:r>
      <w:r w:rsidR="00EA726F" w:rsidRPr="00EA726F">
        <w:rPr>
          <w:lang w:val="en-GB"/>
        </w:rPr>
        <w:t xml:space="preserve">, 2020; Neumann </w:t>
      </w:r>
      <w:r w:rsidR="00EA726F" w:rsidRPr="00EA726F">
        <w:rPr>
          <w:i/>
          <w:iCs/>
          <w:lang w:val="en-GB"/>
        </w:rPr>
        <w:t>et al.</w:t>
      </w:r>
      <w:r w:rsidR="00EA726F" w:rsidRPr="00EA726F">
        <w:rPr>
          <w:lang w:val="en-GB"/>
        </w:rPr>
        <w:t>, 2021)</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w:t>
      </w:r>
      <w:r w:rsidR="00060432">
        <w:t xml:space="preserve">fourth quarter </w:t>
      </w:r>
      <w:r w:rsidR="00AF1030">
        <w:t>BITS)</w:t>
      </w:r>
      <w:r w:rsidR="000C1B67" w:rsidRPr="00C038C3">
        <w:t>.</w:t>
      </w:r>
      <w:r w:rsidR="00C37CE1" w:rsidRPr="00C038C3">
        <w:t xml:space="preserve"> </w:t>
      </w:r>
      <w:commentRangeStart w:id="84"/>
      <w:commentRangeStart w:id="85"/>
      <w:r w:rsidR="00AF0432">
        <w:t xml:space="preserve">We used predicted densities </w:t>
      </w:r>
      <w:commentRangeEnd w:id="84"/>
      <w:r w:rsidR="002C6650">
        <w:rPr>
          <w:rStyle w:val="CommentReference"/>
        </w:rPr>
        <w:commentReference w:id="84"/>
      </w:r>
      <w:commentRangeEnd w:id="85"/>
      <w:r w:rsidR="00787223">
        <w:rPr>
          <w:rStyle w:val="CommentReference"/>
        </w:rPr>
        <w:commentReference w:id="85"/>
      </w:r>
      <w:r w:rsidR="006C5DB2">
        <w:t>from</w:t>
      </w:r>
      <w:r w:rsidR="004C728D">
        <w:t xml:space="preserve"> </w:t>
      </w:r>
      <w:commentRangeStart w:id="86"/>
      <w:commentRangeStart w:id="87"/>
      <w:r w:rsidR="006C5DB2">
        <w:t>GLMM</w:t>
      </w:r>
      <w:r w:rsidR="00AD1004">
        <w:t>s</w:t>
      </w:r>
      <w:r w:rsidR="006C5DB2">
        <w:t xml:space="preserve"> </w:t>
      </w:r>
      <w:commentRangeEnd w:id="86"/>
      <w:r w:rsidR="002C6650">
        <w:rPr>
          <w:rStyle w:val="CommentReference"/>
        </w:rPr>
        <w:commentReference w:id="86"/>
      </w:r>
      <w:commentRangeEnd w:id="87"/>
      <w:r w:rsidR="00EB499B">
        <w:rPr>
          <w:rStyle w:val="CommentReference"/>
        </w:rPr>
        <w:commentReference w:id="87"/>
      </w:r>
      <w:r w:rsidR="006C5DB2">
        <w:t xml:space="preserve">(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commentRangeStart w:id="88"/>
      <w:commentRangeStart w:id="89"/>
      <w:r w:rsidR="00EC09E7">
        <w:t xml:space="preserve">For the </w:t>
      </w:r>
      <w:r w:rsidR="002B3E09">
        <w:t xml:space="preserve">cod </w:t>
      </w:r>
      <w:r w:rsidR="00EC09E7">
        <w:t>density model</w:t>
      </w:r>
      <w:r w:rsidR="00227400">
        <w:t>s</w:t>
      </w:r>
      <w:r w:rsidR="00EB499B">
        <w:t xml:space="preserve"> used to evaluate changes in the average depth, oxygen concentration and temperature</w:t>
      </w:r>
      <w:r w:rsidR="008B1DBA">
        <w:t xml:space="preserve"> experienced</w:t>
      </w:r>
      <w:r w:rsidR="00EC09E7">
        <w:t xml:space="preserve">, we used </w:t>
      </w:r>
      <w:r w:rsidR="00EB499B">
        <w:t xml:space="preserve">these variables as </w:t>
      </w:r>
      <w:r w:rsidR="00EB499B">
        <w:lastRenderedPageBreak/>
        <w:t>covariates.</w:t>
      </w:r>
      <w:r w:rsidR="00FC1F34">
        <w:t xml:space="preserve"> </w:t>
      </w:r>
      <w:r w:rsidR="00154AEE">
        <w:t>F</w:t>
      </w:r>
      <w:r w:rsidR="00F046E1">
        <w:t xml:space="preserve">or the </w:t>
      </w:r>
      <w:r w:rsidR="00C67531">
        <w:t>cod and flounder</w:t>
      </w:r>
      <w:r w:rsidR="00F046E1">
        <w:t xml:space="preserve"> models </w:t>
      </w:r>
      <w:r w:rsidR="009C559B">
        <w:t>that were used to predict covari</w:t>
      </w:r>
      <w:r w:rsidR="004C728D">
        <w:t>at</w:t>
      </w:r>
      <w:r w:rsidR="009C559B">
        <w:t>es for the condition model</w:t>
      </w:r>
      <w:r w:rsidR="00154AEE">
        <w:t>, the only covariate</w:t>
      </w:r>
      <w:r w:rsidR="00951914">
        <w:t xml:space="preserve"> used</w:t>
      </w:r>
      <w:r w:rsidR="00154AEE">
        <w:t xml:space="preserve"> was depth</w:t>
      </w:r>
      <w:r w:rsidR="009C664B">
        <w:t>.</w:t>
      </w:r>
      <w:commentRangeEnd w:id="88"/>
      <w:r w:rsidR="00AD5C88">
        <w:rPr>
          <w:rStyle w:val="CommentReference"/>
        </w:rPr>
        <w:commentReference w:id="88"/>
      </w:r>
      <w:commentRangeEnd w:id="89"/>
      <w:r w:rsidR="004A3ADF">
        <w:rPr>
          <w:rStyle w:val="CommentReference"/>
        </w:rPr>
        <w:commentReference w:id="89"/>
      </w:r>
    </w:p>
    <w:p w14:paraId="36DF89F3" w14:textId="17F3F41E" w:rsidR="000B7658" w:rsidRDefault="000B7658" w:rsidP="0055280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03113B">
        <w:instrText xml:space="preserve"> ADDIN ZOTERO_ITEM CSL_CITATION {"citationID":"0kkA28XG","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787223">
        <w:rPr>
          <w:noProof/>
        </w:rPr>
        <w:t>(2015)</w:t>
      </w:r>
      <w:r w:rsidR="00787223">
        <w:fldChar w:fldCharType="end"/>
      </w:r>
      <w:r w:rsidR="00787223">
        <w:t xml:space="preserve"> and </w:t>
      </w:r>
      <w:r w:rsidR="00787223" w:rsidRPr="00C038C3">
        <w:t xml:space="preserve">Grüss </w:t>
      </w:r>
      <w:r w:rsidR="00787223" w:rsidRPr="00C038C3">
        <w:rPr>
          <w:i/>
          <w:iCs/>
        </w:rPr>
        <w:t>et al.</w:t>
      </w:r>
      <w:r w:rsidR="00787223">
        <w:rPr>
          <w:i/>
          <w:iCs/>
        </w:rPr>
        <w:t xml:space="preserve"> </w:t>
      </w:r>
      <w:r w:rsidR="00787223">
        <w:fldChar w:fldCharType="begin"/>
      </w:r>
      <w:r w:rsidR="0003113B">
        <w:instrText xml:space="preserve"> ADDIN ZOTERO_ITEM CSL_CITATION {"citationID":"abTT4mVQ","properties":{"formattedCitation":"(2020)","plainCitation":"(202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787223">
        <w:rPr>
          <w:noProof/>
        </w:rPr>
        <w:t>(202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03113B">
        <w:instrText xml:space="preserve"> ADDIN ZOTERO_ITEM CSL_CITATION {"citationID":"LlfVu6ws","properties":{"formattedCitation":"(e.g., Whittingham {\\i{}et al.}, 2006)","plainCitation":"(e.g., Whittingham et al., 2006)","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807087" w:rsidRPr="00807087">
        <w:rPr>
          <w:lang w:val="en-GB"/>
        </w:rPr>
        <w:t xml:space="preserve">(e.g., Whittingham </w:t>
      </w:r>
      <w:r w:rsidR="00807087" w:rsidRPr="00807087">
        <w:rPr>
          <w:i/>
          <w:iCs/>
          <w:lang w:val="en-GB"/>
        </w:rPr>
        <w:t>et al.</w:t>
      </w:r>
      <w:r w:rsidR="00807087" w:rsidRPr="00807087">
        <w:rPr>
          <w:lang w:val="en-GB"/>
        </w:rPr>
        <w:t>, 2006)</w:t>
      </w:r>
      <w:r w:rsidR="00807087">
        <w:fldChar w:fldCharType="end"/>
      </w:r>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commentRangeStart w:id="90"/>
      <w:commentRangeStart w:id="91"/>
      <w:r w:rsidRPr="007A1FF7">
        <w:t>.</w:t>
      </w:r>
      <w:commentRangeEnd w:id="90"/>
      <w:r w:rsidR="00180439" w:rsidRPr="007A1FF7">
        <w:rPr>
          <w:rStyle w:val="CommentReference"/>
        </w:rPr>
        <w:commentReference w:id="90"/>
      </w:r>
      <w:commentRangeEnd w:id="91"/>
      <w:r w:rsidR="00F11F49" w:rsidRPr="007A1FF7">
        <w:rPr>
          <w:rStyle w:val="CommentReference"/>
        </w:rPr>
        <w:commentReference w:id="91"/>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commentRangeStart w:id="92"/>
      <w:commentRangeStart w:id="93"/>
      <w:r w:rsidRPr="00C038C3">
        <w:rPr>
          <w:i/>
        </w:rPr>
        <w:t>Model fitting</w:t>
      </w:r>
      <w:commentRangeEnd w:id="92"/>
      <w:r>
        <w:rPr>
          <w:rStyle w:val="CommentReference"/>
        </w:rPr>
        <w:commentReference w:id="92"/>
      </w:r>
      <w:commentRangeEnd w:id="93"/>
      <w:r>
        <w:rPr>
          <w:rStyle w:val="CommentReference"/>
        </w:rPr>
        <w:commentReference w:id="93"/>
      </w:r>
    </w:p>
    <w:p w14:paraId="741EA46D" w14:textId="38BE0918"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commentRangeStart w:id="94"/>
      <w:commentRangeStart w:id="95"/>
      <w:r>
        <w:t>“</w:t>
      </w:r>
      <w:r w:rsidRPr="00C038C3">
        <w:t xml:space="preserve">predictive process” </w:t>
      </w:r>
      <w:commentRangeEnd w:id="94"/>
      <w:r>
        <w:rPr>
          <w:rStyle w:val="CommentReference"/>
        </w:rPr>
        <w:commentReference w:id="94"/>
      </w:r>
      <w:commentRangeEnd w:id="95"/>
      <w:r>
        <w:rPr>
          <w:rStyle w:val="CommentReference"/>
        </w:rPr>
        <w:commentReference w:id="95"/>
      </w:r>
      <w:r w:rsidRPr="00C038C3">
        <w:t xml:space="preserve">modelling framework </w:t>
      </w:r>
      <w:r w:rsidRPr="00C038C3">
        <w:fldChar w:fldCharType="begin"/>
      </w:r>
      <w:r w:rsidR="0003113B">
        <w:instrText xml:space="preserve"> ADDIN ZOTERO_ITEM CSL_CITATION {"citationID":"jQ1brLvL","properties":{"formattedCitation":"(Latimer {\\i{}et al.}, 2009; Anderson and Ward, 2019)","plainCitation":"(Latimer et al., 2009; Anderson and Ward, 2019)","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Pr="00C038C3">
        <w:t xml:space="preserve">(Latimer </w:t>
      </w:r>
      <w:r w:rsidRPr="00C038C3">
        <w:rPr>
          <w:i/>
          <w:iCs/>
        </w:rPr>
        <w:t>et al.</w:t>
      </w:r>
      <w:r w:rsidRPr="00C038C3">
        <w:t>, 2009; Anderson and Ward, 2019)</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03113B">
        <w:instrText xml:space="preserve"> ADDIN ZOTERO_ITEM CSL_CITATION {"citationID":"Ka9yRgR0","properties":{"formattedCitation":"(Lindgren {\\i{}et al.}, 2011)","plainCitation":"(Lindgren et al., 2011)","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Pr="00C038C3">
        <w:t xml:space="preserve">(Lindgren </w:t>
      </w:r>
      <w:r w:rsidRPr="00C038C3">
        <w:rPr>
          <w:i/>
          <w:iCs/>
        </w:rPr>
        <w:t>et al.</w:t>
      </w:r>
      <w:r w:rsidRPr="00C038C3">
        <w:t>, 2011)</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xml:space="preserve">), created using the R-package </w:t>
      </w:r>
      <w:r>
        <w:t>‘</w:t>
      </w:r>
      <w:r w:rsidRPr="00C038C3">
        <w:t xml:space="preserve">R-INLA’ </w:t>
      </w:r>
      <w:r w:rsidRPr="00C038C3">
        <w:fldChar w:fldCharType="begin"/>
      </w:r>
      <w:r w:rsidR="0003113B">
        <w:instrText xml:space="preserve"> ADDIN ZOTERO_ITEM CSL_CITATION {"citationID":"miI0MMYw","properties":{"formattedCitation":"(Rue {\\i{}et al.}, 2009)","plainCitation":"(Rue et al., 2009)","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Pr="00C038C3">
        <w:t xml:space="preserve">(Rue </w:t>
      </w:r>
      <w:r w:rsidRPr="00C038C3">
        <w:rPr>
          <w:i/>
          <w:iCs/>
        </w:rPr>
        <w:t>et al.</w:t>
      </w:r>
      <w:r w:rsidRPr="00C038C3">
        <w:t>, 2009)</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 xml:space="preserve">-means clustering algorithm (with a fixed seed for reproducibility),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200 knots for this application. </w:t>
      </w:r>
      <w:r>
        <w:t>We</w:t>
      </w:r>
      <w:r w:rsidRPr="00C038C3">
        <w:t xml:space="preserve"> fit </w:t>
      </w:r>
      <w:r>
        <w:t xml:space="preserve">the models </w:t>
      </w:r>
      <w:r w:rsidRPr="00C038C3">
        <w:t xml:space="preserve">using ‘TMB’ </w:t>
      </w:r>
      <w:r>
        <w:fldChar w:fldCharType="begin"/>
      </w:r>
      <w:r w:rsidR="0003113B">
        <w:instrText xml:space="preserve"> ADDIN ZOTERO_ITEM CSL_CITATION {"citationID":"4fXN3RdQ","properties":{"formattedCitation":"(Kristensen {\\i{}et al.}, 2016)","plainCitation":"(Kristensen et al., 2016)","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Pr="003F095D">
        <w:t xml:space="preserve">(Kristensen </w:t>
      </w:r>
      <w:r w:rsidRPr="003F095D">
        <w:rPr>
          <w:i/>
          <w:iCs/>
        </w:rPr>
        <w:t>et al.</w:t>
      </w:r>
      <w:r w:rsidRPr="003F095D">
        <w:t>, 2016)</w:t>
      </w:r>
      <w:r>
        <w:fldChar w:fldCharType="end"/>
      </w:r>
      <w:r w:rsidRPr="002E6A18">
        <w:t xml:space="preserve"> via the R-package ‘sdmTMB’ (version </w:t>
      </w:r>
      <w:r w:rsidR="00CA4AC8" w:rsidRPr="00CA4AC8">
        <w:t>0.0.21.9006</w:t>
      </w:r>
      <w:r w:rsidRPr="002E6A18">
        <w:t xml:space="preserve">) </w:t>
      </w:r>
      <w:commentRangeStart w:id="96"/>
      <w:r w:rsidRPr="00C038C3">
        <w:fldChar w:fldCharType="begin"/>
      </w:r>
      <w:r w:rsidR="004B471B">
        <w:instrText xml:space="preserve"> ADDIN ZOTERO_ITEM CSL_CITATION {"citationID":"0WqKRC2W","properties":{"formattedCitation":"(Anderson {\\i{}et al.}, 2022)","plainCitation":"(Anderson et al., 2022)","noteIndex":0},"citationItems":[{"id":3401,"uris":["http://zotero.org/users/6116610/items/F9SSIRUI"],"itemData":{"id":3401,"type":"report","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language":"en","note":"DOI: 10.1101/2022.03.24.485545\nsection: New Results\ntype: article","page":"2022.03.24.485545","publisher":"bioRxiv","source":"bioRxiv","title":"sdmTMB: an R package for fast, flexible, and user-friendly generalized linear mixed effects models with spatial and spatiotemporal random fields","title-short":"sdmTMB","URL":"https://doi.org/10.1101/2022.03.24.485545","author":[{"family":"Anderson","given":"Sean C."},{"family":"Ward","given":"Eric J."},{"family":"English","given":"Philina A."},{"family":"Barnett","given":"Lewis A. K."}],"accessed":{"date-parts":[["2022",3,27]]},"issued":{"date-parts":[["2022",3,27]]},"citation-key":"andersonSdmTMBPackageFast2022"}}],"schema":"https://github.com/citation-style-language/schema/raw/master/csl-citation.json"} </w:instrText>
      </w:r>
      <w:r w:rsidRPr="00C038C3">
        <w:fldChar w:fldCharType="separate"/>
      </w:r>
      <w:r w:rsidR="00D07152" w:rsidRPr="00D07152">
        <w:rPr>
          <w:lang w:val="en-GB"/>
        </w:rPr>
        <w:t xml:space="preserve">(Anderson </w:t>
      </w:r>
      <w:r w:rsidR="00D07152" w:rsidRPr="00D07152">
        <w:rPr>
          <w:i/>
          <w:iCs/>
          <w:lang w:val="en-GB"/>
        </w:rPr>
        <w:t>et al.</w:t>
      </w:r>
      <w:r w:rsidR="00D07152" w:rsidRPr="00D07152">
        <w:rPr>
          <w:lang w:val="en-GB"/>
        </w:rPr>
        <w:t>, 2022)</w:t>
      </w:r>
      <w:r w:rsidRPr="00C038C3">
        <w:fldChar w:fldCharType="end"/>
      </w:r>
      <w:commentRangeEnd w:id="96"/>
      <w:r w:rsidR="00114332">
        <w:rPr>
          <w:rStyle w:val="CommentReference"/>
        </w:rPr>
        <w:commentReference w:id="96"/>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t xml:space="preserve">was </w:t>
      </w:r>
      <w:commentRangeStart w:id="97"/>
      <w:commentRangeStart w:id="98"/>
      <w:commentRangeStart w:id="99"/>
      <w:commentRangeStart w:id="100"/>
      <w:r w:rsidRPr="00C038C3">
        <w:t>&lt; 0.0</w:t>
      </w:r>
      <w:r>
        <w:t>1</w:t>
      </w:r>
      <w:r w:rsidRPr="00C038C3">
        <w:t xml:space="preserve"> </w:t>
      </w:r>
      <w:commentRangeEnd w:id="97"/>
      <w:r w:rsidRPr="00C038C3">
        <w:rPr>
          <w:rStyle w:val="CommentReference"/>
        </w:rPr>
        <w:commentReference w:id="97"/>
      </w:r>
      <w:r w:rsidRPr="00C038C3">
        <w:t xml:space="preserve">and </w:t>
      </w:r>
      <w:commentRangeEnd w:id="98"/>
      <w:r>
        <w:rPr>
          <w:rStyle w:val="CommentReference"/>
        </w:rPr>
        <w:lastRenderedPageBreak/>
        <w:commentReference w:id="98"/>
      </w:r>
      <w:commentRangeEnd w:id="99"/>
      <w:r>
        <w:rPr>
          <w:rStyle w:val="CommentReference"/>
        </w:rPr>
        <w:commentReference w:id="99"/>
      </w:r>
      <w:commentRangeEnd w:id="100"/>
      <w:r>
        <w:rPr>
          <w:rStyle w:val="CommentReference"/>
        </w:rPr>
        <w:commentReference w:id="100"/>
      </w:r>
      <w:r w:rsidRPr="00C038C3">
        <w:t xml:space="preserve">that the Hessian matrix was positive-definite. </w:t>
      </w:r>
      <w:r w:rsidR="00B55D62">
        <w:t xml:space="preserve">Model residuals are shown the </w:t>
      </w:r>
      <w:r w:rsidR="00B55D62" w:rsidRPr="00C038C3">
        <w:rPr>
          <w:i/>
          <w:iCs/>
        </w:rPr>
        <w:t>SI Appendix</w:t>
      </w:r>
      <w:r w:rsidR="00B55D62" w:rsidRPr="00C038C3">
        <w:t xml:space="preserve"> </w:t>
      </w:r>
      <w:r w:rsidR="00B55D62">
        <w:t xml:space="preserve">(Figs. S4-S8 and </w:t>
      </w:r>
      <w:r w:rsidR="00A833FB">
        <w:t>S13-S16</w:t>
      </w:r>
      <w:r w:rsidR="00B55D62">
        <w:t xml:space="preserve">). </w:t>
      </w:r>
      <w:r w:rsidRPr="00C038C3">
        <w:t xml:space="preserve">We used packages in the </w:t>
      </w:r>
      <w:r>
        <w:t>‘</w:t>
      </w:r>
      <w:r w:rsidRPr="00C038C3">
        <w:t xml:space="preserve">tidyverse’ </w:t>
      </w:r>
      <w:r w:rsidRPr="00C038C3">
        <w:fldChar w:fldCharType="begin"/>
      </w:r>
      <w:r w:rsidR="0003113B">
        <w:instrText xml:space="preserve"> ADDIN ZOTERO_ITEM CSL_CITATION {"citationID":"vAwAJark","properties":{"formattedCitation":"(Wickham {\\i{}et al.}, 2019)","plainCitation":"(Wickham et al., 2019)","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Pr="00C038C3">
        <w:t xml:space="preserve">(Wickham </w:t>
      </w:r>
      <w:r w:rsidRPr="00C038C3">
        <w:rPr>
          <w:i/>
          <w:iCs/>
        </w:rPr>
        <w:t>et al.</w:t>
      </w:r>
      <w:r w:rsidRPr="00C038C3">
        <w:t>, 2019)</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195AA7EC"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4</w:t>
      </w:r>
      <w:r w:rsidR="00752A0D" w:rsidRPr="00902826">
        <w:t>%</w:t>
      </w:r>
      <w:r w:rsidR="003A63A0">
        <w:t xml:space="preserve"> [</w:t>
      </w:r>
      <w:r w:rsidR="00B8661C">
        <w:t>17</w:t>
      </w:r>
      <w:r w:rsidR="005C6A29">
        <w:t xml:space="preserve">%, </w:t>
      </w:r>
      <w:r w:rsidR="00B8661C">
        <w:t>11</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It declined</w:t>
      </w:r>
      <w:r w:rsidR="008C0B8F" w:rsidRPr="00902826">
        <w:t xml:space="preserve"> </w:t>
      </w:r>
      <w:r w:rsidR="00556E35" w:rsidRPr="00902826">
        <w:t xml:space="preserve">from </w:t>
      </w:r>
      <w:r w:rsidR="00980B68" w:rsidRPr="00902826">
        <w:t xml:space="preserve">approximately </w:t>
      </w:r>
      <w:commentRangeStart w:id="101"/>
      <w:commentRangeStart w:id="102"/>
      <w:commentRangeStart w:id="103"/>
      <w:r w:rsidR="0045757B">
        <w:t>1.11</w:t>
      </w:r>
      <w:r w:rsidR="0082202C" w:rsidRPr="00902826">
        <w:t xml:space="preserve"> </w:t>
      </w:r>
      <w:r w:rsidR="00556E35" w:rsidRPr="00902826">
        <w:t xml:space="preserve">to </w:t>
      </w:r>
      <w:commentRangeEnd w:id="101"/>
      <w:r w:rsidR="0045757B">
        <w:t>0.95</w:t>
      </w:r>
      <w:r w:rsidR="00030B47" w:rsidRPr="00902826">
        <w:t xml:space="preserve"> </w:t>
      </w:r>
      <w:r w:rsidR="00A42DDA" w:rsidRPr="00902826">
        <w:rPr>
          <w:rStyle w:val="CommentReference"/>
        </w:rPr>
        <w:commentReference w:id="101"/>
      </w:r>
      <w:commentRangeEnd w:id="102"/>
      <w:r w:rsidR="00B94947" w:rsidRPr="00902826">
        <w:rPr>
          <w:rStyle w:val="CommentReference"/>
        </w:rPr>
        <w:commentReference w:id="102"/>
      </w:r>
      <w:commentRangeEnd w:id="103"/>
      <w:r w:rsidR="00173D4B">
        <w:rPr>
          <w:rStyle w:val="CommentReference"/>
        </w:rPr>
        <w:commentReference w:id="103"/>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in 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commentRangeStart w:id="104"/>
      <w:commentRangeStart w:id="105"/>
      <w:commentRangeStart w:id="106"/>
      <w:r w:rsidR="00345F06" w:rsidRPr="00902826">
        <w:t>1</w:t>
      </w:r>
      <w:commentRangeEnd w:id="104"/>
      <w:r w:rsidR="008234BF">
        <w:rPr>
          <w:rStyle w:val="CommentReference"/>
        </w:rPr>
        <w:commentReference w:id="104"/>
      </w:r>
      <w:commentRangeEnd w:id="105"/>
      <w:r w:rsidR="00B508C2">
        <w:rPr>
          <w:rStyle w:val="CommentReference"/>
        </w:rPr>
        <w:commentReference w:id="105"/>
      </w:r>
      <w:commentRangeEnd w:id="106"/>
      <w:r w:rsidR="00062355">
        <w:rPr>
          <w:rStyle w:val="CommentReference"/>
        </w:rPr>
        <w:commentReference w:id="106"/>
      </w:r>
      <w:r w:rsidR="00345F06" w:rsidRPr="00902826">
        <w:t>)</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30B0621C" w:rsidR="00191D55" w:rsidRPr="00F5515B" w:rsidRDefault="001B67EF" w:rsidP="005D7A45">
      <w:pPr>
        <w:spacing w:line="480" w:lineRule="auto"/>
        <w:ind w:firstLine="284"/>
        <w:contextualSpacing/>
        <w:mirrorIndents/>
        <w:jc w:val="both"/>
      </w:pPr>
      <w:r w:rsidRPr="00C038C3">
        <w:t>The</w:t>
      </w:r>
      <w:commentRangeStart w:id="107"/>
      <w:r w:rsidRPr="00C038C3">
        <w:t xml:space="preserve"> </w:t>
      </w:r>
      <w:commentRangeEnd w:id="107"/>
      <w:r w:rsidR="007B02F0">
        <w:rPr>
          <w:rStyle w:val="CommentReference"/>
        </w:rPr>
        <w:commentReference w:id="107"/>
      </w:r>
      <w:r w:rsidRPr="00C038C3">
        <w:t xml:space="preserve">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r w:rsidR="007525A3" w:rsidRPr="00C038C3">
        <w:t>temperature</w:t>
      </w:r>
      <w:r w:rsidR="00457B31">
        <w:t xml:space="preserve"> at the haul</w:t>
      </w:r>
      <w:r w:rsidR="00D373BB">
        <w:t xml:space="preserve"> </w:t>
      </w:r>
      <w:r w:rsidR="00CB5D62">
        <w:t xml:space="preserve">level </w:t>
      </w:r>
      <w:r w:rsidR="00D373BB">
        <w:t>(0.009 [</w:t>
      </w:r>
      <w:r w:rsidR="00804CE6" w:rsidRPr="00804CE6">
        <w:t>0.00</w:t>
      </w:r>
      <w:r w:rsidR="00804CE6">
        <w:t xml:space="preserve">4, </w:t>
      </w:r>
      <w:r w:rsidR="00260509">
        <w:t>0.014</w:t>
      </w:r>
      <w:r w:rsidR="00D373BB">
        <w:t>])</w:t>
      </w:r>
      <w:r w:rsidR="00C10304">
        <w:t xml:space="preserve"> (values in brackets indicate 95% confidence interval)</w:t>
      </w:r>
      <w:r w:rsidR="007525A3" w:rsidRPr="00C038C3">
        <w:t xml:space="preserve">, </w:t>
      </w:r>
      <w:r w:rsidR="00457B31">
        <w:t xml:space="preserve">median </w:t>
      </w:r>
      <w:commentRangeStart w:id="108"/>
      <w:r w:rsidR="008F6CA7">
        <w:t xml:space="preserve">depth </w:t>
      </w:r>
      <w:commentRangeEnd w:id="108"/>
      <w:r w:rsidR="00A216B6">
        <w:rPr>
          <w:rStyle w:val="CommentReference"/>
        </w:rPr>
        <w:commentReference w:id="108"/>
      </w:r>
      <w:r w:rsidR="008353BA">
        <w:t xml:space="preserve">of the ICES rectangle </w:t>
      </w:r>
      <w:r w:rsidR="00E60301">
        <w:t xml:space="preserve">(0.01 [0.004, </w:t>
      </w:r>
      <w:r w:rsidR="002663C6">
        <w:t>0.02</w:t>
      </w:r>
      <w:r w:rsidR="00E60301">
        <w:t>])</w:t>
      </w:r>
      <w:r w:rsidR="00CB5D62">
        <w:t>,</w:t>
      </w:r>
      <w:r w:rsidR="00E60301">
        <w:t xml:space="preserve"> </w:t>
      </w:r>
      <w:r w:rsidRPr="00C038C3">
        <w:t>oxygen</w:t>
      </w:r>
      <w:r w:rsidR="00457B31">
        <w:t xml:space="preserve"> concentration </w:t>
      </w:r>
      <w:r w:rsidR="00932E85">
        <w:t xml:space="preserve">at </w:t>
      </w:r>
      <w:r w:rsidR="00457B31">
        <w:t>the ICES rectangle</w:t>
      </w:r>
      <w:r w:rsidR="00932E85">
        <w:t xml:space="preserve"> level (</w:t>
      </w:r>
      <w:r w:rsidR="006A2A3C">
        <w:t>0.01</w:t>
      </w:r>
      <w:r w:rsidR="0003139B">
        <w:t xml:space="preserve"> [</w:t>
      </w:r>
      <w:r w:rsidR="00FA177A">
        <w:t>0.002</w:t>
      </w:r>
      <w:r w:rsidR="00F86BC5">
        <w:t xml:space="preserve">, </w:t>
      </w:r>
      <w:r w:rsidR="00937CC9">
        <w:t>0.016</w:t>
      </w:r>
      <w:r w:rsidR="0003139B">
        <w:t>]</w:t>
      </w:r>
      <w:r w:rsidR="00932E85">
        <w:t>)</w:t>
      </w:r>
      <w:r w:rsidRPr="00C038C3">
        <w:t xml:space="preserve">, </w:t>
      </w:r>
      <w:r w:rsidR="009E1BBA" w:rsidRPr="00C038C3">
        <w:t xml:space="preserve">and </w:t>
      </w:r>
      <w:r w:rsidR="00BA59A8">
        <w:t xml:space="preserve">biomass of sprat </w:t>
      </w:r>
      <w:r w:rsidR="00CB5D62">
        <w:t>at</w:t>
      </w:r>
      <w:r w:rsidR="00BA59A8">
        <w:t xml:space="preserve"> the ICES </w:t>
      </w:r>
      <w:r w:rsidRPr="00C038C3">
        <w:t xml:space="preserve">subdivision </w:t>
      </w:r>
      <w:r w:rsidR="00CB5D62">
        <w:t>level</w:t>
      </w:r>
      <w:r w:rsidR="00FD2068">
        <w:t xml:space="preserve"> (0.007 [0.002, 0.013])</w:t>
      </w:r>
      <w:r w:rsidR="00545A6C">
        <w:t xml:space="preserve"> </w:t>
      </w:r>
      <w:r w:rsidR="009717B0" w:rsidRPr="00C038C3">
        <w:t xml:space="preserve">(Fig. </w:t>
      </w:r>
      <w:r w:rsidR="009104FF">
        <w:t>3</w:t>
      </w:r>
      <w:r w:rsidR="009717B0" w:rsidRPr="00C038C3">
        <w:t>)</w:t>
      </w:r>
      <w:r w:rsidR="00252967" w:rsidRPr="00C038C3">
        <w:t>.</w:t>
      </w:r>
      <w:r w:rsidR="00772D50" w:rsidRPr="00C038C3">
        <w:t xml:space="preserve"> 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commentRangeStart w:id="109"/>
      <w:r w:rsidR="00177F2B" w:rsidRPr="00C038C3">
        <w:t xml:space="preserve">condition </w:t>
      </w:r>
      <w:commentRangeEnd w:id="109"/>
      <w:r w:rsidR="00EC2ED7">
        <w:rPr>
          <w:rStyle w:val="CommentReference"/>
        </w:rPr>
        <w:commentReference w:id="109"/>
      </w:r>
      <w:r w:rsidR="006E5B4A">
        <w:t>(</w:t>
      </w:r>
      <w:r w:rsidR="00F12EFA">
        <w:t>-</w:t>
      </w:r>
      <w:r w:rsidR="006E5B4A" w:rsidRPr="006E5B4A">
        <w:t>0.02</w:t>
      </w:r>
      <w:r w:rsidR="00F12EFA">
        <w:t>3</w:t>
      </w:r>
      <w:r w:rsidR="006E5B4A">
        <w:t xml:space="preserve"> [</w:t>
      </w:r>
      <w:r w:rsidR="003C6996" w:rsidRPr="003C6996">
        <w:t>-0.02</w:t>
      </w:r>
      <w:r w:rsidR="00EC506A">
        <w:t>7</w:t>
      </w:r>
      <w:r w:rsidR="003C6996">
        <w:t xml:space="preserve">, </w:t>
      </w:r>
      <w:r w:rsidR="00137405">
        <w:t>-0.0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1464DF">
        <w:t>cod</w:t>
      </w:r>
      <w:r w:rsidR="00066990">
        <w:t xml:space="preserve">, </w:t>
      </w:r>
      <w:r w:rsidR="00C7134E" w:rsidRPr="00C038C3">
        <w:t>flounder</w:t>
      </w:r>
      <w:r w:rsidR="00066990">
        <w:t xml:space="preserve"> and </w:t>
      </w:r>
      <w:r w:rsidR="00066990" w:rsidRPr="00C038C3">
        <w:rPr>
          <w:i/>
        </w:rPr>
        <w:t>S</w:t>
      </w:r>
      <w:r w:rsidR="00066990">
        <w:rPr>
          <w:i/>
        </w:rPr>
        <w:t>.</w:t>
      </w:r>
      <w:r w:rsidR="00066990" w:rsidRPr="00C038C3">
        <w:rPr>
          <w:i/>
        </w:rPr>
        <w:t xml:space="preserve"> entomon</w:t>
      </w:r>
      <w:r w:rsidR="00C617EF">
        <w:t>,</w:t>
      </w:r>
      <w:r w:rsidR="00C7134E" w:rsidRPr="00C038C3">
        <w:t xml:space="preserve"> </w:t>
      </w:r>
      <w:r w:rsidR="00425DF1">
        <w:t xml:space="preserve">and the biomass of herring did not </w:t>
      </w:r>
      <w:r w:rsidR="002B08A1">
        <w:t>a</w:t>
      </w:r>
      <w:r w:rsidR="00C7134E" w:rsidRPr="00C038C3">
        <w:t xml:space="preserve">ffect the </w:t>
      </w:r>
      <w:r w:rsidR="00BA25FA">
        <w:t xml:space="preserve">condition </w:t>
      </w:r>
      <w:r w:rsidR="00C7134E" w:rsidRPr="00C038C3">
        <w:t>of cod</w:t>
      </w:r>
      <w:r w:rsidR="005D7A45">
        <w:t xml:space="preserve"> at any scale</w:t>
      </w:r>
      <w:r w:rsidR="00624F8E">
        <w:t xml:space="preserve"> (Fig. </w:t>
      </w:r>
      <w:r w:rsidR="008448B1">
        <w:t>3</w:t>
      </w:r>
      <w:r w:rsidR="00867464">
        <w:t>)</w:t>
      </w:r>
      <w:r w:rsidR="005D7A45">
        <w:t>.</w:t>
      </w:r>
      <w:r w:rsidR="006F610D" w:rsidRPr="006F610D">
        <w:t xml:space="preserve"> </w:t>
      </w:r>
      <w:r w:rsidR="006F610D">
        <w:t xml:space="preserve">The </w:t>
      </w:r>
      <w:r w:rsidR="006F610D" w:rsidRPr="00C038C3">
        <w:rPr>
          <w:color w:val="000000" w:themeColor="text1"/>
        </w:rPr>
        <w:t xml:space="preserve">magnitude of </w:t>
      </w:r>
      <w:r w:rsidR="00C617EF">
        <w:rPr>
          <w:color w:val="000000" w:themeColor="text1"/>
        </w:rPr>
        <w:t>any individual</w:t>
      </w:r>
      <w:r w:rsidR="006F610D">
        <w:rPr>
          <w:color w:val="000000" w:themeColor="text1"/>
        </w:rPr>
        <w:t xml:space="preserve"> </w:t>
      </w:r>
      <w:r w:rsidR="006F610D" w:rsidRPr="00C038C3">
        <w:rPr>
          <w:color w:val="000000" w:themeColor="text1"/>
        </w:rPr>
        <w:t xml:space="preserve">covariate effect size </w:t>
      </w:r>
      <w:r w:rsidR="00C617EF">
        <w:rPr>
          <w:color w:val="000000" w:themeColor="text1"/>
        </w:rPr>
        <w:t>was</w:t>
      </w:r>
      <w:r w:rsidR="00991E8D">
        <w:rPr>
          <w:color w:val="000000" w:themeColor="text1"/>
        </w:rPr>
        <w:t xml:space="preserve"> </w:t>
      </w:r>
      <w:r w:rsidR="006F610D">
        <w:rPr>
          <w:color w:val="000000" w:themeColor="text1"/>
        </w:rPr>
        <w:t>generally small</w:t>
      </w:r>
      <w:r w:rsidR="00D42FA7">
        <w:rPr>
          <w:color w:val="000000" w:themeColor="text1"/>
        </w:rPr>
        <w:t xml:space="preserve">. </w:t>
      </w:r>
      <w:r w:rsidR="006F610D">
        <w:rPr>
          <w:color w:val="000000" w:themeColor="text1"/>
        </w:rPr>
        <w:t xml:space="preserve">In fact, </w:t>
      </w:r>
      <w:commentRangeStart w:id="110"/>
      <w:commentRangeStart w:id="111"/>
      <w:r w:rsidR="00C617EF">
        <w:rPr>
          <w:color w:val="000000" w:themeColor="text1"/>
        </w:rPr>
        <w:t xml:space="preserve">these effect sizes were </w:t>
      </w:r>
      <w:r w:rsidR="006F610D" w:rsidRPr="00C038C3">
        <w:t xml:space="preserve">several times smaller than </w:t>
      </w:r>
      <w:r w:rsidR="008B2710">
        <w:t xml:space="preserve">the magnitude of </w:t>
      </w:r>
      <w:r w:rsidR="003142CF">
        <w:t xml:space="preserve">latent </w:t>
      </w:r>
      <w:commentRangeStart w:id="112"/>
      <w:commentRangeStart w:id="113"/>
      <w:commentRangeEnd w:id="112"/>
      <w:r w:rsidR="008B2710">
        <w:rPr>
          <w:rStyle w:val="CommentReference"/>
        </w:rPr>
        <w:commentReference w:id="112"/>
      </w:r>
      <w:commentRangeEnd w:id="113"/>
      <w:r w:rsidR="00062355">
        <w:rPr>
          <w:rStyle w:val="CommentReference"/>
        </w:rPr>
        <w:commentReference w:id="113"/>
      </w:r>
      <w:r w:rsidR="006F610D" w:rsidRPr="00C038C3">
        <w:t>spatiotemporal and spatial variation</w:t>
      </w:r>
      <w:commentRangeEnd w:id="110"/>
      <w:r w:rsidR="00F135DC">
        <w:rPr>
          <w:rStyle w:val="CommentReference"/>
        </w:rPr>
        <w:commentReference w:id="110"/>
      </w:r>
      <w:commentRangeEnd w:id="111"/>
      <w:r w:rsidR="007E5E4D">
        <w:rPr>
          <w:rStyle w:val="CommentReference"/>
        </w:rPr>
        <w:commentReference w:id="111"/>
      </w:r>
      <w:r w:rsidR="00191D55">
        <w:t xml:space="preserve"> (Fig. 3)</w:t>
      </w:r>
      <w:r w:rsidR="006F610D" w:rsidRPr="00C038C3">
        <w:t>.</w:t>
      </w:r>
      <w:commentRangeStart w:id="114"/>
      <w:r w:rsidR="006F610D" w:rsidRPr="00C038C3">
        <w:t xml:space="preserve"> </w:t>
      </w:r>
      <w:commentRangeEnd w:id="114"/>
      <w:r w:rsidR="00256DF1">
        <w:rPr>
          <w:rStyle w:val="CommentReference"/>
        </w:rPr>
        <w:commentReference w:id="114"/>
      </w:r>
      <w:r w:rsidR="0099591C">
        <w:t>Using</w:t>
      </w:r>
      <w:r w:rsidR="00FD34CB">
        <w:t xml:space="preserve"> the approach proposed in </w:t>
      </w:r>
      <w:r w:rsidR="00FD34CB">
        <w:rPr>
          <w:noProof/>
        </w:rPr>
        <w:t>Nakagawa and Schielzeth</w:t>
      </w:r>
      <w:r w:rsidR="0099591C">
        <w:t xml:space="preserve"> </w:t>
      </w:r>
      <w:r w:rsidR="00FD34CB">
        <w:fldChar w:fldCharType="begin"/>
      </w:r>
      <w:r w:rsidR="00FD34CB">
        <w:instrText xml:space="preserve"> ADDIN ZOTERO_ITEM CSL_CITATION {"citationID":"SSHBQW4t","properties":{"formattedCitation":"(2013)","plainCitation":"(2013)","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FD34CB">
        <w:rPr>
          <w:noProof/>
        </w:rPr>
        <w:t>(2013)</w:t>
      </w:r>
      <w:r w:rsidR="00FD34CB">
        <w:fldChar w:fldCharType="end"/>
      </w:r>
      <w:r w:rsidR="00FD34CB">
        <w:t>, we calculated 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r w:rsidR="00F5515B">
        <w:lastRenderedPageBreak/>
        <w:t xml:space="preserve">effects, and found that fixed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039</w:t>
      </w:r>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27</w:t>
      </w:r>
      <w:r w:rsidR="00E67DA6">
        <w:t xml:space="preserve"> </w:t>
      </w:r>
      <w:r w:rsidR="00FD115F">
        <w:t>(</w:t>
      </w:r>
      <w:r w:rsidR="00B067D8">
        <w:t>of which the time-varying intercepts, spatial random effects and spatiotemporal random effects contributed with 0.06, 0.07 and 0.14, respectively</w:t>
      </w:r>
      <w:r w:rsidR="00FD115F">
        <w:t xml:space="preserve">). </w:t>
      </w:r>
      <w:commentRangeStart w:id="115"/>
      <w:commentRangeStart w:id="116"/>
      <w:r w:rsidR="00A502F9" w:rsidRPr="00C038C3">
        <w:t xml:space="preserve">This </w:t>
      </w:r>
      <w:r w:rsidR="00A502F9">
        <w:t xml:space="preserve">suggests </w:t>
      </w:r>
      <w:r w:rsidR="00A502F9" w:rsidRPr="00C038C3">
        <w:t>considerable variation in space</w:t>
      </w:r>
      <w:r w:rsidR="00A502F9">
        <w:t xml:space="preserve"> and time due to latent factors</w:t>
      </w:r>
      <w:r w:rsidR="00A502F9" w:rsidRPr="00C038C3">
        <w:t xml:space="preserve">, </w:t>
      </w:r>
      <w:r w:rsidR="00A502F9">
        <w:t xml:space="preserve">as well as </w:t>
      </w:r>
      <w:r w:rsidR="00A502F9" w:rsidRPr="00C038C3">
        <w:t>changes</w:t>
      </w:r>
      <w:r w:rsidR="00A502F9">
        <w:t xml:space="preserve"> of spatial</w:t>
      </w:r>
      <w:r w:rsidR="00A502F9" w:rsidRPr="00C038C3">
        <w:t xml:space="preserve"> variation through time, that cannot </w:t>
      </w:r>
      <w:r w:rsidR="00A502F9">
        <w:t xml:space="preserve">be </w:t>
      </w:r>
      <w:r w:rsidR="00A502F9" w:rsidRPr="00C038C3">
        <w:t>explain</w:t>
      </w:r>
      <w:r w:rsidR="00A502F9">
        <w:t xml:space="preserve">ed by </w:t>
      </w:r>
      <w:r w:rsidR="00D73198">
        <w:t>the</w:t>
      </w:r>
      <w:r w:rsidR="00D73198" w:rsidRPr="00C038C3">
        <w:t xml:space="preserve"> </w:t>
      </w:r>
      <w:r w:rsidR="00A502F9" w:rsidRPr="00C038C3">
        <w:t>covariates</w:t>
      </w:r>
      <w:r w:rsidR="00D73198">
        <w:t xml:space="preserve"> used</w:t>
      </w:r>
      <w:r w:rsidR="00A502F9">
        <w:t>.</w:t>
      </w:r>
      <w:commentRangeEnd w:id="115"/>
      <w:r w:rsidR="00A502F9">
        <w:rPr>
          <w:rStyle w:val="CommentReference"/>
        </w:rPr>
        <w:commentReference w:id="115"/>
      </w:r>
      <w:commentRangeEnd w:id="116"/>
      <w:r w:rsidR="00A502F9">
        <w:rPr>
          <w:rStyle w:val="CommentReference"/>
        </w:rPr>
        <w:commentReference w:id="116"/>
      </w:r>
    </w:p>
    <w:p w14:paraId="7D6C2F60" w14:textId="4B435E18" w:rsidR="00C7134E" w:rsidRDefault="00A61375" w:rsidP="005D7A45">
      <w:pPr>
        <w:spacing w:line="480" w:lineRule="auto"/>
        <w:ind w:firstLine="284"/>
        <w:contextualSpacing/>
        <w:mirrorIndents/>
        <w:jc w:val="both"/>
      </w:pPr>
      <w:r>
        <w:t>W</w:t>
      </w:r>
      <w:commentRangeStart w:id="117"/>
      <w:commentRangeStart w:id="118"/>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h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r w:rsidR="000C4060">
        <w:t>)</w:t>
      </w:r>
      <w:r w:rsidR="00256DF1">
        <w:t>,</w:t>
      </w:r>
      <w:r w:rsidR="00576743">
        <w:t xml:space="preserve"> </w:t>
      </w:r>
      <w:r w:rsidR="00C273B5">
        <w:t>and</w:t>
      </w:r>
      <w:r w:rsidR="003F4DE5">
        <w:t xml:space="preserve"> </w:t>
      </w:r>
      <w:commentRangeStart w:id="119"/>
      <w:commentRangeStart w:id="120"/>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commentRangeEnd w:id="119"/>
      <w:r w:rsidR="00576743">
        <w:rPr>
          <w:rStyle w:val="CommentReference"/>
        </w:rPr>
        <w:commentReference w:id="119"/>
      </w:r>
      <w:commentRangeEnd w:id="120"/>
      <w:r w:rsidR="002020C6">
        <w:rPr>
          <w:rStyle w:val="CommentReference"/>
        </w:rPr>
        <w:commentReference w:id="120"/>
      </w:r>
      <w:r w:rsidR="008C7305">
        <w:t>(</w:t>
      </w:r>
      <w:r w:rsidR="00987AFB" w:rsidRPr="00C038C3">
        <w:rPr>
          <w:i/>
          <w:iCs/>
        </w:rPr>
        <w:t>SI Appendix</w:t>
      </w:r>
      <w:r w:rsidR="00780631">
        <w:rPr>
          <w:i/>
          <w:iCs/>
        </w:rPr>
        <w:t>,</w:t>
      </w:r>
      <w:r w:rsidR="00987AFB">
        <w:t xml:space="preserve"> </w:t>
      </w:r>
      <w:r w:rsidR="008C7305">
        <w:t>Fig. S</w:t>
      </w:r>
      <w:r w:rsidR="00391B55">
        <w:t>1</w:t>
      </w:r>
      <w:r w:rsidR="009B25CE">
        <w:t>1</w:t>
      </w:r>
      <w:r w:rsidR="008C7305">
        <w:t>)</w:t>
      </w:r>
      <w:r w:rsidR="00541A26">
        <w:t>.</w:t>
      </w:r>
      <w:r w:rsidR="00774060">
        <w:t xml:space="preserve"> </w:t>
      </w:r>
      <w:commentRangeEnd w:id="117"/>
      <w:r w:rsidR="00D73E63">
        <w:rPr>
          <w:rStyle w:val="CommentReference"/>
        </w:rPr>
        <w:commentReference w:id="117"/>
      </w:r>
      <w:commentRangeEnd w:id="118"/>
      <w:r w:rsidR="00E605E6">
        <w:rPr>
          <w:rStyle w:val="CommentReference"/>
        </w:rPr>
        <w:commentReference w:id="118"/>
      </w:r>
      <w:r w:rsidR="00774060">
        <w:t>However,</w:t>
      </w:r>
      <w:r w:rsidR="008855F3">
        <w:t xml:space="preserve"> the model coefficients </w:t>
      </w:r>
      <w:r w:rsidR="00D0415C">
        <w:t xml:space="preserve">were similar </w:t>
      </w:r>
      <w:r w:rsidR="006264A7">
        <w:t xml:space="preserve">across all models. </w:t>
      </w:r>
    </w:p>
    <w:p w14:paraId="4DB28C82" w14:textId="6AB9F7D3" w:rsidR="00235A6C" w:rsidRDefault="00B71DDC" w:rsidP="00552801">
      <w:pPr>
        <w:spacing w:line="480" w:lineRule="auto"/>
        <w:ind w:firstLine="284"/>
        <w:contextualSpacing/>
        <w:mirrorIndents/>
        <w:jc w:val="both"/>
      </w:pPr>
      <w:commentRangeStart w:id="121"/>
      <w:commentRangeStart w:id="122"/>
      <w:r>
        <w:t>The</w:t>
      </w:r>
      <w:commentRangeEnd w:id="121"/>
      <w:r w:rsidR="00705D39">
        <w:rPr>
          <w:rStyle w:val="CommentReference"/>
        </w:rPr>
        <w:commentReference w:id="121"/>
      </w:r>
      <w:commentRangeEnd w:id="122"/>
      <w:r w:rsidR="00062355">
        <w:rPr>
          <w:rStyle w:val="CommentReference"/>
        </w:rPr>
        <w:commentReference w:id="122"/>
      </w:r>
      <w:r>
        <w:t xml:space="preserve"> median </w:t>
      </w:r>
      <w:r w:rsidR="004268F0">
        <w:t xml:space="preserve">cod </w:t>
      </w:r>
      <w:r>
        <w:t>depth and oxygen</w:t>
      </w:r>
      <w:r w:rsidR="00C443AE">
        <w:t xml:space="preserve"> experienced by cod</w:t>
      </w:r>
      <w:r>
        <w:t xml:space="preserve"> (depth and oxygen in the environment 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EE1953">
        <w:t>C-D</w:t>
      </w:r>
      <w:r w:rsidR="00274187" w:rsidRPr="00C038C3">
        <w:t>)</w:t>
      </w:r>
      <w:r w:rsidR="0090361F">
        <w:t xml:space="preserve">, though the population again </w:t>
      </w:r>
      <w:r w:rsidR="00FA1F6C">
        <w:t>occupied slightly shallowe</w:t>
      </w:r>
      <w:r w:rsidR="00DD7A11">
        <w:t>r</w:t>
      </w:r>
      <w:r w:rsidR="00FA1F6C">
        <w:t xml:space="preserve"> waters </w:t>
      </w:r>
      <w:r w:rsidR="009915BE">
        <w:t>in the last 3 years of the time series</w:t>
      </w:r>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19-S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 </w:t>
      </w:r>
      <w:r w:rsidR="003A1233">
        <w:rPr>
          <w:color w:val="000000" w:themeColor="text1"/>
        </w:rPr>
        <w:t xml:space="preserve">and </w:t>
      </w:r>
      <w:r w:rsidR="006D329B">
        <w:rPr>
          <w:color w:val="000000" w:themeColor="text1"/>
        </w:rPr>
        <w:t>Fig. S18 for a marginal effects plot of the biomass density model</w:t>
      </w:r>
      <w:r w:rsidR="00CD491A">
        <w:rPr>
          <w:color w:val="000000" w:themeColor="text1"/>
        </w:rPr>
        <w:t>)</w:t>
      </w:r>
      <w:r w:rsidR="0002138D" w:rsidRPr="00C038C3">
        <w:t xml:space="preserve">. </w:t>
      </w:r>
    </w:p>
    <w:p w14:paraId="1CD83A5D" w14:textId="716D0AC0" w:rsidR="00FA2041" w:rsidRPr="00C038C3" w:rsidRDefault="00235A6C" w:rsidP="00235A6C">
      <w:pPr>
        <w:spacing w:line="480" w:lineRule="auto"/>
        <w:ind w:firstLine="284"/>
        <w:contextualSpacing/>
        <w:mirrorIndents/>
        <w:jc w:val="both"/>
      </w:pPr>
      <w:r>
        <w:t>T</w:t>
      </w:r>
      <w:r w:rsidR="00F71A4A" w:rsidRPr="00C038C3">
        <w:t>he standardized effect size for o</w:t>
      </w:r>
      <w:r w:rsidR="00857314" w:rsidRPr="00C038C3">
        <w:t xml:space="preserve">xygen </w:t>
      </w:r>
      <w:r w:rsidR="00CA513C">
        <w:t>was</w:t>
      </w:r>
      <w:r w:rsidR="00857314" w:rsidRPr="00C038C3">
        <w:t xml:space="preserve"> </w:t>
      </w:r>
      <w:r w:rsidR="00600CCA" w:rsidRPr="00C038C3">
        <w:t>0.</w:t>
      </w:r>
      <w:r w:rsidR="00DD7A11" w:rsidRPr="00C038C3">
        <w:t>00</w:t>
      </w:r>
      <w:r w:rsidR="00DD7A11">
        <w:t>35</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r w:rsidR="004815EF">
        <w:t xml:space="preserve">the Le Cren condition factor </w:t>
      </w:r>
      <w:commentRangeStart w:id="123"/>
      <w:commentRangeStart w:id="124"/>
      <w:commentRangeStart w:id="125"/>
      <w:commentRangeStart w:id="126"/>
      <w:commentRangeStart w:id="127"/>
      <w:r w:rsidR="00B31670" w:rsidRPr="00C038C3">
        <w:t>increase</w:t>
      </w:r>
      <w:r w:rsidR="00CA513C">
        <w:t>d</w:t>
      </w:r>
      <w:r w:rsidR="00B31670" w:rsidRPr="00C038C3">
        <w:t xml:space="preserve"> by </w:t>
      </w:r>
      <w:r w:rsidR="004B5771" w:rsidRPr="00C038C3">
        <w:t>0.</w:t>
      </w:r>
      <w:r w:rsidR="00992C49">
        <w:t>3</w:t>
      </w:r>
      <w:r w:rsidR="00FB77A5">
        <w:t>5</w:t>
      </w:r>
      <w:r w:rsidR="00B31670" w:rsidRPr="00C038C3">
        <w:t>%</w:t>
      </w:r>
      <w:commentRangeEnd w:id="123"/>
      <w:r w:rsidR="00150557" w:rsidRPr="00C038C3">
        <w:rPr>
          <w:rStyle w:val="CommentReference"/>
        </w:rPr>
        <w:commentReference w:id="123"/>
      </w:r>
      <w:commentRangeEnd w:id="124"/>
      <w:r w:rsidR="00D649B9" w:rsidRPr="00C038C3">
        <w:rPr>
          <w:rStyle w:val="CommentReference"/>
        </w:rPr>
        <w:commentReference w:id="124"/>
      </w:r>
      <w:commentRangeEnd w:id="125"/>
      <w:r w:rsidR="00770039">
        <w:rPr>
          <w:rStyle w:val="CommentReference"/>
        </w:rPr>
        <w:commentReference w:id="125"/>
      </w:r>
      <w:commentRangeEnd w:id="126"/>
      <w:r w:rsidR="00F35F9F">
        <w:rPr>
          <w:rStyle w:val="CommentReference"/>
        </w:rPr>
        <w:commentReference w:id="126"/>
      </w:r>
      <w:commentRangeEnd w:id="127"/>
      <w:r w:rsidR="002445D2">
        <w:rPr>
          <w:rStyle w:val="CommentReference"/>
        </w:rPr>
        <w:commentReference w:id="127"/>
      </w:r>
      <w:r w:rsidR="00B31670" w:rsidRPr="00C038C3">
        <w:t xml:space="preserve">. </w:t>
      </w:r>
      <w:r w:rsidR="00D2662D" w:rsidRPr="00C038C3">
        <w:t xml:space="preserve">As a comparison, </w:t>
      </w:r>
      <w:r w:rsidR="00D2662D" w:rsidRPr="009F65F5">
        <w:t>t</w:t>
      </w:r>
      <w:r w:rsidR="007A6A37" w:rsidRPr="009F65F5">
        <w:t xml:space="preserve">he average oxygen concentration </w:t>
      </w:r>
      <w:r w:rsidR="000332F2" w:rsidRPr="009F65F5">
        <w:t xml:space="preserve">in the </w:t>
      </w:r>
      <w:r w:rsidR="00FA3485" w:rsidRPr="009F65F5">
        <w:t xml:space="preserve">environment </w:t>
      </w:r>
      <w:r w:rsidR="007A6A37" w:rsidRPr="009F65F5">
        <w:t>decline</w:t>
      </w:r>
      <w:r w:rsidR="002436DE" w:rsidRPr="009F65F5">
        <w:t>d</w:t>
      </w:r>
      <w:r w:rsidR="007A6A37" w:rsidRPr="009F65F5">
        <w:t xml:space="preserve"> by </w:t>
      </w:r>
      <w:r w:rsidR="00AB3470" w:rsidRPr="009F65F5">
        <w:t xml:space="preserve">approximately </w:t>
      </w:r>
      <w:r w:rsidR="00BA31B7" w:rsidRPr="009F65F5">
        <w:t>0.</w:t>
      </w:r>
      <w:r w:rsidR="002634E3" w:rsidRPr="009F65F5">
        <w:t>65</w:t>
      </w:r>
      <w:r w:rsidR="00BA31B7" w:rsidRPr="009F65F5">
        <w:t xml:space="preserve"> </w:t>
      </w:r>
      <w:r w:rsidR="00B21495" w:rsidRPr="009F65F5">
        <w:rPr>
          <w:iCs/>
        </w:rPr>
        <w:t>ml/L</w:t>
      </w:r>
      <w:r w:rsidR="00B71752" w:rsidRPr="009F65F5">
        <w:t xml:space="preserve"> </w:t>
      </w:r>
      <w:r w:rsidR="005E694E" w:rsidRPr="009F65F5">
        <w:t>b</w:t>
      </w:r>
      <w:r w:rsidR="00AF57A4" w:rsidRPr="009F65F5">
        <w:t xml:space="preserve">etween 1993 and </w:t>
      </w:r>
      <w:r w:rsidR="009069FF" w:rsidRPr="009F65F5">
        <w:t>the lowest</w:t>
      </w:r>
      <w:r w:rsidR="00116ACD" w:rsidRPr="009F65F5">
        <w:t xml:space="preserve"> in 2006</w:t>
      </w:r>
      <w:r w:rsidR="009069FF" w:rsidRPr="009F65F5">
        <w:t xml:space="preserve"> </w:t>
      </w:r>
      <w:r w:rsidR="00AF57A4" w:rsidRPr="009F65F5">
        <w:t xml:space="preserve">(Fig. </w:t>
      </w:r>
      <w:r w:rsidR="00FA0AA6" w:rsidRPr="009F65F5">
        <w:t>5</w:t>
      </w:r>
      <w:r w:rsidR="00CD345B" w:rsidRPr="009F65F5">
        <w:t>C</w:t>
      </w:r>
      <w:r w:rsidR="00125EFE" w:rsidRPr="009F65F5">
        <w:t>–</w:t>
      </w:r>
      <w:r w:rsidR="00A63329" w:rsidRPr="009F65F5">
        <w:t>D</w:t>
      </w:r>
      <w:r w:rsidR="00B46EAB">
        <w:t>)</w:t>
      </w:r>
      <w:r w:rsidR="00B528B5" w:rsidRPr="009F65F5">
        <w:t xml:space="preserve">. </w:t>
      </w:r>
      <w:r w:rsidR="00F90DC6" w:rsidRPr="009F65F5">
        <w:t>The biomass-</w:t>
      </w:r>
      <w:r w:rsidR="00B528B5" w:rsidRPr="009F65F5">
        <w:t xml:space="preserve">weighted oxygen concentration </w:t>
      </w:r>
      <w:r w:rsidR="00EA649E" w:rsidRPr="009F65F5">
        <w:t>declined more steadily</w:t>
      </w:r>
      <w:r w:rsidR="001B3033" w:rsidRPr="009F65F5">
        <w:t xml:space="preserve"> (</w:t>
      </w:r>
      <w:r w:rsidR="006A1B34" w:rsidRPr="009F65F5">
        <w:t>approximately 1 ml/L between 1993 and 2019</w:t>
      </w:r>
      <w:r w:rsidR="0003104A" w:rsidRPr="009F65F5">
        <w:t>)</w:t>
      </w:r>
      <w:r w:rsidR="00B46EAB">
        <w:t xml:space="preserve"> </w:t>
      </w:r>
      <w:r w:rsidR="0093607F" w:rsidRPr="009F65F5">
        <w:t>(</w:t>
      </w:r>
      <w:r w:rsidR="0093607F" w:rsidRPr="009F65F5">
        <w:rPr>
          <w:i/>
          <w:iCs/>
          <w:color w:val="000000" w:themeColor="text1"/>
        </w:rPr>
        <w:t>SI Appendix</w:t>
      </w:r>
      <w:r w:rsidR="0093607F" w:rsidRPr="009F65F5">
        <w:rPr>
          <w:color w:val="000000" w:themeColor="text1"/>
        </w:rPr>
        <w:t>, Fig. S19-S2</w:t>
      </w:r>
      <w:r w:rsidR="0093607F">
        <w:rPr>
          <w:color w:val="000000" w:themeColor="text1"/>
        </w:rPr>
        <w:t>1</w:t>
      </w:r>
      <w:r w:rsidR="0093607F" w:rsidRPr="009F65F5">
        <w:rPr>
          <w:color w:val="000000" w:themeColor="text1"/>
        </w:rPr>
        <w:t>)</w:t>
      </w:r>
      <w:r w:rsidR="0093607F" w:rsidRPr="009F65F5">
        <w:t>.</w:t>
      </w:r>
      <w:commentRangeStart w:id="128"/>
      <w:r w:rsidR="0093607F" w:rsidRPr="009F65F5">
        <w:t xml:space="preserve"> </w:t>
      </w:r>
      <w:commentRangeEnd w:id="128"/>
      <w:r w:rsidR="0093607F" w:rsidRPr="009F65F5">
        <w:rPr>
          <w:rStyle w:val="CommentReference"/>
        </w:rPr>
        <w:commentReference w:id="128"/>
      </w:r>
      <w:r w:rsidR="0093607F" w:rsidRPr="009F65F5" w:rsidDel="0093607F">
        <w:t xml:space="preserve"> </w:t>
      </w:r>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lastRenderedPageBreak/>
        <w:t>Discussion</w:t>
      </w:r>
    </w:p>
    <w:p w14:paraId="4D9CACC6" w14:textId="42C4C367"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commentRangeStart w:id="129"/>
      <w:commentRangeStart w:id="130"/>
      <w:commentRangeStart w:id="131"/>
      <w:r w:rsidR="00B272AD">
        <w:t>spatially explicit</w:t>
      </w:r>
      <w:r w:rsidR="00AA3680" w:rsidRPr="00C038C3">
        <w:t xml:space="preserve"> </w:t>
      </w:r>
      <w:commentRangeEnd w:id="129"/>
      <w:r w:rsidR="00211EEF">
        <w:rPr>
          <w:rStyle w:val="CommentReference"/>
        </w:rPr>
        <w:commentReference w:id="129"/>
      </w:r>
      <w:commentRangeEnd w:id="130"/>
      <w:r w:rsidR="00EF7592">
        <w:rPr>
          <w:rStyle w:val="CommentReference"/>
        </w:rPr>
        <w:commentReference w:id="130"/>
      </w:r>
      <w:commentRangeEnd w:id="131"/>
      <w:r w:rsidR="00F722DB">
        <w:rPr>
          <w:rStyle w:val="CommentReference"/>
        </w:rPr>
        <w:commentReference w:id="131"/>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A75B93" w:rsidRPr="00BE4E99">
        <w:t>1</w:t>
      </w:r>
      <w:r w:rsidR="00C31E56">
        <w:t>4</w:t>
      </w:r>
      <w:r w:rsidR="00C72907" w:rsidRPr="00BE4E99">
        <w:t>%</w:t>
      </w:r>
      <w:r w:rsidR="004A405B">
        <w:t>, in</w:t>
      </w:r>
      <w:r w:rsidR="003B2246" w:rsidRPr="00C038C3">
        <w:t xml:space="preserve"> 1993</w:t>
      </w:r>
      <w:r w:rsidR="00A23F46">
        <w:t>–</w:t>
      </w:r>
      <w:r w:rsidR="009A0368">
        <w:t xml:space="preserve">2019, </w:t>
      </w:r>
      <w:r w:rsidR="004A405B">
        <w:t xml:space="preserve">with the majority </w:t>
      </w:r>
      <w:r w:rsidR="0004344F">
        <w:t xml:space="preserve">of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there 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commentRangeStart w:id="132"/>
      <w:commentRangeStart w:id="133"/>
      <w:r w:rsidR="00264C08" w:rsidRPr="00C038C3">
        <w:t>l</w:t>
      </w:r>
      <w:r w:rsidR="004A1AFB">
        <w:t>atent</w:t>
      </w:r>
      <w:r w:rsidR="00264C08" w:rsidRPr="00C038C3">
        <w:t xml:space="preserve"> </w:t>
      </w:r>
      <w:commentRangeEnd w:id="132"/>
      <w:r w:rsidR="00944E49">
        <w:rPr>
          <w:rStyle w:val="CommentReference"/>
        </w:rPr>
        <w:commentReference w:id="132"/>
      </w:r>
      <w:commentRangeEnd w:id="133"/>
      <w:r w:rsidR="00826ABB">
        <w:rPr>
          <w:rStyle w:val="CommentReference"/>
        </w:rPr>
        <w:commentReference w:id="133"/>
      </w:r>
      <w:r w:rsidR="00264C08" w:rsidRPr="00C038C3">
        <w:t xml:space="preserve">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 more variation in the condition factor.</w:t>
      </w:r>
    </w:p>
    <w:p w14:paraId="034EA9E7" w14:textId="6341D2A3" w:rsidR="00F34832" w:rsidRDefault="00614CE7" w:rsidP="00552801">
      <w:pPr>
        <w:spacing w:line="480" w:lineRule="auto"/>
        <w:ind w:firstLine="284"/>
        <w:contextualSpacing/>
        <w:mirrorIndents/>
        <w:jc w:val="both"/>
      </w:pPr>
      <w:commentRangeStart w:id="134"/>
      <w:commentRangeStart w:id="135"/>
      <w:r w:rsidRPr="00C038C3">
        <w:t xml:space="preserve">Previous </w:t>
      </w:r>
      <w:commentRangeEnd w:id="134"/>
      <w:r w:rsidR="001B597C">
        <w:rPr>
          <w:rStyle w:val="CommentReference"/>
        </w:rPr>
        <w:commentReference w:id="134"/>
      </w:r>
      <w:commentRangeEnd w:id="135"/>
      <w:r w:rsidR="00BA263E">
        <w:rPr>
          <w:rStyle w:val="CommentReference"/>
        </w:rPr>
        <w:commentReference w:id="135"/>
      </w:r>
      <w:r w:rsidRPr="00C038C3">
        <w:t>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03113B">
        <w:instrText xml:space="preserve"> ADDIN ZOTERO_ITEM CSL_CITATION {"citationID":"ovqLF5J7","properties":{"formattedCitation":"(Limburg and Casini, 2019; Brander, 2020)","plainCitation":"(Limburg and Casini, 2019; Brander, 202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926578" w:rsidRPr="00C038C3">
        <w:t>(Limburg and Casini, 2019; Brander, 2020)</w:t>
      </w:r>
      <w:r w:rsidR="00E1658F" w:rsidRPr="00C038C3">
        <w:fldChar w:fldCharType="end"/>
      </w:r>
      <w:r w:rsidR="00E1658F" w:rsidRPr="00C038C3">
        <w:t xml:space="preserve"> </w:t>
      </w:r>
      <w:r w:rsidR="00DC2C15" w:rsidRPr="00C038C3">
        <w:t xml:space="preserve">and indirect </w:t>
      </w:r>
      <w:r w:rsidR="00E1658F" w:rsidRPr="00C038C3">
        <w:fldChar w:fldCharType="begin"/>
      </w:r>
      <w:r w:rsidR="0003113B">
        <w:instrText xml:space="preserve"> ADDIN ZOTERO_ITEM CSL_CITATION {"citationID":"atpNmSQH","properties":{"formattedCitation":"(Neuenfeldt {\\i{}et al.}, 2020; Orio {\\i{}et al.}, 2020)","plainCitation":"(Neuenfeldt et al., 2020; Orio et al., 202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E1658F" w:rsidRPr="00C038C3">
        <w:fldChar w:fldCharType="separate"/>
      </w:r>
      <w:r w:rsidR="00AC3D0E" w:rsidRPr="00AC3D0E">
        <w:rPr>
          <w:lang w:val="en-GB"/>
        </w:rPr>
        <w:t xml:space="preserve">(Neuenfeldt </w:t>
      </w:r>
      <w:r w:rsidR="00AC3D0E" w:rsidRPr="00AC3D0E">
        <w:rPr>
          <w:i/>
          <w:iCs/>
          <w:lang w:val="en-GB"/>
        </w:rPr>
        <w:t>et al.</w:t>
      </w:r>
      <w:r w:rsidR="00AC3D0E" w:rsidRPr="00AC3D0E">
        <w:rPr>
          <w:lang w:val="en-GB"/>
        </w:rPr>
        <w:t xml:space="preserve">, 2020; Orio </w:t>
      </w:r>
      <w:r w:rsidR="00AC3D0E" w:rsidRPr="00AC3D0E">
        <w:rPr>
          <w:i/>
          <w:iCs/>
          <w:lang w:val="en-GB"/>
        </w:rPr>
        <w:t>et al.</w:t>
      </w:r>
      <w:r w:rsidR="00AC3D0E" w:rsidRPr="00AC3D0E">
        <w:rPr>
          <w:lang w:val="en-GB"/>
        </w:rPr>
        <w:t>, 2020)</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03113B">
        <w:instrText xml:space="preserve"> ADDIN ZOTERO_ITEM CSL_CITATION {"citationID":"B4eX8r3P","properties":{"formattedCitation":"(Chabot and Dutil, 1999)","plainCitation":"(Chabot and Dutil, 1999)","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C91CE2" w:rsidRPr="00C038C3">
        <w:t>(Chabot and Dutil, 1999)</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 xml:space="preserve">e find that Baltic cod </w:t>
      </w:r>
      <w:r w:rsidR="00AA1739">
        <w:t xml:space="preserve">experienced </w:t>
      </w:r>
      <w:r w:rsidR="00AA1739" w:rsidRPr="00C038C3">
        <w:t xml:space="preserve">oxygen concentrations </w:t>
      </w:r>
      <w:r w:rsidR="00AA1739">
        <w:t>at around 7.2 ml/L on average in 1993 (1</w:t>
      </w:r>
      <w:r w:rsidR="00AA1739" w:rsidRPr="00CB48D5">
        <w:rPr>
          <w:vertAlign w:val="superscript"/>
        </w:rPr>
        <w:t>st</w:t>
      </w:r>
      <w:r w:rsidR="00AA1739">
        <w:t xml:space="preserve"> and 3</w:t>
      </w:r>
      <w:r w:rsidR="00AA1739" w:rsidRPr="00CB48D5">
        <w:rPr>
          <w:vertAlign w:val="superscript"/>
        </w:rPr>
        <w:t>rd</w:t>
      </w:r>
      <w:r w:rsidR="00AA1739">
        <w:t xml:space="preserve"> quartile are 5.8 and 7.7) and </w:t>
      </w:r>
      <w:r w:rsidR="003C26AF" w:rsidRPr="00C038C3">
        <w:t xml:space="preserve">are </w:t>
      </w:r>
      <w:r w:rsidR="00306414" w:rsidRPr="00C038C3">
        <w:t xml:space="preserve">currently </w:t>
      </w:r>
      <w:r w:rsidR="003C26AF" w:rsidRPr="00C038C3">
        <w:t xml:space="preserve">experiencing </w:t>
      </w:r>
      <w:r w:rsidR="00B72DF4" w:rsidRPr="00C038C3">
        <w:t>oxygen concentrations</w:t>
      </w:r>
      <w:r w:rsidR="003A6E5B" w:rsidRPr="00C038C3">
        <w:t xml:space="preserve"> </w:t>
      </w:r>
      <w:commentRangeStart w:id="136"/>
      <w:commentRangeStart w:id="137"/>
      <w:r w:rsidR="003A6E5B" w:rsidRPr="00C038C3">
        <w:t>at around 6</w:t>
      </w:r>
      <w:r w:rsidR="00B46B72">
        <w:t>.</w:t>
      </w:r>
      <w:r w:rsidR="00BA246A">
        <w:t>3</w:t>
      </w:r>
      <w:r w:rsidR="003A6E5B" w:rsidRPr="00C038C3">
        <w:t xml:space="preserve"> ml/</w:t>
      </w:r>
      <w:r w:rsidR="00F10AF2" w:rsidRPr="00C038C3">
        <w:t>L</w:t>
      </w:r>
      <w:r w:rsidR="00492297" w:rsidRPr="00C038C3">
        <w:t xml:space="preserve"> </w:t>
      </w:r>
      <w:commentRangeEnd w:id="136"/>
      <w:r w:rsidR="00386734">
        <w:rPr>
          <w:rStyle w:val="CommentReference"/>
        </w:rPr>
        <w:commentReference w:id="136"/>
      </w:r>
      <w:commentRangeEnd w:id="137"/>
      <w:r w:rsidR="007E5E4D">
        <w:rPr>
          <w:rStyle w:val="CommentReference"/>
        </w:rPr>
        <w:commentReference w:id="137"/>
      </w:r>
      <w:r w:rsidR="00492297" w:rsidRPr="00C038C3">
        <w:t>on average</w:t>
      </w:r>
      <w:r w:rsidR="00EF46AF" w:rsidRPr="00C038C3">
        <w:t xml:space="preserve"> </w:t>
      </w:r>
      <w:commentRangeStart w:id="138"/>
      <w:r w:rsidR="00C52B65" w:rsidRPr="00C038C3">
        <w:t>(</w:t>
      </w:r>
      <w:r w:rsidR="00222B20" w:rsidRPr="00C038C3">
        <w:t>1</w:t>
      </w:r>
      <w:r w:rsidR="00222B20" w:rsidRPr="00C038C3">
        <w:rPr>
          <w:vertAlign w:val="superscript"/>
        </w:rPr>
        <w:t>st</w:t>
      </w:r>
      <w:r w:rsidR="00222B20" w:rsidRPr="00C038C3">
        <w:t xml:space="preserve"> and </w:t>
      </w:r>
      <w:r w:rsidR="000B5AB9">
        <w:t>3</w:t>
      </w:r>
      <w:r w:rsidR="000B5AB9">
        <w:rPr>
          <w:vertAlign w:val="superscript"/>
        </w:rPr>
        <w:t>rd</w:t>
      </w:r>
      <w:r w:rsidR="00222B20" w:rsidRPr="00C038C3">
        <w:t xml:space="preserve"> </w:t>
      </w:r>
      <w:r w:rsidR="000B5AB9">
        <w:t xml:space="preserve">quartile </w:t>
      </w:r>
      <w:r w:rsidR="00222B20" w:rsidRPr="00C038C3">
        <w:t xml:space="preserve">are </w:t>
      </w:r>
      <w:commentRangeEnd w:id="138"/>
      <w:r w:rsidR="00935135">
        <w:rPr>
          <w:rStyle w:val="CommentReference"/>
        </w:rPr>
        <w:commentReference w:id="138"/>
      </w:r>
      <w:r w:rsidR="006B1369">
        <w:t>4</w:t>
      </w:r>
      <w:r w:rsidR="00EF46AF" w:rsidRPr="00C038C3">
        <w:t>.</w:t>
      </w:r>
      <w:r w:rsidR="006B1369">
        <w:t>5</w:t>
      </w:r>
      <w:r w:rsidR="00BC140F" w:rsidRPr="00C038C3">
        <w:t xml:space="preserve"> </w:t>
      </w:r>
      <w:r w:rsidR="00EF46AF" w:rsidRPr="00C038C3">
        <w:t>and 7.</w:t>
      </w:r>
      <w:r w:rsidR="006B1369">
        <w:t>2</w:t>
      </w:r>
      <w:r w:rsidR="001645A8" w:rsidRPr="00C038C3">
        <w:t>)</w:t>
      </w:r>
      <w:r w:rsidR="007203E3">
        <w:t>.</w:t>
      </w:r>
      <w:r w:rsidR="00B7115A">
        <w:t xml:space="preserve"> </w:t>
      </w:r>
      <w:r w:rsidR="007203E3">
        <w:t xml:space="preserve">In subdivision 25 </w:t>
      </w:r>
      <w:r w:rsidR="00BD5BFE">
        <w:t xml:space="preserve">(the core area of </w:t>
      </w:r>
      <w:r w:rsidR="00506BCC">
        <w:t xml:space="preserve">cod </w:t>
      </w:r>
      <w:ins w:id="139" w:author="Michele Casini" w:date="2022-04-19T15:48:00Z">
        <w:del w:id="140" w:author="Max Lindmark" w:date="2022-04-19T16:25:00Z">
          <w:r w:rsidR="00BD5BFE" w:rsidDel="00D47666">
            <w:delText>distribution</w:delText>
          </w:r>
        </w:del>
      </w:ins>
      <w:ins w:id="141" w:author="Max Lindmark" w:date="2022-04-19T16:25:00Z">
        <w:r w:rsidR="00D47666">
          <w:t>currently</w:t>
        </w:r>
      </w:ins>
      <w:ins w:id="142" w:author="Michele Casini" w:date="2022-04-19T15:48:00Z">
        <w:r w:rsidR="00BD5BFE">
          <w:t xml:space="preserve">) </w:t>
        </w:r>
      </w:ins>
      <w:r w:rsidR="007203E3">
        <w:t xml:space="preserve">we estimate it to be </w:t>
      </w:r>
      <w:ins w:id="143" w:author="Michele Casini" w:date="2022-04-19T11:59:00Z">
        <w:del w:id="144" w:author="Max Lindmark" w:date="2022-04-19T16:26:00Z">
          <w:r w:rsidR="00E71195" w:rsidDel="00294832">
            <w:delText xml:space="preserve">currently </w:delText>
          </w:r>
        </w:del>
      </w:ins>
      <w:r w:rsidR="007203E3">
        <w:t>around 6.5</w:t>
      </w:r>
      <w:r w:rsidR="006A7F67">
        <w:t xml:space="preserve"> </w:t>
      </w:r>
      <w:commentRangeStart w:id="145"/>
      <w:ins w:id="146" w:author="Max Lindmark" w:date="2022-04-19T16:27:00Z">
        <w:r w:rsidR="00CD3297">
          <w:t>in 20</w:t>
        </w:r>
        <w:r w:rsidR="00426DC4">
          <w:t>19</w:t>
        </w:r>
      </w:ins>
      <w:ins w:id="147" w:author="Michele Casini" w:date="2022-04-19T11:59:00Z">
        <w:del w:id="148" w:author="Max Lindmark" w:date="2022-04-19T16:27:00Z">
          <w:r w:rsidR="00E71195" w:rsidDel="00CD3297">
            <w:delText xml:space="preserve">on average </w:delText>
          </w:r>
        </w:del>
      </w:ins>
      <w:ins w:id="149" w:author="Max Lindmark" w:date="2022-04-19T16:26:00Z">
        <w:r w:rsidR="00294832">
          <w:t xml:space="preserve"> </w:t>
        </w:r>
      </w:ins>
      <w:commentRangeEnd w:id="145"/>
      <w:ins w:id="150" w:author="Max Lindmark" w:date="2022-04-19T16:48:00Z">
        <w:r w:rsidR="00CA0747">
          <w:rPr>
            <w:rStyle w:val="CommentReference"/>
          </w:rPr>
          <w:commentReference w:id="145"/>
        </w:r>
      </w:ins>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E71195">
        <w:t xml:space="preserve">4–4.5 </w:t>
      </w:r>
      <w:r w:rsidR="00E71195" w:rsidRPr="00C038C3">
        <w:t xml:space="preserve">ml/L as </w:t>
      </w:r>
      <w:r w:rsidR="00E71195">
        <w:t xml:space="preserve">an </w:t>
      </w:r>
      <w:r w:rsidR="00E71195" w:rsidRPr="00C038C3">
        <w:t>average oxygen concentration</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E71195">
        <w:instrText xml:space="preserve"> ADDIN ZOTERO_ITEM CSL_CITATION {"citationID":"FH0e2t6k","properties":{"formattedCitation":"(Brander, 2020; Casini {\\i{}et al.}, 2021)","plainCitation":"(Brander, 2020; Casini et al., 202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E71195" w:rsidRPr="00C038C3">
        <w:fldChar w:fldCharType="separate"/>
      </w:r>
      <w:r w:rsidR="00E71195" w:rsidRPr="00C038C3">
        <w:t xml:space="preserve">(Brander, 2020; Casini </w:t>
      </w:r>
      <w:r w:rsidR="00E71195" w:rsidRPr="00C038C3">
        <w:rPr>
          <w:i/>
          <w:iCs/>
        </w:rPr>
        <w:t>et al.</w:t>
      </w:r>
      <w:r w:rsidR="00E71195" w:rsidRPr="00C038C3">
        <w:t>, 2021)</w:t>
      </w:r>
      <w:r w:rsidR="00E71195" w:rsidRPr="00C038C3">
        <w:fldChar w:fldCharType="end"/>
      </w:r>
      <w:r w:rsidR="00E71195" w:rsidRPr="00C038C3">
        <w:t xml:space="preserve">. </w:t>
      </w:r>
      <w:r w:rsidR="00AD532D" w:rsidRPr="00C038C3">
        <w:t xml:space="preserve">The difference </w:t>
      </w:r>
      <w:r w:rsidR="006355E5" w:rsidRPr="00C038C3">
        <w:t xml:space="preserve">in </w:t>
      </w:r>
      <w:r w:rsidR="00D52F40" w:rsidRPr="00D52F40">
        <w:t xml:space="preserve">our estimate compared to previous studies </w:t>
      </w:r>
      <w:r w:rsidR="001B597C">
        <w:t>is</w:t>
      </w:r>
      <w:r w:rsidR="001B597C" w:rsidRPr="00D52F40">
        <w:t xml:space="preserve"> </w:t>
      </w:r>
      <w:r w:rsidR="00815D22">
        <w:t xml:space="preserve">likely </w:t>
      </w:r>
      <w:r w:rsidR="00D52F40">
        <w:t xml:space="preserve">because </w:t>
      </w:r>
      <w:r w:rsidR="00D52F40" w:rsidRPr="00D52F40">
        <w:t>we</w:t>
      </w:r>
      <w:r w:rsidR="00534B7F">
        <w:t xml:space="preserve">, </w:t>
      </w:r>
      <w:r w:rsidR="00534B7F" w:rsidRPr="007E6CEF">
        <w:t>instead of calculating average oxygen at the mean depth of cod, weight</w:t>
      </w:r>
      <w:r w:rsidR="00534B7F">
        <w:t>ed</w:t>
      </w:r>
      <w:r w:rsidR="00534B7F" w:rsidRPr="007E6CEF">
        <w:t xml:space="preserve"> the </w:t>
      </w:r>
      <w:r w:rsidR="0057345E">
        <w:t xml:space="preserve">sea bottom </w:t>
      </w:r>
      <w:r w:rsidR="00534B7F" w:rsidRPr="007E6CEF">
        <w:t xml:space="preserve">oxygen in the </w:t>
      </w:r>
      <w:r w:rsidR="00534B7F" w:rsidRPr="007E6CEF">
        <w:lastRenderedPageBreak/>
        <w:t>environment</w:t>
      </w:r>
      <w:r w:rsidR="00725AAA">
        <w:t xml:space="preserve"> (from the </w:t>
      </w:r>
      <w:r w:rsidR="00725AAA" w:rsidRPr="00C038C3">
        <w:t>ocean model NEMO-Nordic-SCOBI</w:t>
      </w:r>
      <w:r w:rsidR="00725AAA">
        <w:t>)</w:t>
      </w:r>
      <w:r w:rsidR="00534B7F">
        <w:t xml:space="preserve"> by </w:t>
      </w:r>
      <w:r w:rsidR="00534B7F" w:rsidRPr="00C038C3">
        <w:t xml:space="preserve">the predicted densities from the </w:t>
      </w:r>
      <w:r w:rsidR="00A44D34">
        <w:t xml:space="preserve">cod </w:t>
      </w:r>
      <w:r w:rsidR="00534B7F" w:rsidRPr="00C038C3">
        <w:t>density model.</w:t>
      </w:r>
      <w:r w:rsidR="00534B7F">
        <w:t xml:space="preserve"> Hence, o</w:t>
      </w:r>
      <w:commentRangeStart w:id="151"/>
      <w:commentRangeStart w:id="152"/>
      <w:r w:rsidR="00534B7F">
        <w:t>ur</w:t>
      </w:r>
      <w:r w:rsidR="00534B7F" w:rsidRPr="00C038C3">
        <w:t xml:space="preserve"> </w:t>
      </w:r>
      <w:r w:rsidR="00534B7F">
        <w:t xml:space="preserve">approach overcomes the issue that </w:t>
      </w:r>
      <w:r w:rsidR="00534B7F" w:rsidRPr="00C038C3">
        <w:t>oxygen concentrations span a large range for any given depth</w:t>
      </w:r>
      <w:commentRangeEnd w:id="151"/>
      <w:r w:rsidR="00534B7F" w:rsidRPr="00C038C3">
        <w:rPr>
          <w:rStyle w:val="CommentReference"/>
        </w:rPr>
        <w:commentReference w:id="151"/>
      </w:r>
      <w:commentRangeEnd w:id="152"/>
      <w:r w:rsidR="00534B7F" w:rsidRPr="00C038C3">
        <w:rPr>
          <w:rStyle w:val="CommentReference"/>
        </w:rPr>
        <w:commentReference w:id="152"/>
      </w:r>
      <w:r w:rsidR="00436ED9">
        <w:t xml:space="preserve"> and avoids the assumptions that cod </w:t>
      </w:r>
      <w:r w:rsidR="004E704A">
        <w:t xml:space="preserve">depth </w:t>
      </w:r>
      <w:r w:rsidR="00436ED9">
        <w:t>occup</w:t>
      </w:r>
      <w:r w:rsidR="004E704A">
        <w:t>ancy is independent</w:t>
      </w:r>
      <w:r w:rsidR="00436ED9">
        <w:t xml:space="preserve"> of the oxygen concentration</w:t>
      </w:r>
      <w:r w:rsidR="00534B7F" w:rsidRPr="00C038C3">
        <w:t>.</w:t>
      </w:r>
      <w:r w:rsidR="003167C4">
        <w:t xml:space="preserve"> </w:t>
      </w:r>
    </w:p>
    <w:p w14:paraId="60C58254" w14:textId="2AEBB87D" w:rsidR="00506BCC" w:rsidRDefault="00BD5BFE" w:rsidP="00552801">
      <w:pPr>
        <w:spacing w:line="480" w:lineRule="auto"/>
        <w:ind w:firstLine="284"/>
        <w:contextualSpacing/>
        <w:mirrorIndents/>
        <w:jc w:val="both"/>
      </w:pPr>
      <w:commentRangeStart w:id="153"/>
      <w:r w:rsidRPr="00C038C3">
        <w:t>4.</w:t>
      </w:r>
      <w:r>
        <w:t>3</w:t>
      </w:r>
      <w:r w:rsidRPr="00C038C3">
        <w:t xml:space="preserve"> ml/L has been proposed as a threshold for negative but sub-lethal physiological impacts, including, but not limited to, reduced feeding rates </w:t>
      </w:r>
      <w:r w:rsidRPr="00C038C3">
        <w:fldChar w:fldCharType="begin"/>
      </w:r>
      <w:r>
        <w:instrText xml:space="preserve"> ADDIN ZOTERO_ITEM CSL_CITATION {"citationID":"58wejy4q","properties":{"formattedCitation":"(Chabot and Dutil, 1999; Hrycik {\\i{}et al.}, 2017)","plainCitation":"(Chabot and Dutil, 1999; Hrycik et al., 2017)","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Pr="00C038C3">
        <w:fldChar w:fldCharType="separate"/>
      </w:r>
      <w:r w:rsidRPr="00AC3D0E">
        <w:rPr>
          <w:lang w:val="en-GB"/>
        </w:rPr>
        <w:t xml:space="preserve">(Chabot and Dutil, 1999; Hrycik </w:t>
      </w:r>
      <w:r w:rsidRPr="00AC3D0E">
        <w:rPr>
          <w:i/>
          <w:iCs/>
          <w:lang w:val="en-GB"/>
        </w:rPr>
        <w:t>et al.</w:t>
      </w:r>
      <w:r w:rsidRPr="00AC3D0E">
        <w:rPr>
          <w:lang w:val="en-GB"/>
        </w:rPr>
        <w:t>, 2017)</w:t>
      </w:r>
      <w:r w:rsidRPr="00C038C3">
        <w:fldChar w:fldCharType="end"/>
      </w:r>
      <w:r w:rsidRPr="00C038C3">
        <w:t xml:space="preserve">. </w:t>
      </w:r>
      <w:commentRangeEnd w:id="153"/>
      <w:r>
        <w:rPr>
          <w:rStyle w:val="CommentReference"/>
        </w:rPr>
        <w:commentReference w:id="153"/>
      </w:r>
      <w:r>
        <w:t xml:space="preserve">Despite the median oxygen concentrations experienced by the population in our study is above this threshold, </w:t>
      </w:r>
      <w:r w:rsidRPr="00C038C3">
        <w:t>we still find a positive effect of oxygen</w:t>
      </w:r>
      <w:r>
        <w:t xml:space="preserve">, in line with previous studies showing that exposure to low-oxygen areas is associated with low condition </w:t>
      </w:r>
      <w:r w:rsidR="00293A46" w:rsidRPr="00FF0653">
        <w:t xml:space="preserve"> </w:t>
      </w:r>
      <w:r w:rsidR="00FF0653">
        <w:rPr>
          <w:lang w:val="sv-SE"/>
        </w:rPr>
        <w:fldChar w:fldCharType="begin"/>
      </w:r>
      <w:r w:rsidR="00FF0653">
        <w:instrText xml:space="preserve"> ADDIN ZOTERO_ITEM CSL_CITATION {"citationID":"s1T7JyF6","properties":{"formattedCitation":"(Limburg and Casini, 2019; Casini {\\i{}et al.}, 2021)","plainCitation":"(Limburg and Casini, 2019; Casini et al., 202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FF0653" w:rsidRPr="00FF0653">
        <w:rPr>
          <w:lang w:val="en-GB"/>
        </w:rPr>
        <w:t xml:space="preserve">(Limburg and Casini, 2019; Casini </w:t>
      </w:r>
      <w:r w:rsidR="00FF0653" w:rsidRPr="00FF0653">
        <w:rPr>
          <w:i/>
          <w:iCs/>
          <w:lang w:val="en-GB"/>
        </w:rPr>
        <w:t>et al.</w:t>
      </w:r>
      <w:r w:rsidR="00FF0653" w:rsidRPr="00FF0653">
        <w:rPr>
          <w:lang w:val="en-GB"/>
        </w:rPr>
        <w:t>, 2021)</w:t>
      </w:r>
      <w:r w:rsidR="00FF0653">
        <w:rPr>
          <w:lang w:val="sv-SE"/>
        </w:rPr>
        <w:fldChar w:fldCharType="end"/>
      </w:r>
      <w:r w:rsidR="00FF0653">
        <w:t xml:space="preserve">. </w:t>
      </w:r>
      <w:r w:rsidR="00552B39" w:rsidRPr="00CB48D5">
        <w:t xml:space="preserve">However, we can only speculate if this is due to higher oxygen being correlated with richer habitats that feature higher food availability, or if there are direct physiological impacts at a lower threshold in the wild. The effect of oxygen could also be larger for small cod (i.e., a higher threshold), that currently dominate the Baltic population, as discussed in Casini </w:t>
      </w:r>
      <w:r w:rsidR="00552B39" w:rsidRPr="00CB48D5">
        <w:rPr>
          <w:i/>
          <w:iCs/>
        </w:rPr>
        <w:t>et al</w:t>
      </w:r>
      <w:r w:rsidR="00552B39" w:rsidRPr="00CB48D5">
        <w:t xml:space="preserve">. (2021). </w:t>
      </w:r>
    </w:p>
    <w:p w14:paraId="4BCC2276" w14:textId="5504314D" w:rsidR="001B273E" w:rsidRPr="00C038C3" w:rsidRDefault="00552B39" w:rsidP="001B273E">
      <w:pPr>
        <w:spacing w:line="480" w:lineRule="auto"/>
        <w:ind w:firstLine="284"/>
        <w:contextualSpacing/>
        <w:mirrorIndents/>
        <w:jc w:val="both"/>
      </w:pPr>
      <w:r w:rsidRPr="00CB48D5">
        <w:t>However, despite this positive association</w:t>
      </w:r>
      <w:r w:rsidR="00506BCC">
        <w:t xml:space="preserve"> between oxygen experienced and condition</w:t>
      </w:r>
      <w:r w:rsidRPr="00CB48D5">
        <w:t xml:space="preserve">, the trends per subdivision are mixed. For instance, the experienced oxygen concentrations were stable in subdivision 27 and 28, despite declines in in the environment (Fig. S19-S20). By contrast, the oxygen in the environment was </w:t>
      </w:r>
      <w:r w:rsidR="00BD5BFE">
        <w:t xml:space="preserve">more </w:t>
      </w:r>
      <w:r w:rsidRPr="00CB48D5">
        <w:t>stable in subdivision 25</w:t>
      </w:r>
      <w:r w:rsidR="00CB48D5">
        <w:t xml:space="preserve">. </w:t>
      </w:r>
      <w:r w:rsidRPr="00CB48D5">
        <w:t xml:space="preserve">However, when </w:t>
      </w:r>
      <w:r w:rsidR="00FF0653" w:rsidRPr="00FF0653">
        <w:t>considering</w:t>
      </w:r>
      <w:r w:rsidRPr="00CB48D5">
        <w:t xml:space="preserve"> changes in the</w:t>
      </w:r>
      <w:commentRangeStart w:id="154"/>
      <w:r w:rsidRPr="00CB48D5">
        <w:t xml:space="preserve"> </w:t>
      </w:r>
      <w:commentRangeEnd w:id="154"/>
      <w:r w:rsidR="00CB48D5">
        <w:rPr>
          <w:rStyle w:val="CommentReference"/>
        </w:rPr>
        <w:commentReference w:id="154"/>
      </w:r>
      <w:r w:rsidRPr="00CB48D5">
        <w:t>distribution of cod, the oxygen concentration experience</w:t>
      </w:r>
      <w:r w:rsidR="00BD5BFE">
        <w:t>d</w:t>
      </w:r>
      <w:r w:rsidRPr="00CB48D5">
        <w:t xml:space="preserve"> by cod in subdivision 25 decline</w:t>
      </w:r>
      <w:ins w:id="155" w:author="Max Lindmark" w:date="2022-04-19T16:36:00Z">
        <w:r w:rsidR="001779ED">
          <w:t>d</w:t>
        </w:r>
      </w:ins>
      <w:r w:rsidRPr="00CB48D5">
        <w:t xml:space="preserve"> with 1.5 ml/L over the study period</w:t>
      </w:r>
      <w:r w:rsidR="00BD5BFE">
        <w:t>,</w:t>
      </w:r>
      <w:commentRangeStart w:id="156"/>
      <w:ins w:id="157" w:author="Michele Casini" w:date="2022-04-19T15:57:00Z">
        <w:r w:rsidR="00BD5BFE">
          <w:t xml:space="preserve"> </w:t>
        </w:r>
      </w:ins>
      <w:ins w:id="158" w:author="Michele Casini" w:date="2022-04-19T16:01:00Z">
        <w:del w:id="159" w:author="Max Lindmark" w:date="2022-04-19T16:48:00Z">
          <w:r w:rsidR="00506BCC" w:rsidDel="00CA0747">
            <w:delText>mainly</w:delText>
          </w:r>
        </w:del>
      </w:ins>
      <w:ins w:id="160" w:author="Max Lindmark" w:date="2022-04-19T16:48:00Z">
        <w:r w:rsidR="00CA0747">
          <w:t>partly</w:t>
        </w:r>
      </w:ins>
      <w:ins w:id="161" w:author="Michele Casini" w:date="2022-04-19T16:01:00Z">
        <w:r w:rsidR="00506BCC">
          <w:t xml:space="preserve"> </w:t>
        </w:r>
      </w:ins>
      <w:commentRangeEnd w:id="156"/>
      <w:r w:rsidR="00CA0747">
        <w:rPr>
          <w:rStyle w:val="CommentReference"/>
        </w:rPr>
        <w:commentReference w:id="156"/>
      </w:r>
      <w:ins w:id="162" w:author="Michele Casini" w:date="2022-04-19T15:58:00Z">
        <w:r w:rsidR="00506BCC">
          <w:t>due to the fact</w:t>
        </w:r>
      </w:ins>
      <w:ins w:id="163" w:author="Michele Casini" w:date="2022-04-19T15:57:00Z">
        <w:r w:rsidR="00BD5BFE">
          <w:t xml:space="preserve"> </w:t>
        </w:r>
      </w:ins>
      <w:ins w:id="164" w:author="Michele Casini" w:date="2022-04-19T15:58:00Z">
        <w:r w:rsidR="00506BCC" w:rsidRPr="00506BCC">
          <w:t>that</w:t>
        </w:r>
      </w:ins>
      <w:ins w:id="165" w:author="Michele Casini" w:date="2022-04-19T15:57:00Z">
        <w:r w:rsidR="00BD5BFE" w:rsidRPr="00506BCC">
          <w:t xml:space="preserve"> cod moved to deeper waters, as found in Casini </w:t>
        </w:r>
        <w:r w:rsidR="00BD5BFE" w:rsidRPr="00506BCC">
          <w:rPr>
            <w:i/>
            <w:iCs/>
          </w:rPr>
          <w:t>et al.</w:t>
        </w:r>
        <w:r w:rsidR="00BD5BFE" w:rsidRPr="00506BCC">
          <w:t xml:space="preserve"> </w:t>
        </w:r>
        <w:r w:rsidR="00BD5BFE" w:rsidRPr="001779ED">
          <w:fldChar w:fldCharType="begin"/>
        </w:r>
        <w:r w:rsidR="00BD5BFE" w:rsidRPr="00506BCC">
          <w:instrText xml:space="preserve"> ADDIN ZOTERO_ITEM CSL_CITATION {"citationID":"vWYWD48m","properties":{"formattedCitation":"(2020)","plainCitation":"(2020)","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instrText>
        </w:r>
        <w:r w:rsidR="00BD5BFE" w:rsidRPr="001779ED">
          <w:fldChar w:fldCharType="separate"/>
        </w:r>
        <w:r w:rsidR="00BD5BFE" w:rsidRPr="00506BCC">
          <w:rPr>
            <w:noProof/>
          </w:rPr>
          <w:t>(2021)</w:t>
        </w:r>
        <w:r w:rsidR="00BD5BFE" w:rsidRPr="001779ED">
          <w:fldChar w:fldCharType="end"/>
        </w:r>
      </w:ins>
      <w:ins w:id="166" w:author="Max Lindmark" w:date="2022-04-19T11:09:00Z">
        <w:r w:rsidRPr="001779ED">
          <w:t xml:space="preserve">. </w:t>
        </w:r>
      </w:ins>
      <w:r w:rsidRPr="001779ED">
        <w:t xml:space="preserve">This highlights the need to incorporate changes in the distribution when assessing changes in the environmental conditions </w:t>
      </w:r>
      <w:r w:rsidR="00506BCC">
        <w:t xml:space="preserve">that </w:t>
      </w:r>
      <w:r w:rsidRPr="001779ED">
        <w:t xml:space="preserve">cod experience. </w:t>
      </w:r>
      <w:r w:rsidR="00234431" w:rsidRPr="00C038C3">
        <w:t xml:space="preserve">An </w:t>
      </w:r>
      <w:r w:rsidR="00234431"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r w:rsidR="00FD65EC" w:rsidRPr="00C038C3">
        <w:rPr>
          <w:i/>
        </w:rPr>
        <w:t>entomo</w:t>
      </w:r>
      <w:r w:rsidR="00137390" w:rsidRPr="00C038C3">
        <w:rPr>
          <w:i/>
        </w:rPr>
        <w:t>n</w:t>
      </w:r>
      <w:r w:rsidR="005E3A64" w:rsidRPr="00C038C3">
        <w:t xml:space="preserve">, </w:t>
      </w:r>
      <w:r w:rsidR="008B7365" w:rsidRPr="00C038C3">
        <w:t xml:space="preserve">due to habitat contraction caused by the expansion of </w:t>
      </w:r>
      <w:r w:rsidR="005E3A64" w:rsidRPr="00C038C3">
        <w:t xml:space="preserve">“dead </w:t>
      </w:r>
      <w:r w:rsidR="005E3A64" w:rsidRPr="00C038C3">
        <w:lastRenderedPageBreak/>
        <w:t>zones”</w:t>
      </w:r>
      <w:r w:rsidR="00C34435">
        <w:t xml:space="preserve"> avoided by cod</w:t>
      </w:r>
      <w:r w:rsidR="0087118F">
        <w:t xml:space="preserve"> </w:t>
      </w:r>
      <w:r w:rsidR="002B4F9A" w:rsidRPr="00C038C3">
        <w:fldChar w:fldCharType="begin"/>
      </w:r>
      <w:r w:rsidR="00F77110">
        <w:instrText xml:space="preserve"> ADDIN ZOTERO_ITEM CSL_CITATION {"citationID":"U6k13WPq","properties":{"formattedCitation":"(Casini {\\i{}et al.}, 2016a, 2021; Orio {\\i{}et al.}, 2019; Haase {\\i{}et al.}, 2020)","plainCitation":"(Casini et al., 2016a, 2021; Orio et al., 2019; Haase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F77110" w:rsidRPr="00F77110">
        <w:rPr>
          <w:lang w:val="en-GB"/>
        </w:rPr>
        <w:t xml:space="preserve">(Casini </w:t>
      </w:r>
      <w:r w:rsidR="00F77110" w:rsidRPr="00F77110">
        <w:rPr>
          <w:i/>
          <w:iCs/>
          <w:lang w:val="en-GB"/>
        </w:rPr>
        <w:t>et al.</w:t>
      </w:r>
      <w:r w:rsidR="00F77110" w:rsidRPr="00F77110">
        <w:rPr>
          <w:lang w:val="en-GB"/>
        </w:rPr>
        <w:t xml:space="preserve">, 2016a, 2021; Orio </w:t>
      </w:r>
      <w:r w:rsidR="00F77110" w:rsidRPr="00F77110">
        <w:rPr>
          <w:i/>
          <w:iCs/>
          <w:lang w:val="en-GB"/>
        </w:rPr>
        <w:t>et al.</w:t>
      </w:r>
      <w:r w:rsidR="00F77110" w:rsidRPr="00F77110">
        <w:rPr>
          <w:lang w:val="en-GB"/>
        </w:rPr>
        <w:t xml:space="preserve">, 2019; Haase </w:t>
      </w:r>
      <w:r w:rsidR="00F77110" w:rsidRPr="00F77110">
        <w:rPr>
          <w:i/>
          <w:iCs/>
          <w:lang w:val="en-GB"/>
        </w:rPr>
        <w:t>et al.</w:t>
      </w:r>
      <w:r w:rsidR="00F77110" w:rsidRPr="00F77110">
        <w:rPr>
          <w:lang w:val="en-GB"/>
        </w:rPr>
        <w:t>, 2020)</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entomon</w:t>
      </w:r>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7A03D6">
        <w:t xml:space="preserve">, </w:t>
      </w:r>
      <w:r w:rsidR="00A71C5E">
        <w:t xml:space="preserve">also </w:t>
      </w:r>
      <w:r w:rsidR="007A03D6">
        <w:t>in line with</w:t>
      </w:r>
      <w:r w:rsidR="00C17F3B">
        <w:t xml:space="preserve"> predictions</w:t>
      </w:r>
      <w:r w:rsidR="007A03D6">
        <w:t xml:space="preserve"> </w:t>
      </w:r>
      <w:r w:rsidR="007C63B8" w:rsidRPr="00C038C3">
        <w:fldChar w:fldCharType="begin"/>
      </w:r>
      <w:r w:rsidR="007C63B8">
        <w:instrText xml:space="preserve"> ADDIN ZOTERO_ITEM CSL_CITATION {"citationID":"BSMruUZ4","properties":{"formattedCitation":"(Sved\\uc0\\u228{}ng and Hornborg, 2014)","plainCitation":"(Svedäng and Hornborg, 2014)","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7C63B8" w:rsidRPr="00C038C3">
        <w:t>(Svedäng and Hornborg, 2014)</w:t>
      </w:r>
      <w:r w:rsidR="007C63B8" w:rsidRPr="00C038C3">
        <w:fldChar w:fldCharType="end"/>
      </w:r>
      <w:r w:rsidR="008B7DC4">
        <w:t xml:space="preserve">, </w:t>
      </w:r>
      <w:r w:rsidR="006F3F3D">
        <w:t xml:space="preserve">though the effect is </w:t>
      </w:r>
      <w:r w:rsidR="00C17F3B">
        <w:t xml:space="preserve">uncertain and </w:t>
      </w:r>
      <w:r w:rsidR="00A07EEE">
        <w:t xml:space="preserve">very </w:t>
      </w:r>
      <w:r w:rsidR="006E1FD0">
        <w:t>minor</w:t>
      </w:r>
      <w:r w:rsidR="001C3838">
        <w:t xml:space="preserve"> compared to the 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The effect of </w:t>
      </w:r>
      <w:r w:rsidR="00DE2A29" w:rsidRPr="00F65414">
        <w:rPr>
          <w:i/>
        </w:rPr>
        <w:t>S. entomon</w:t>
      </w:r>
      <w:r w:rsidR="00DE2A29">
        <w:rPr>
          <w:iCs/>
        </w:rPr>
        <w:t xml:space="preserve"> was positive, but uncertain and </w:t>
      </w:r>
      <w:r w:rsidR="003F0E2B">
        <w:rPr>
          <w:iCs/>
        </w:rPr>
        <w:t xml:space="preserve">very </w:t>
      </w:r>
      <w:r w:rsidR="00A23D20">
        <w:rPr>
          <w:iCs/>
        </w:rPr>
        <w:t>minor</w:t>
      </w:r>
      <w:r w:rsidR="00DE2A29">
        <w:rPr>
          <w:iCs/>
        </w:rPr>
        <w:t>.</w:t>
      </w:r>
      <w:r w:rsidR="007A03D6">
        <w:t xml:space="preserve"> </w:t>
      </w:r>
      <w:r w:rsidR="00F6786B">
        <w:t>The</w:t>
      </w:r>
      <w:r w:rsidR="0010008E">
        <w:t>se</w:t>
      </w:r>
      <w:r w:rsidR="00F6786B">
        <w:t xml:space="preserve"> lack of clear signals of competition </w:t>
      </w:r>
      <w:r w:rsidR="00C52FD9">
        <w:t xml:space="preserve">could be because </w:t>
      </w:r>
      <w:r w:rsidR="00147955" w:rsidRPr="00C038C3">
        <w:t xml:space="preserve">biomass </w:t>
      </w:r>
      <w:r w:rsidR="005E6576" w:rsidRPr="00C038C3">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r w:rsidR="00FB15D8">
        <w:t xml:space="preserve">. </w:t>
      </w:r>
      <w:r w:rsidR="005F24FB">
        <w:t xml:space="preserve">It could also be because the biomass of both cod and flounder </w:t>
      </w:r>
      <w:r w:rsidR="001C3838">
        <w:t xml:space="preserve">have been </w:t>
      </w:r>
      <w:r w:rsidR="005F24FB">
        <w:t xml:space="preserve">at relatively low levels </w:t>
      </w:r>
      <w:r w:rsidR="001C3838">
        <w:t xml:space="preserve">during the past three decades </w:t>
      </w:r>
      <w:r w:rsidR="005F24FB">
        <w:t xml:space="preserve">from a historical perspective </w:t>
      </w:r>
      <w:r w:rsidR="005F24FB">
        <w:fldChar w:fldCharType="begin"/>
      </w:r>
      <w:r w:rsidR="005F24FB">
        <w:instrText xml:space="preserve"> ADDIN ZOTERO_ITEM CSL_CITATION {"citationID":"tl2X0AU6","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5F24FB">
        <w:fldChar w:fldCharType="separate"/>
      </w:r>
      <w:r w:rsidR="005F24FB" w:rsidRPr="00F6786B">
        <w:rPr>
          <w:lang w:val="en-GB"/>
        </w:rPr>
        <w:t xml:space="preserve">(Tomczak </w:t>
      </w:r>
      <w:r w:rsidR="005F24FB" w:rsidRPr="00F6786B">
        <w:rPr>
          <w:i/>
          <w:iCs/>
          <w:lang w:val="en-GB"/>
        </w:rPr>
        <w:t>et al.</w:t>
      </w:r>
      <w:r w:rsidR="005F24FB" w:rsidRPr="00F6786B">
        <w:rPr>
          <w:lang w:val="en-GB"/>
        </w:rPr>
        <w:t>, 2022)</w:t>
      </w:r>
      <w:r w:rsidR="005F24FB">
        <w:fldChar w:fldCharType="end"/>
      </w:r>
      <w:r w:rsidR="00B3742D">
        <w:t>.</w:t>
      </w:r>
    </w:p>
    <w:p w14:paraId="155BA261" w14:textId="02A80FFE"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E30BCE">
        <w:instrText xml:space="preserve"> ADDIN ZOTERO_ITEM CSL_CITATION {"citationID":"MFikyO4b","properties":{"formattedCitation":"(G\\uc0\\u229{}rdmark {\\i{}et al.}, 2015; Casini {\\i{}et al.}, 2016a; Neuenfeldt {\\i{}et al.}, 2020)","plainCitation":"(Gårdmark et al., 2015; Casini et al., 2016a; Neuenfeldt et al., 2020)","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E30BCE" w:rsidRPr="00E30BCE">
        <w:rPr>
          <w:lang w:val="en-GB"/>
        </w:rPr>
        <w:t xml:space="preserve">(Gårdmark </w:t>
      </w:r>
      <w:r w:rsidR="00E30BCE" w:rsidRPr="00E30BCE">
        <w:rPr>
          <w:i/>
          <w:iCs/>
          <w:lang w:val="en-GB"/>
        </w:rPr>
        <w:t>et al.</w:t>
      </w:r>
      <w:r w:rsidR="00E30BCE" w:rsidRPr="00E30BCE">
        <w:rPr>
          <w:lang w:val="en-GB"/>
        </w:rPr>
        <w:t xml:space="preserve">, 2015; Casini </w:t>
      </w:r>
      <w:r w:rsidR="00E30BCE" w:rsidRPr="00E30BCE">
        <w:rPr>
          <w:i/>
          <w:iCs/>
          <w:lang w:val="en-GB"/>
        </w:rPr>
        <w:t>et al.</w:t>
      </w:r>
      <w:r w:rsidR="00E30BCE" w:rsidRPr="00E30BCE">
        <w:rPr>
          <w:lang w:val="en-GB"/>
        </w:rPr>
        <w:t xml:space="preserve">, 2016a; Neuenfeldt </w:t>
      </w:r>
      <w:r w:rsidR="00E30BCE" w:rsidRPr="00E30BCE">
        <w:rPr>
          <w:i/>
          <w:iCs/>
          <w:lang w:val="en-GB"/>
        </w:rPr>
        <w:t>et al.</w:t>
      </w:r>
      <w:r w:rsidR="00E30BCE" w:rsidRPr="00E30BCE">
        <w:rPr>
          <w:lang w:val="en-GB"/>
        </w:rPr>
        <w:t>, 2020)</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also cod condition declined the most. However, despite the decline, sprat </w:t>
      </w:r>
      <w:commentRangeStart w:id="167"/>
      <w:r w:rsidR="00F77110">
        <w:t xml:space="preserve">has </w:t>
      </w:r>
      <w:commentRangeEnd w:id="167"/>
      <w:r w:rsidR="00E256DE">
        <w:rPr>
          <w:rStyle w:val="CommentReference"/>
        </w:rPr>
        <w:commentReference w:id="167"/>
      </w:r>
      <w:r w:rsidR="00F77110">
        <w:t xml:space="preserve">been most abundant in subdivision 28, while cod biomass in </w:t>
      </w:r>
      <w:r w:rsidR="0052642F">
        <w:t xml:space="preserve">subdivisions </w:t>
      </w:r>
      <w:r w:rsidR="00F77110">
        <w:t xml:space="preserve">27 and 28 </w:t>
      </w:r>
      <w:r w:rsidR="004B471B">
        <w:t>has</w:t>
      </w:r>
      <w:r w:rsidR="00F77110">
        <w:t xml:space="preserve"> been very low during the study period, suggesting that further analyses should be made to infer whether</w:t>
      </w:r>
      <w:r w:rsidR="00F77110" w:rsidRPr="00C038C3">
        <w:t xml:space="preserve"> the decline in sprat drove the decline in condition.</w:t>
      </w:r>
      <w:r w:rsidR="0052642F">
        <w:t xml:space="preserve"> Overall, t</w:t>
      </w:r>
      <w:commentRangeStart w:id="168"/>
      <w:r w:rsidR="0052642F" w:rsidRPr="00C038C3">
        <w:t xml:space="preserve">he </w:t>
      </w:r>
      <w:r w:rsidR="0052642F">
        <w:t xml:space="preserve">fact that cod </w:t>
      </w:r>
      <w:commentRangeEnd w:id="168"/>
      <w:r w:rsidR="0052642F">
        <w:rPr>
          <w:rStyle w:val="CommentReference"/>
        </w:rPr>
        <w:commentReference w:id="168"/>
      </w:r>
      <w:r w:rsidR="0052642F" w:rsidRPr="00C038C3">
        <w:t xml:space="preserve">condition </w:t>
      </w:r>
      <w:r w:rsidR="0052642F">
        <w:t>has declined in all areas—also in areas where high abundance of prey remains—</w:t>
      </w:r>
      <w:r w:rsidR="00FB409C">
        <w:t>indicate</w:t>
      </w:r>
      <w:r w:rsidR="0052642F">
        <w:t>s that several variables and driving processes have been involved, including variables operating on a large spatial scale</w:t>
      </w:r>
      <w:r w:rsidR="00D162DC">
        <w:t xml:space="preserve">  </w:t>
      </w:r>
    </w:p>
    <w:p w14:paraId="27F253D9" w14:textId="0AFC7875" w:rsidR="00C02158" w:rsidRPr="00C038C3" w:rsidRDefault="00A6241E" w:rsidP="00552801">
      <w:pPr>
        <w:spacing w:line="480" w:lineRule="auto"/>
        <w:ind w:firstLine="284"/>
        <w:contextualSpacing/>
        <w:mirrorIndents/>
        <w:jc w:val="both"/>
      </w:pPr>
      <w:r w:rsidRPr="00C038C3">
        <w:lastRenderedPageBreak/>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r w:rsidR="00BC1E01">
        <w:t>analyzed</w:t>
      </w:r>
      <w:r w:rsidR="00A7317C">
        <w:t xml:space="preserve"> for the first time in a common framework</w:t>
      </w:r>
      <w:r w:rsidR="006449D3">
        <w:t xml:space="preserve"> using individual-level data</w:t>
      </w:r>
      <w:r w:rsidR="00A7317C">
        <w:t>,</w:t>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5D659D">
        <w:t xml:space="preserve">T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time period,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506BCC">
        <w:instrText xml:space="preserve"> ADDIN ZOTERO_ITEM CSL_CITATION {"citationID":"QR3BvSBH","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506BCC">
        <w:rPr>
          <w:noProof/>
        </w:rPr>
        <w:t>2015)</w:t>
      </w:r>
      <w:r w:rsidR="00506BCC">
        <w:fldChar w:fldCharType="end"/>
      </w:r>
      <w:r w:rsidR="00320A2D" w:rsidRPr="00320A2D">
        <w:t xml:space="preserve">, </w:t>
      </w:r>
      <w:r w:rsidR="00651DF4">
        <w:t xml:space="preserve">or using </w:t>
      </w:r>
      <w:r w:rsidR="00DE6DC2">
        <w:t>“life-time recorders”</w:t>
      </w:r>
      <w:r w:rsidR="00651DF4">
        <w:t xml:space="preserve"> such as otoliths (Limburg and Casini, 2019),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w:t>
      </w:r>
      <w:r w:rsidR="003210C1">
        <w:t xml:space="preserve">time-varying intercepts and </w:t>
      </w:r>
      <w:r w:rsidR="005D659D">
        <w:t>spatial and spatiotemporal terms) in the models suggest</w:t>
      </w:r>
      <w:r w:rsidR="00742CA5">
        <w:t>s</w:t>
      </w:r>
      <w:r w:rsidR="005D659D">
        <w:t xml:space="preserve"> that other factors, not </w:t>
      </w:r>
      <w:r w:rsidR="00D44245">
        <w:t xml:space="preserve">explicitly </w:t>
      </w:r>
      <w:r w:rsidR="005D659D">
        <w:t>included in our analyses, can also play an important role in the decline of cod condition during the past three decades</w:t>
      </w:r>
      <w:r w:rsidR="008D519F">
        <w:t xml:space="preserve">. </w:t>
      </w:r>
      <w:r w:rsidR="004670D0">
        <w:t>I</w:t>
      </w:r>
      <w:r w:rsidR="005F3C73" w:rsidRPr="00C038C3">
        <w:t xml:space="preserve">t is </w:t>
      </w:r>
      <w:r w:rsidR="00BB3AAF">
        <w:t xml:space="preserve">also </w:t>
      </w:r>
      <w:r w:rsidR="005F3C73" w:rsidRPr="00C038C3">
        <w:t xml:space="preserve">possible </w:t>
      </w:r>
      <w:r w:rsidR="00D75806">
        <w:t xml:space="preserve">that </w:t>
      </w:r>
      <w:r w:rsidR="00730525" w:rsidRPr="00C038C3">
        <w:t xml:space="preserve">the mechanisms that </w:t>
      </w:r>
      <w:r w:rsidR="00FD557F">
        <w:t>initiated</w:t>
      </w:r>
      <w:r w:rsidR="00FD557F" w:rsidRPr="00C038C3">
        <w:t xml:space="preserve"> </w:t>
      </w:r>
      <w:r w:rsidR="00DD6E5F" w:rsidRPr="00C038C3">
        <w:t xml:space="preserve">the </w:t>
      </w:r>
      <w:r w:rsidR="00FD557F">
        <w:t xml:space="preserve">body condition </w:t>
      </w:r>
      <w:r w:rsidR="00DD6E5F" w:rsidRPr="00C038C3">
        <w:t xml:space="preserve">decline </w:t>
      </w:r>
      <w:r w:rsidR="00FD557F">
        <w:t>are not the same</w:t>
      </w:r>
      <w:r w:rsidR="00DD6E5F" w:rsidRPr="00C038C3">
        <w:t xml:space="preserve"> ones that </w:t>
      </w:r>
      <w:r w:rsidR="00A66E7D" w:rsidRPr="00C038C3">
        <w:t xml:space="preserve">have kept cod in a poor physiological state </w:t>
      </w:r>
      <w:r w:rsidR="009C2876" w:rsidRPr="00C038C3">
        <w:t xml:space="preserve">in the last </w:t>
      </w:r>
      <w:commentRangeStart w:id="169"/>
      <w:commentRangeStart w:id="170"/>
      <w:r w:rsidR="009C2876" w:rsidRPr="00C038C3">
        <w:t>1</w:t>
      </w:r>
      <w:r w:rsidR="001B7754">
        <w:t>0</w:t>
      </w:r>
      <w:r w:rsidR="009C2876" w:rsidRPr="00C038C3">
        <w:t xml:space="preserve"> years</w:t>
      </w:r>
      <w:commentRangeEnd w:id="169"/>
      <w:r w:rsidR="001B7754">
        <w:rPr>
          <w:rStyle w:val="CommentReference"/>
        </w:rPr>
        <w:commentReference w:id="169"/>
      </w:r>
      <w:commentRangeEnd w:id="170"/>
      <w:r w:rsidR="00BC1E01">
        <w:rPr>
          <w:rStyle w:val="CommentReference"/>
        </w:rPr>
        <w:commentReference w:id="170"/>
      </w:r>
      <w:r w:rsidR="009C3AEC">
        <w:t xml:space="preserve"> </w:t>
      </w:r>
      <w:r w:rsidR="009C3AEC">
        <w:fldChar w:fldCharType="begin"/>
      </w:r>
      <w:r w:rsidR="009C3AEC">
        <w:instrText xml:space="preserve"> ADDIN ZOTERO_ITEM CSL_CITATION {"citationID":"Wv4A4aG9","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fldChar w:fldCharType="separate"/>
      </w:r>
      <w:r w:rsidR="009C3AEC" w:rsidRPr="009C3AEC">
        <w:rPr>
          <w:lang w:val="en-GB"/>
        </w:rPr>
        <w:t xml:space="preserve">(Tomczak </w:t>
      </w:r>
      <w:r w:rsidR="009C3AEC" w:rsidRPr="009C3AEC">
        <w:rPr>
          <w:i/>
          <w:iCs/>
          <w:lang w:val="en-GB"/>
        </w:rPr>
        <w:t>et al.</w:t>
      </w:r>
      <w:r w:rsidR="009C3AEC" w:rsidRPr="009C3AEC">
        <w:rPr>
          <w:lang w:val="en-GB"/>
        </w:rPr>
        <w:t>, 2022)</w:t>
      </w:r>
      <w:r w:rsidR="009C3AEC">
        <w:fldChar w:fldCharType="end"/>
      </w:r>
      <w:commentRangeStart w:id="171"/>
      <w:r w:rsidR="00443036">
        <w:t>.</w:t>
      </w:r>
      <w:r w:rsidR="00505E52">
        <w:t xml:space="preserve"> </w:t>
      </w:r>
      <w:r w:rsidR="009F7EEC">
        <w:t>Liver p</w:t>
      </w:r>
      <w:commentRangeStart w:id="172"/>
      <w:commentRangeStart w:id="173"/>
      <w:commentRangeStart w:id="174"/>
      <w:commentRangeStart w:id="175"/>
      <w:r w:rsidR="00505E52">
        <w:t>arasites</w:t>
      </w:r>
      <w:commentRangeEnd w:id="172"/>
      <w:r w:rsidR="0052642F">
        <w:rPr>
          <w:rStyle w:val="CommentReference"/>
        </w:rPr>
        <w:commentReference w:id="172"/>
      </w:r>
      <w:commentRangeEnd w:id="173"/>
      <w:r w:rsidR="00AF2006">
        <w:rPr>
          <w:rStyle w:val="CommentReference"/>
        </w:rPr>
        <w:commentReference w:id="173"/>
      </w:r>
      <w:r w:rsidR="00505E52">
        <w:t xml:space="preserve"> are for instance numerous now, but likely did not cause the decline</w:t>
      </w:r>
      <w:r w:rsidR="008C2DF9">
        <w:t xml:space="preserve"> </w:t>
      </w:r>
      <w:r w:rsidR="00976AD7">
        <w:fldChar w:fldCharType="begin"/>
      </w:r>
      <w:r w:rsidR="00976AD7">
        <w:instrText xml:space="preserve"> ADDIN ZOTERO_ITEM CSL_CITATION {"citationID":"cNqp2e2a","properties":{"formattedCitation":"(Ryberg {\\i{}et al.}, 2020)","plainCitation":"(Ryberg et al., 2020)","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Gadus morhua,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976AD7" w:rsidRPr="00976AD7">
        <w:rPr>
          <w:lang w:val="en-GB"/>
        </w:rPr>
        <w:t xml:space="preserve">(Ryberg </w:t>
      </w:r>
      <w:r w:rsidR="00976AD7" w:rsidRPr="00976AD7">
        <w:rPr>
          <w:i/>
          <w:iCs/>
          <w:lang w:val="en-GB"/>
        </w:rPr>
        <w:t>et al.</w:t>
      </w:r>
      <w:r w:rsidR="00976AD7" w:rsidRPr="00976AD7">
        <w:rPr>
          <w:lang w:val="en-GB"/>
        </w:rPr>
        <w:t>, 2020)</w:t>
      </w:r>
      <w:r w:rsidR="00976AD7">
        <w:fldChar w:fldCharType="end"/>
      </w:r>
      <w:del w:id="176" w:author="Max Lindmark" w:date="2022-04-19T16:47:00Z">
        <w:r w:rsidR="00505E52" w:rsidDel="00A6194E">
          <w:delText>.</w:delText>
        </w:r>
        <w:r w:rsidR="00443036" w:rsidDel="00A6194E">
          <w:delText xml:space="preserve"> </w:delText>
        </w:r>
      </w:del>
      <w:commentRangeEnd w:id="171"/>
      <w:r w:rsidR="000B4E9A">
        <w:rPr>
          <w:rStyle w:val="CommentReference"/>
        </w:rPr>
        <w:commentReference w:id="171"/>
      </w:r>
      <w:commentRangeStart w:id="177"/>
      <w:commentRangeEnd w:id="174"/>
      <w:ins w:id="178" w:author="Michele Casini" w:date="2022-04-19T12:46:00Z">
        <w:del w:id="179" w:author="Max Lindmark" w:date="2022-04-19T16:47:00Z">
          <w:r w:rsidR="00200412" w:rsidDel="00A6194E">
            <w:delText xml:space="preserve">Moreover, </w:delText>
          </w:r>
        </w:del>
      </w:ins>
      <w:ins w:id="180" w:author="Michele Casini" w:date="2022-04-19T12:53:00Z">
        <w:del w:id="181" w:author="Max Lindmark" w:date="2022-04-19T16:47:00Z">
          <w:r w:rsidR="00115B74" w:rsidDel="00A6194E">
            <w:delText>the currently low</w:delText>
          </w:r>
        </w:del>
      </w:ins>
      <w:ins w:id="182" w:author="Michele Casini" w:date="2022-04-19T12:46:00Z">
        <w:del w:id="183" w:author="Max Lindmark" w:date="2022-04-19T16:47:00Z">
          <w:r w:rsidR="00200412" w:rsidDel="00A6194E">
            <w:delText xml:space="preserve"> </w:delText>
          </w:r>
        </w:del>
      </w:ins>
      <w:ins w:id="184" w:author="Michele Casini" w:date="2022-04-19T12:48:00Z">
        <w:del w:id="185" w:author="Max Lindmark" w:date="2022-04-19T16:47:00Z">
          <w:r w:rsidR="00581ADF" w:rsidDel="00A6194E">
            <w:delText xml:space="preserve">growth rate and </w:delText>
          </w:r>
        </w:del>
      </w:ins>
      <w:ins w:id="186" w:author="Michele Casini" w:date="2022-04-19T12:54:00Z">
        <w:del w:id="187" w:author="Max Lindmark" w:date="2022-04-19T16:47:00Z">
          <w:r w:rsidR="00115B74" w:rsidDel="00A6194E">
            <w:delText xml:space="preserve">mean </w:delText>
          </w:r>
        </w:del>
      </w:ins>
      <w:ins w:id="188" w:author="Michele Casini" w:date="2022-04-19T12:46:00Z">
        <w:del w:id="189" w:author="Max Lindmark" w:date="2022-04-19T16:47:00Z">
          <w:r w:rsidR="00200412" w:rsidDel="00A6194E">
            <w:delText xml:space="preserve">size </w:delText>
          </w:r>
        </w:del>
      </w:ins>
      <w:ins w:id="190" w:author="Michele Casini" w:date="2022-04-19T14:43:00Z">
        <w:del w:id="191" w:author="Max Lindmark" w:date="2022-04-19T16:47:00Z">
          <w:r w:rsidR="006B5AF5" w:rsidDel="00A6194E">
            <w:delText>of cod</w:delText>
          </w:r>
        </w:del>
        <w:del w:id="192" w:author="Max Lindmark" w:date="2022-04-19T16:43:00Z">
          <w:r w:rsidR="006B5AF5" w:rsidDel="00D31ADD">
            <w:delText xml:space="preserve"> </w:delText>
          </w:r>
        </w:del>
      </w:ins>
      <w:ins w:id="193" w:author="Michele Casini" w:date="2022-04-19T12:52:00Z">
        <w:del w:id="194" w:author="Max Lindmark" w:date="2022-04-19T16:43:00Z">
          <w:r w:rsidR="00115B74" w:rsidDel="00D31ADD">
            <w:delText>(Mion et al. 2021)</w:delText>
          </w:r>
        </w:del>
      </w:ins>
      <w:del w:id="195" w:author="Max Lindmark" w:date="2022-04-19T16:47:00Z">
        <w:r w:rsidR="00E4453B" w:rsidDel="00A6194E">
          <w:fldChar w:fldCharType="begin"/>
        </w:r>
        <w:r w:rsidR="00E4453B" w:rsidDel="00A6194E">
          <w:delInstrText xml:space="preserve"> ADDIN ZOTERO_ITEM CSL_CITATION {"citationID":"Lrk7w134","properties":{"formattedCitation":"(Mion {\\i{}et al.}, 2021)","plainCitation":"(Mion et al., 2021)","noteIndex":0},"citationItems":[{"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delInstrText>
        </w:r>
        <w:r w:rsidR="00E4453B" w:rsidDel="00A6194E">
          <w:fldChar w:fldCharType="separate"/>
        </w:r>
        <w:r w:rsidR="00E4453B" w:rsidRPr="00E4453B" w:rsidDel="00A6194E">
          <w:rPr>
            <w:lang w:val="en-GB"/>
          </w:rPr>
          <w:delText xml:space="preserve">(Mion </w:delText>
        </w:r>
        <w:r w:rsidR="00E4453B" w:rsidRPr="00E4453B" w:rsidDel="00A6194E">
          <w:rPr>
            <w:i/>
            <w:iCs/>
            <w:lang w:val="en-GB"/>
          </w:rPr>
          <w:delText>et al.</w:delText>
        </w:r>
        <w:r w:rsidR="00E4453B" w:rsidRPr="00E4453B" w:rsidDel="00A6194E">
          <w:rPr>
            <w:lang w:val="en-GB"/>
          </w:rPr>
          <w:delText>, 2021)</w:delText>
        </w:r>
        <w:r w:rsidR="00E4453B" w:rsidDel="00A6194E">
          <w:fldChar w:fldCharType="end"/>
        </w:r>
      </w:del>
      <w:ins w:id="196" w:author="Michele Casini" w:date="2022-04-19T12:52:00Z">
        <w:del w:id="197" w:author="Max Lindmark" w:date="2022-04-19T16:47:00Z">
          <w:r w:rsidR="00115B74" w:rsidDel="00A6194E">
            <w:delText xml:space="preserve"> </w:delText>
          </w:r>
        </w:del>
      </w:ins>
      <w:ins w:id="198" w:author="Michele Casini" w:date="2022-04-19T12:46:00Z">
        <w:del w:id="199" w:author="Max Lindmark" w:date="2022-04-19T16:47:00Z">
          <w:r w:rsidR="00200412" w:rsidDel="00A6194E">
            <w:delText xml:space="preserve">could increase </w:delText>
          </w:r>
        </w:del>
      </w:ins>
      <w:commentRangeStart w:id="200"/>
      <w:commentRangeStart w:id="201"/>
      <w:del w:id="202" w:author="Max Lindmark" w:date="2022-04-19T16:47:00Z">
        <w:r w:rsidR="00445C69" w:rsidDel="00A6194E">
          <w:rPr>
            <w:rStyle w:val="CommentReference"/>
          </w:rPr>
          <w:commentReference w:id="174"/>
        </w:r>
      </w:del>
      <w:commentRangeEnd w:id="175"/>
      <w:ins w:id="203" w:author="Michele Casini" w:date="2022-04-19T12:47:00Z">
        <w:del w:id="204" w:author="Max Lindmark" w:date="2022-04-19T16:47:00Z">
          <w:r w:rsidR="00200412" w:rsidDel="00A6194E">
            <w:delText xml:space="preserve">the </w:delText>
          </w:r>
        </w:del>
      </w:ins>
      <w:ins w:id="205" w:author="Michele Casini" w:date="2022-04-19T12:57:00Z">
        <w:del w:id="206" w:author="Max Lindmark" w:date="2022-04-19T16:47:00Z">
          <w:r w:rsidR="000A750F" w:rsidDel="00A6194E">
            <w:delText>overall fundamental</w:delText>
          </w:r>
        </w:del>
      </w:ins>
      <w:ins w:id="207" w:author="Michele Casini" w:date="2022-04-19T12:47:00Z">
        <w:del w:id="208" w:author="Max Lindmark" w:date="2022-04-19T16:47:00Z">
          <w:r w:rsidR="00200412" w:rsidDel="00A6194E">
            <w:delText xml:space="preserve"> ecological niche overlap with flounder</w:delText>
          </w:r>
        </w:del>
      </w:ins>
      <w:ins w:id="209" w:author="Michele Casini" w:date="2022-04-19T12:49:00Z">
        <w:del w:id="210" w:author="Max Lindmark" w:date="2022-04-19T16:44:00Z">
          <w:r w:rsidR="00581ADF" w:rsidDel="00E4453B">
            <w:delText xml:space="preserve"> (Haase et al. 2020)</w:delText>
          </w:r>
        </w:del>
      </w:ins>
      <w:del w:id="211" w:author="Max Lindmark" w:date="2022-04-19T16:47:00Z">
        <w:r w:rsidR="004D22FC" w:rsidDel="00A6194E">
          <w:fldChar w:fldCharType="begin"/>
        </w:r>
        <w:r w:rsidR="004D22FC" w:rsidDel="00A6194E">
          <w:delInstrText xml:space="preserve"> ADDIN ZOTERO_ITEM CSL_CITATION {"citationID":"JWExQhJH","properties":{"formattedCitation":"(Haase {\\i{}et al.}, 2020)","plainCitation":"(Haase et al., 2020)","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delInstrText>
        </w:r>
        <w:r w:rsidR="004D22FC" w:rsidDel="00A6194E">
          <w:fldChar w:fldCharType="separate"/>
        </w:r>
        <w:r w:rsidR="004D22FC" w:rsidRPr="004D22FC" w:rsidDel="00A6194E">
          <w:rPr>
            <w:lang w:val="en-GB"/>
          </w:rPr>
          <w:delText xml:space="preserve">(Haase </w:delText>
        </w:r>
        <w:r w:rsidR="004D22FC" w:rsidRPr="004D22FC" w:rsidDel="00A6194E">
          <w:rPr>
            <w:i/>
            <w:iCs/>
            <w:lang w:val="en-GB"/>
          </w:rPr>
          <w:delText>et al.</w:delText>
        </w:r>
        <w:r w:rsidR="004D22FC" w:rsidRPr="004D22FC" w:rsidDel="00A6194E">
          <w:rPr>
            <w:lang w:val="en-GB"/>
          </w:rPr>
          <w:delText>, 2020)</w:delText>
        </w:r>
        <w:r w:rsidR="004D22FC" w:rsidDel="00A6194E">
          <w:fldChar w:fldCharType="end"/>
        </w:r>
      </w:del>
      <w:ins w:id="212" w:author="Michele Casini" w:date="2022-04-19T12:47:00Z">
        <w:r w:rsidR="00200412">
          <w:t>.</w:t>
        </w:r>
      </w:ins>
      <w:commentRangeEnd w:id="177"/>
      <w:r w:rsidR="00A6194E">
        <w:rPr>
          <w:rStyle w:val="CommentReference"/>
        </w:rPr>
        <w:commentReference w:id="177"/>
      </w:r>
      <w:ins w:id="213" w:author="Michele Casini" w:date="2022-04-19T12:47:00Z">
        <w:r w:rsidR="00200412">
          <w:t xml:space="preserve"> </w:t>
        </w:r>
      </w:ins>
      <w:r w:rsidR="007E4B84">
        <w:rPr>
          <w:rStyle w:val="CommentReference"/>
        </w:rPr>
        <w:commentReference w:id="175"/>
      </w:r>
      <w:commentRangeStart w:id="214"/>
      <w:commentRangeStart w:id="215"/>
      <w:r w:rsidR="003A0A9F">
        <w:t>Evaluating factors associated with condition hotspots</w:t>
      </w:r>
      <w:r w:rsidR="00051D42">
        <w:t xml:space="preserve"> </w:t>
      </w:r>
      <w:r w:rsidR="003A0A9F">
        <w:t xml:space="preserve">would help </w:t>
      </w:r>
      <w:commentRangeStart w:id="216"/>
      <w:commentRangeStart w:id="217"/>
      <w:commentRangeEnd w:id="216"/>
      <w:r w:rsidR="009D1B42">
        <w:rPr>
          <w:rStyle w:val="CommentReference"/>
        </w:rPr>
        <w:commentReference w:id="216"/>
      </w:r>
      <w:commentRangeEnd w:id="217"/>
      <w:r w:rsidR="00BC1E01">
        <w:rPr>
          <w:rStyle w:val="CommentReference"/>
        </w:rPr>
        <w:commentReference w:id="217"/>
      </w:r>
      <w:r w:rsidR="00D607CE" w:rsidRPr="00C038C3">
        <w:t xml:space="preserve">understand the role of </w:t>
      </w:r>
      <w:del w:id="218" w:author="Max Lindmark" w:date="2022-04-19T16:42:00Z">
        <w:r w:rsidR="002032C3" w:rsidRPr="00C038C3" w:rsidDel="002A246C">
          <w:delText>fine</w:delText>
        </w:r>
        <w:r w:rsidR="006756C5" w:rsidDel="002A246C">
          <w:delText>-</w:delText>
        </w:r>
        <w:r w:rsidR="002032C3" w:rsidRPr="00C038C3" w:rsidDel="002A246C">
          <w:delText>sc</w:delText>
        </w:r>
        <w:r w:rsidR="00C557E4" w:rsidRPr="00C038C3" w:rsidDel="002A246C">
          <w:delText>a</w:delText>
        </w:r>
        <w:r w:rsidR="002032C3" w:rsidRPr="00C038C3" w:rsidDel="002A246C">
          <w:delText xml:space="preserve">le </w:delText>
        </w:r>
      </w:del>
      <w:r w:rsidR="004539DA" w:rsidRPr="00C038C3">
        <w:t xml:space="preserve">food availability </w:t>
      </w:r>
      <w:r w:rsidR="00537C0E" w:rsidRPr="00C038C3">
        <w:t>for condition</w:t>
      </w:r>
      <w:r w:rsidR="00C557E4" w:rsidRPr="00C038C3">
        <w:t xml:space="preserve">. </w:t>
      </w:r>
      <w:commentRangeEnd w:id="214"/>
      <w:r w:rsidR="009B482B">
        <w:rPr>
          <w:rStyle w:val="CommentReference"/>
        </w:rPr>
        <w:commentReference w:id="214"/>
      </w:r>
      <w:commentRangeEnd w:id="215"/>
      <w:r w:rsidR="003452DD">
        <w:rPr>
          <w:rStyle w:val="CommentReference"/>
        </w:rPr>
        <w:commentReference w:id="215"/>
      </w:r>
      <w:commentRangeEnd w:id="200"/>
      <w:r w:rsidR="002E5423">
        <w:rPr>
          <w:rStyle w:val="CommentReference"/>
        </w:rPr>
        <w:commentReference w:id="200"/>
      </w:r>
      <w:commentRangeEnd w:id="201"/>
      <w:r w:rsidR="004D22FC">
        <w:rPr>
          <w:rStyle w:val="CommentReference"/>
        </w:rPr>
        <w:commentReference w:id="201"/>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03113B">
        <w:instrText xml:space="preserve"> ADDIN ZOTERO_ITEM CSL_CITATION {"citationID":"BC9hl7RP","properties":{"formattedCitation":"(ICES, 2021a)","plainCitation":"(ICES, 2021a)","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36194A">
        <w:rPr>
          <w:noProof/>
        </w:rPr>
        <w:t>(ICES, 2021a)</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03113B">
        <w:instrText xml:space="preserve"> ADDIN ZOTERO_ITEM CSL_CITATION {"citationID":"2fHrpl7J","properties":{"formattedCitation":"(Eero {\\i{}et al.}, 2020)","plainCitation":"(Eero et al., 2020)","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FA3B8F" w:rsidRPr="00C038C3">
        <w:t xml:space="preserve">(Eero </w:t>
      </w:r>
      <w:r w:rsidR="00FA3B8F" w:rsidRPr="00C038C3">
        <w:rPr>
          <w:i/>
          <w:iCs/>
        </w:rPr>
        <w:t>et al.</w:t>
      </w:r>
      <w:r w:rsidR="00FA3B8F" w:rsidRPr="00C038C3">
        <w:t>, 2020)</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lastRenderedPageBreak/>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Maioli for </w:t>
      </w:r>
      <w:r w:rsidR="0099190C" w:rsidRPr="00C038C3">
        <w:t xml:space="preserve">helpful </w:t>
      </w:r>
      <w:r w:rsidR="00AA2FA1">
        <w:t>modelling discussion</w:t>
      </w:r>
      <w:r w:rsidR="00401B29" w:rsidRPr="00C038C3">
        <w:t xml:space="preserve">, </w:t>
      </w:r>
      <w:r w:rsidR="00701230" w:rsidRPr="00701230">
        <w:t>Hagen Radtke and Ivan Kuznetsov</w:t>
      </w:r>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r w:rsidR="00522AFD" w:rsidRPr="00BC1E01">
        <w:rPr>
          <w:i/>
        </w:rPr>
        <w:t>entomon</w:t>
      </w:r>
      <w:r w:rsidR="00522AFD">
        <w:t xml:space="preserve"> </w:t>
      </w:r>
      <w:r w:rsidR="00C92715">
        <w:t xml:space="preserve">densities, </w:t>
      </w:r>
      <w:r w:rsidR="00401B29" w:rsidRPr="00C038C3">
        <w:t xml:space="preserve">Martin Hansson </w:t>
      </w:r>
      <w:r w:rsidR="004E5ED1" w:rsidRPr="00C038C3">
        <w:t xml:space="preserve">and Elin Almroth Rosell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The study was financed by the Swedish Research Council Formas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entomon</w:t>
      </w:r>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w:t>
      </w:r>
      <w:commentRangeStart w:id="219"/>
      <w:commentRangeStart w:id="220"/>
      <w:r w:rsidRPr="00C038C3">
        <w:t xml:space="preserve">and data </w:t>
      </w:r>
      <w:commentRangeEnd w:id="219"/>
      <w:r w:rsidRPr="00C038C3">
        <w:rPr>
          <w:rStyle w:val="CommentReference"/>
        </w:rPr>
        <w:commentReference w:id="219"/>
      </w:r>
      <w:commentRangeEnd w:id="220"/>
      <w:r w:rsidRPr="00C038C3">
        <w:rPr>
          <w:rStyle w:val="CommentReference"/>
        </w:rPr>
        <w:commentReference w:id="220"/>
      </w:r>
      <w:r w:rsidRPr="00C038C3">
        <w:t xml:space="preserve">are publicly available at </w:t>
      </w:r>
      <w:hyperlink r:id="rId15" w:history="1">
        <w:r w:rsidRPr="00C038C3">
          <w:rPr>
            <w:rStyle w:val="Hyperlink"/>
          </w:rPr>
          <w:t>https://github.com/maxlindmark/cod_condition</w:t>
        </w:r>
      </w:hyperlink>
      <w:r w:rsidRPr="00C038C3">
        <w:t xml:space="preserve"> and will be deposited on Zenodo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221" w:name="_jwygf3u2rl9s" w:colFirst="0" w:colLast="0"/>
      <w:bookmarkEnd w:id="221"/>
      <w:r w:rsidRPr="00C038C3">
        <w:rPr>
          <w:b/>
          <w:sz w:val="28"/>
          <w:szCs w:val="28"/>
        </w:rPr>
        <w:t>Literature cited</w:t>
      </w:r>
    </w:p>
    <w:p w14:paraId="47309ECA" w14:textId="77777777" w:rsidR="004D22FC" w:rsidRPr="004D22FC" w:rsidRDefault="00C70AF8" w:rsidP="004D22FC">
      <w:pPr>
        <w:pStyle w:val="Bibliography"/>
        <w:rPr>
          <w:lang w:val="en-GB"/>
        </w:rPr>
      </w:pPr>
      <w:r>
        <w:rPr>
          <w:lang w:val="en-GB"/>
        </w:rPr>
        <w:t xml:space="preserve"> </w:t>
      </w:r>
      <w:commentRangeStart w:id="222"/>
      <w:r w:rsidR="00732E9B">
        <w:rPr>
          <w:lang w:val="en-GB"/>
        </w:rPr>
        <w:fldChar w:fldCharType="begin"/>
      </w:r>
      <w:r w:rsidR="004B471B">
        <w:rPr>
          <w:lang w:val="en-GB"/>
        </w:rPr>
        <w:instrText xml:space="preserve"> ADDIN ZOTERO_BIBL {"uncited":[],"omitted":[],"custom":[]} CSL_BIBLIOGRAPHY </w:instrText>
      </w:r>
      <w:r w:rsidR="00732E9B">
        <w:rPr>
          <w:lang w:val="en-GB"/>
        </w:rPr>
        <w:fldChar w:fldCharType="separate"/>
      </w:r>
      <w:r w:rsidR="004D22FC" w:rsidRPr="004D22FC">
        <w:rPr>
          <w:lang w:val="en-GB"/>
        </w:rPr>
        <w:t>Almroth-Rosell, E., Eilola, K., Hordoir, R., Meier, H. E. M., and Hall, P. O. J. 2011. Transport of fresh and resuspended particulate organic material in the Baltic Sea — a model study. Journal of Marine Systems, 87: 1–12.</w:t>
      </w:r>
    </w:p>
    <w:p w14:paraId="2F48921C" w14:textId="77777777" w:rsidR="004D22FC" w:rsidRPr="004D22FC" w:rsidRDefault="004D22FC" w:rsidP="004D22FC">
      <w:pPr>
        <w:pStyle w:val="Bibliography"/>
        <w:rPr>
          <w:lang w:val="en-GB"/>
        </w:rPr>
      </w:pPr>
      <w:r w:rsidRPr="004D22FC">
        <w:rPr>
          <w:lang w:val="en-GB"/>
        </w:rPr>
        <w:t>Anderson, S. C., Keppel, E. A., and Edwards, A. M. 2019. A reproducible data synopsis for over 100 species of British Columbia groundfish. Doc. 2019/041. DFO Can. Sci. Advis. Sec. Res. &lt;www.dfo-mpo.gc.ca/csas-sccs/Publications/ResDocs-DocRech/2019/2019_041-eng.html&gt;.</w:t>
      </w:r>
    </w:p>
    <w:p w14:paraId="0E1A1723" w14:textId="77777777" w:rsidR="004D22FC" w:rsidRPr="004D22FC" w:rsidRDefault="004D22FC" w:rsidP="004D22FC">
      <w:pPr>
        <w:pStyle w:val="Bibliography"/>
        <w:rPr>
          <w:lang w:val="en-GB"/>
        </w:rPr>
      </w:pPr>
      <w:r w:rsidRPr="004D22FC">
        <w:rPr>
          <w:lang w:val="en-GB"/>
        </w:rPr>
        <w:t>Anderson, S. C., and Ward, E. J. 2019. Black swans in space: modeling spatiotemporal processes with extremes. Ecology, 100: e02403.</w:t>
      </w:r>
    </w:p>
    <w:p w14:paraId="19F660D3" w14:textId="77777777" w:rsidR="004D22FC" w:rsidRPr="004D22FC" w:rsidRDefault="004D22FC" w:rsidP="004D22FC">
      <w:pPr>
        <w:pStyle w:val="Bibliography"/>
        <w:rPr>
          <w:lang w:val="en-GB"/>
        </w:rPr>
      </w:pPr>
      <w:r w:rsidRPr="004D22FC">
        <w:rPr>
          <w:lang w:val="en-GB"/>
        </w:rPr>
        <w:lastRenderedPageBreak/>
        <w:t>Anderson, S. C., Ward, E. J., English, P. A., and Barnett, L. A. K. 2022, March 27. sdmTMB: an R package for fast, flexible, and user-friendly generalized linear mixed effects models with spatial and spatiotemporal random fields. bioRxiv. https://doi.org/10.1101/2022.03.24.485545 (Accessed 27 March 2022).</w:t>
      </w:r>
    </w:p>
    <w:p w14:paraId="1BED4097" w14:textId="77777777" w:rsidR="004D22FC" w:rsidRPr="004D22FC" w:rsidRDefault="004D22FC" w:rsidP="004D22FC">
      <w:pPr>
        <w:pStyle w:val="Bibliography"/>
        <w:rPr>
          <w:lang w:val="en-GB"/>
        </w:rPr>
      </w:pPr>
      <w:r w:rsidRPr="004D22FC">
        <w:rPr>
          <w:lang w:val="en-GB"/>
        </w:rPr>
        <w:t>Aro, E. 1989. A review of fish migration patterns in the Baltic. Rap. Proc.-verb. Re. Cons. Int. Explor. Mer, 190: 72–96.</w:t>
      </w:r>
    </w:p>
    <w:p w14:paraId="77D3B4B2" w14:textId="77777777" w:rsidR="004D22FC" w:rsidRPr="004D22FC" w:rsidRDefault="004D22FC" w:rsidP="004D22FC">
      <w:pPr>
        <w:pStyle w:val="Bibliography"/>
        <w:rPr>
          <w:lang w:val="en-GB"/>
        </w:rPr>
      </w:pPr>
      <w:r w:rsidRPr="004D22FC">
        <w:rPr>
          <w:lang w:val="en-GB"/>
        </w:rPr>
        <w:t>Belkin, I. M. 2009. Rapid warming of large marine ecosystems. Progress in Oceanography, 81: 207–213.</w:t>
      </w:r>
    </w:p>
    <w:p w14:paraId="0FC81AAF" w14:textId="77777777" w:rsidR="004D22FC" w:rsidRPr="004D22FC" w:rsidRDefault="004D22FC" w:rsidP="004D22FC">
      <w:pPr>
        <w:pStyle w:val="Bibliography"/>
        <w:rPr>
          <w:lang w:val="en-GB"/>
        </w:rPr>
      </w:pPr>
      <w:r w:rsidRPr="004D22FC">
        <w:rPr>
          <w:lang w:val="en-GB"/>
        </w:rPr>
        <w:t>Brander, K. 2020. Reduced growth in Baltic Sea cod may be due to mild hypoxia. ICES Journal of Marine Science, 77: 2003–2005. Oxford Academic.</w:t>
      </w:r>
    </w:p>
    <w:p w14:paraId="0AB47588" w14:textId="77777777" w:rsidR="004D22FC" w:rsidRPr="004D22FC" w:rsidRDefault="004D22FC" w:rsidP="004D22FC">
      <w:pPr>
        <w:pStyle w:val="Bibliography"/>
        <w:rPr>
          <w:lang w:val="en-GB"/>
        </w:rPr>
      </w:pPr>
      <w:r w:rsidRPr="004D22FC">
        <w:rPr>
          <w:lang w:val="en-GB"/>
        </w:rPr>
        <w:t>Breitburg, D. 2002. Effects of hypoxia, and the balance between hypoxia and enrichment, on coastal fishes and fisheries. Estuaries, 25: 767–781.</w:t>
      </w:r>
    </w:p>
    <w:p w14:paraId="480DA099" w14:textId="77777777" w:rsidR="004D22FC" w:rsidRPr="004D22FC" w:rsidRDefault="004D22FC" w:rsidP="004D22FC">
      <w:pPr>
        <w:pStyle w:val="Bibliography"/>
        <w:rPr>
          <w:lang w:val="en-GB"/>
        </w:rPr>
      </w:pPr>
      <w:r w:rsidRPr="004D22FC">
        <w:rPr>
          <w:lang w:val="en-GB"/>
        </w:rPr>
        <w:t>Cardinale, M., and Arrhenius, F. 2000. Decreasing weight-at-age of Atlantic herring (Clupea harengus) from the Baltic Sea between 1986 and 1996: a statistical analysis. ICES Journal of Marine Science, 57: 882–893. Oxford Academic.</w:t>
      </w:r>
    </w:p>
    <w:p w14:paraId="4DD6DE47" w14:textId="77777777" w:rsidR="004D22FC" w:rsidRPr="004D22FC" w:rsidRDefault="004D22FC" w:rsidP="004D22FC">
      <w:pPr>
        <w:pStyle w:val="Bibliography"/>
        <w:rPr>
          <w:lang w:val="en-GB"/>
        </w:rPr>
      </w:pPr>
      <w:r w:rsidRPr="004D22FC">
        <w:rPr>
          <w:lang w:val="en-GB"/>
        </w:rPr>
        <w:t>Carstensen, J., Andersen, J. H., Gustafsson, B. G., and Conley, D. J. 2014. Deoxygenation of the Baltic Sea during the last century. Proceedings of the National Academy of Sciences, 111: 5628–5633. National Academy of Sciences.</w:t>
      </w:r>
    </w:p>
    <w:p w14:paraId="471A3BAF" w14:textId="77777777" w:rsidR="004D22FC" w:rsidRPr="00CB7E96" w:rsidRDefault="004D22FC" w:rsidP="004D22FC">
      <w:pPr>
        <w:pStyle w:val="Bibliography"/>
        <w:rPr>
          <w:lang w:val="sv-SE"/>
        </w:rPr>
      </w:pPr>
      <w:r w:rsidRPr="004D22FC">
        <w:rPr>
          <w:lang w:val="en-GB"/>
        </w:rPr>
        <w:t xml:space="preserve">Casini, M., Cardinale, M., and Hjelm, J. 2006. Inter-annual variation in herring, Clupea harengus, and sprat, Sprattus sprattus, condition in the central Baltic Sea: what gives the tune? </w:t>
      </w:r>
      <w:r w:rsidRPr="00CB7E96">
        <w:rPr>
          <w:lang w:val="sv-SE"/>
        </w:rPr>
        <w:t>Oikos, 112: 638–650.</w:t>
      </w:r>
    </w:p>
    <w:p w14:paraId="54708602" w14:textId="77777777" w:rsidR="004D22FC" w:rsidRPr="00CB7E96" w:rsidRDefault="004D22FC" w:rsidP="004D22FC">
      <w:pPr>
        <w:pStyle w:val="Bibliography"/>
        <w:rPr>
          <w:lang w:val="sv-SE"/>
        </w:rPr>
      </w:pPr>
      <w:r w:rsidRPr="00CB7E96">
        <w:rPr>
          <w:lang w:val="sv-SE"/>
        </w:rPr>
        <w:t xml:space="preserve">Casini, M., Kornilovs, G., Cardinale, M., Möllmann, C., Grygiel, W., Jonsson, P., Raid, T., </w:t>
      </w:r>
      <w:r w:rsidRPr="00CB7E96">
        <w:rPr>
          <w:i/>
          <w:iCs/>
          <w:lang w:val="sv-SE"/>
        </w:rPr>
        <w:t>et al.</w:t>
      </w:r>
      <w:r w:rsidRPr="00CB7E96">
        <w:rPr>
          <w:lang w:val="sv-SE"/>
        </w:rPr>
        <w:t xml:space="preserve"> 2011. </w:t>
      </w:r>
      <w:r w:rsidRPr="004D22FC">
        <w:rPr>
          <w:lang w:val="en-GB"/>
        </w:rPr>
        <w:t xml:space="preserve">Spatial and temporal density dependence regulates the condition of central Baltic Sea clupeids: compelling evidence using an extensive international acoustic survey. </w:t>
      </w:r>
      <w:r w:rsidRPr="00CB7E96">
        <w:rPr>
          <w:lang w:val="sv-SE"/>
        </w:rPr>
        <w:t>Population Ecology, 53: 511–523.</w:t>
      </w:r>
    </w:p>
    <w:p w14:paraId="7BD1E7F8" w14:textId="77777777" w:rsidR="004D22FC" w:rsidRPr="004D22FC" w:rsidRDefault="004D22FC" w:rsidP="004D22FC">
      <w:pPr>
        <w:pStyle w:val="Bibliography"/>
        <w:rPr>
          <w:lang w:val="en-GB"/>
        </w:rPr>
      </w:pPr>
      <w:r w:rsidRPr="00CB7E96">
        <w:rPr>
          <w:lang w:val="sv-SE"/>
        </w:rPr>
        <w:t xml:space="preserve">Casini, M., Käll, F., Hansson, M., Plikshs, M., Baranova, T., Karlsson, O., Lundström, K., </w:t>
      </w:r>
      <w:r w:rsidRPr="00CB7E96">
        <w:rPr>
          <w:i/>
          <w:iCs/>
          <w:lang w:val="sv-SE"/>
        </w:rPr>
        <w:t>et al.</w:t>
      </w:r>
      <w:r w:rsidRPr="00CB7E96">
        <w:rPr>
          <w:lang w:val="sv-SE"/>
        </w:rPr>
        <w:t xml:space="preserve"> 2016a. </w:t>
      </w:r>
      <w:r w:rsidRPr="004D22FC">
        <w:rPr>
          <w:lang w:val="en-GB"/>
        </w:rPr>
        <w:t>Hypoxic areas, density-dependence and food limitation drive the body condition of a heavily exploited marine fish predator. Royal Society Open Science, 3: 160416.</w:t>
      </w:r>
    </w:p>
    <w:p w14:paraId="3EBD0EDA" w14:textId="77777777" w:rsidR="004D22FC" w:rsidRPr="004D22FC" w:rsidRDefault="004D22FC" w:rsidP="004D22FC">
      <w:pPr>
        <w:pStyle w:val="Bibliography"/>
        <w:rPr>
          <w:lang w:val="en-GB"/>
        </w:rPr>
      </w:pPr>
      <w:r w:rsidRPr="004D22FC">
        <w:rPr>
          <w:lang w:val="en-GB"/>
        </w:rPr>
        <w:t>Casini, M., Eero, M., Carlshamre, S., and Lövgren, J. 2016b. Using alternative biological information in stock assessment: condition-corrected natural mortality of Eastern Baltic cod. ICES Journal of Marine Science, 73: 2625–2631. Oxford Academic.</w:t>
      </w:r>
    </w:p>
    <w:p w14:paraId="75EFA17A" w14:textId="77777777" w:rsidR="004D22FC" w:rsidRPr="004D22FC" w:rsidRDefault="004D22FC" w:rsidP="004D22FC">
      <w:pPr>
        <w:pStyle w:val="Bibliography"/>
        <w:rPr>
          <w:lang w:val="en-GB"/>
        </w:rPr>
      </w:pPr>
      <w:r w:rsidRPr="004D22FC">
        <w:rPr>
          <w:lang w:val="en-GB"/>
        </w:rPr>
        <w:t>Casini, M., Hansson, M., Orio, A., and Limburg, K. 2020. Changes in population depth distribution and oxygen stratification explain the current low condition of the Eastern Baltic Sea cod (</w:t>
      </w:r>
      <w:r w:rsidRPr="004D22FC">
        <w:rPr>
          <w:i/>
          <w:iCs/>
          <w:lang w:val="en-GB"/>
        </w:rPr>
        <w:t>Gadus morhua</w:t>
      </w:r>
      <w:r w:rsidRPr="004D22FC">
        <w:rPr>
          <w:lang w:val="en-GB"/>
        </w:rPr>
        <w:t>). Biogeosciences Discussions: 1–28. Copernicus GmbH.</w:t>
      </w:r>
    </w:p>
    <w:p w14:paraId="0512AED3" w14:textId="77777777" w:rsidR="004D22FC" w:rsidRPr="004D22FC" w:rsidRDefault="004D22FC" w:rsidP="004D22FC">
      <w:pPr>
        <w:pStyle w:val="Bibliography"/>
        <w:rPr>
          <w:lang w:val="en-GB"/>
        </w:rPr>
      </w:pPr>
      <w:r w:rsidRPr="004D22FC">
        <w:rPr>
          <w:lang w:val="en-GB"/>
        </w:rPr>
        <w:t>Casini, M., Hansson, M., Orio, A., and Limburg, K. 2021. Changes in population depth distribution and oxygen stratification are involved in the current low condition of the eastern Baltic Sea cod (</w:t>
      </w:r>
      <w:r w:rsidRPr="004D22FC">
        <w:rPr>
          <w:i/>
          <w:iCs/>
          <w:lang w:val="en-GB"/>
        </w:rPr>
        <w:t>Gadus morhua</w:t>
      </w:r>
      <w:r w:rsidRPr="004D22FC">
        <w:rPr>
          <w:lang w:val="en-GB"/>
        </w:rPr>
        <w:t>). Biogeosciences, 18: 1321–1331. Copernicus GmbH.</w:t>
      </w:r>
    </w:p>
    <w:p w14:paraId="38C97E8A" w14:textId="77777777" w:rsidR="004D22FC" w:rsidRPr="004D22FC" w:rsidRDefault="004D22FC" w:rsidP="004D22FC">
      <w:pPr>
        <w:pStyle w:val="Bibliography"/>
        <w:rPr>
          <w:lang w:val="en-GB"/>
        </w:rPr>
      </w:pPr>
      <w:r w:rsidRPr="004D22FC">
        <w:rPr>
          <w:lang w:val="en-GB"/>
        </w:rPr>
        <w:t>Chabot, D., and Dutil, J.-D. 1999. Reduced growth of Atlantic cod in non-lethal hypoxic conditions. Journal of Fish Biology, 55: 472–491.</w:t>
      </w:r>
    </w:p>
    <w:p w14:paraId="25083C37" w14:textId="77777777" w:rsidR="004D22FC" w:rsidRPr="004D22FC" w:rsidRDefault="004D22FC" w:rsidP="004D22FC">
      <w:pPr>
        <w:pStyle w:val="Bibliography"/>
        <w:rPr>
          <w:lang w:val="en-GB"/>
        </w:rPr>
      </w:pPr>
      <w:r w:rsidRPr="004D22FC">
        <w:rPr>
          <w:lang w:val="en-GB"/>
        </w:rPr>
        <w:t>Claireaux, G., Webber, D. M., Lagardère, J.-P., and Kerr, S. R. 2000. Influence of water temperature and oxygenation on the aerobic metabolic scope of Atlantic cod (Gadus morhua). Journal of Sea Research, 44: 257–265.</w:t>
      </w:r>
    </w:p>
    <w:p w14:paraId="47FAD9C7" w14:textId="77777777" w:rsidR="004D22FC" w:rsidRPr="004D22FC" w:rsidRDefault="004D22FC" w:rsidP="004D22FC">
      <w:pPr>
        <w:pStyle w:val="Bibliography"/>
        <w:rPr>
          <w:lang w:val="en-GB"/>
        </w:rPr>
      </w:pPr>
      <w:r w:rsidRPr="004D22FC">
        <w:rPr>
          <w:lang w:val="en-GB"/>
        </w:rPr>
        <w:t>Cressie, N., and Wikle, C. K. 2015. Statistics for Spatio-Temporal Data. John Wiley &amp; Sons. 612 pp.</w:t>
      </w:r>
    </w:p>
    <w:p w14:paraId="7D81924A" w14:textId="77777777" w:rsidR="004D22FC" w:rsidRPr="004D22FC" w:rsidRDefault="004D22FC" w:rsidP="004D22FC">
      <w:pPr>
        <w:pStyle w:val="Bibliography"/>
        <w:rPr>
          <w:lang w:val="en-GB"/>
        </w:rPr>
      </w:pPr>
      <w:r w:rsidRPr="004D22FC">
        <w:rPr>
          <w:lang w:val="en-GB"/>
        </w:rPr>
        <w:t>Diaz, R. J. 2001. Overview of Hypoxia around the World. Journal of Environmental Quality, 30: 275–281.</w:t>
      </w:r>
    </w:p>
    <w:p w14:paraId="6ED60968" w14:textId="77777777" w:rsidR="004D22FC" w:rsidRPr="004D22FC" w:rsidRDefault="004D22FC" w:rsidP="004D22FC">
      <w:pPr>
        <w:pStyle w:val="Bibliography"/>
        <w:rPr>
          <w:lang w:val="en-GB"/>
        </w:rPr>
      </w:pPr>
      <w:r w:rsidRPr="004D22FC">
        <w:rPr>
          <w:lang w:val="en-GB"/>
        </w:rPr>
        <w:lastRenderedPageBreak/>
        <w:t>Diaz, R. J., and Rosenberg, R. 2008. Spreading Dead Zones and Consequences for Marine Ecosystems. Science, 321: 926–929. American Association for the Advancement of Science.</w:t>
      </w:r>
    </w:p>
    <w:p w14:paraId="2433C39C" w14:textId="77777777" w:rsidR="004D22FC" w:rsidRPr="004D22FC" w:rsidRDefault="004D22FC" w:rsidP="004D22FC">
      <w:pPr>
        <w:pStyle w:val="Bibliography"/>
        <w:rPr>
          <w:lang w:val="en-GB"/>
        </w:rPr>
      </w:pPr>
      <w:r w:rsidRPr="004D22FC">
        <w:rPr>
          <w:lang w:val="en-GB"/>
        </w:rPr>
        <w:t>Dutil, J.-D., and Lambert, Y. 2000. Natural mortality from poor condition in Atlantic cod (Gadus morhua). Canadian Journal of Fisheries and Aquatic Sciences. NRC Research Press Ottawa, Canada. https://cdnsciencepub.com/doi/abs/10.1139/f00-023 (Accessed 8 October 2020).</w:t>
      </w:r>
    </w:p>
    <w:p w14:paraId="70E3EFA4" w14:textId="77777777" w:rsidR="004D22FC" w:rsidRPr="004D22FC" w:rsidRDefault="004D22FC" w:rsidP="004D22FC">
      <w:pPr>
        <w:pStyle w:val="Bibliography"/>
        <w:rPr>
          <w:lang w:val="en-GB"/>
        </w:rPr>
      </w:pPr>
      <w:r w:rsidRPr="004D22FC">
        <w:rPr>
          <w:lang w:val="en-GB"/>
        </w:rPr>
        <w:t>Eero, M., Vinther, M., Haslob, H., Huwer, B., Casini, M., Storr-Paulsen, M., and Köster, F. W. 2012. Spatial management of marine resources can enhance the recovery of predators and avoid local depletion of forage fish. Conservation Letters, 5: 486–492.</w:t>
      </w:r>
    </w:p>
    <w:p w14:paraId="736D5AB7" w14:textId="77777777" w:rsidR="004D22FC" w:rsidRPr="004D22FC" w:rsidRDefault="004D22FC" w:rsidP="004D22FC">
      <w:pPr>
        <w:pStyle w:val="Bibliography"/>
        <w:rPr>
          <w:lang w:val="en-GB"/>
        </w:rPr>
      </w:pPr>
      <w:r w:rsidRPr="004D22FC">
        <w:rPr>
          <w:lang w:val="en-GB"/>
        </w:rPr>
        <w:t>Eero, M., Cardinale, M., and Storr-Paulsen, M. 2020. Emerging challenges for resource management under ecosystem change: Example of cod in the Baltic Sea. Ocean &amp; Coastal Management, 198: 105314.</w:t>
      </w:r>
    </w:p>
    <w:p w14:paraId="453E0D4D" w14:textId="77777777" w:rsidR="004D22FC" w:rsidRPr="004D22FC" w:rsidRDefault="004D22FC" w:rsidP="004D22FC">
      <w:pPr>
        <w:pStyle w:val="Bibliography"/>
        <w:rPr>
          <w:lang w:val="en-GB"/>
        </w:rPr>
      </w:pPr>
      <w:r w:rsidRPr="004D22FC">
        <w:rPr>
          <w:lang w:val="en-GB"/>
        </w:rPr>
        <w:t>Eilola, K., Meier, H. E. M., and Almroth, E. 2009. On the dynamics of oxygen, phosphorus and cyanobacteria in the Baltic Sea; A model study. Journal of Marine Systems, 75: 163–184.</w:t>
      </w:r>
    </w:p>
    <w:p w14:paraId="78910F52" w14:textId="77777777" w:rsidR="004D22FC" w:rsidRPr="004D22FC" w:rsidRDefault="004D22FC" w:rsidP="004D22FC">
      <w:pPr>
        <w:pStyle w:val="Bibliography"/>
        <w:rPr>
          <w:lang w:val="en-GB"/>
        </w:rPr>
      </w:pPr>
      <w:r w:rsidRPr="004D22FC">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7005C083" w14:textId="77777777" w:rsidR="004D22FC" w:rsidRPr="004D22FC" w:rsidRDefault="004D22FC" w:rsidP="004D22FC">
      <w:pPr>
        <w:pStyle w:val="Bibliography"/>
        <w:rPr>
          <w:lang w:val="en-GB"/>
        </w:rPr>
      </w:pPr>
      <w:r w:rsidRPr="004D22FC">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27B74805" w14:textId="77777777" w:rsidR="004D22FC" w:rsidRPr="004D22FC" w:rsidRDefault="004D22FC" w:rsidP="004D22FC">
      <w:pPr>
        <w:pStyle w:val="Bibliography"/>
        <w:rPr>
          <w:lang w:val="en-GB"/>
        </w:rPr>
      </w:pPr>
      <w:r w:rsidRPr="004D22FC">
        <w:rPr>
          <w:lang w:val="en-GB"/>
        </w:rPr>
        <w:t>Grüss, A., Gao, J., Thorson, J., Rooper, C., Thompson, G., Boldt, J., and Lauth, R. 2020. Estimating synchronous changes in condition and density in eastern Bering Sea fishes. Marine Ecology Progress Series, 635: 169–185.</w:t>
      </w:r>
    </w:p>
    <w:p w14:paraId="3D52A6FB" w14:textId="77777777" w:rsidR="004D22FC" w:rsidRPr="004D22FC" w:rsidRDefault="004D22FC" w:rsidP="004D22FC">
      <w:pPr>
        <w:pStyle w:val="Bibliography"/>
        <w:rPr>
          <w:lang w:val="en-GB"/>
        </w:rPr>
      </w:pPr>
      <w:r w:rsidRPr="004D22FC">
        <w:rPr>
          <w:lang w:val="en-GB"/>
        </w:rPr>
        <w:t>Haase, K., Orio, A., Pawlak, J., Pachur, M., and Casini, M. 2020. Diet of dominant demersal fish species in the Baltic Sea: Is flounder stealing benthic food from cod? Marine Ecology Progress Series, 645: 159–170.</w:t>
      </w:r>
    </w:p>
    <w:p w14:paraId="26DCC9BF" w14:textId="77777777" w:rsidR="004D22FC" w:rsidRPr="004D22FC" w:rsidRDefault="004D22FC" w:rsidP="004D22FC">
      <w:pPr>
        <w:pStyle w:val="Bibliography"/>
        <w:rPr>
          <w:lang w:val="en-GB"/>
        </w:rPr>
      </w:pPr>
      <w:r w:rsidRPr="004D22FC">
        <w:rPr>
          <w:lang w:val="en-GB"/>
        </w:rPr>
        <w:t>Hislop, J. R. G., Robb, A. P., and Gauld, J. A. 1978. Observations on effects of feeding level on growth and reproduction in haddock, Melanogrammus aeglefinus (L.) in captivity. Journal of Fish Biology, 13: 85–98.</w:t>
      </w:r>
    </w:p>
    <w:p w14:paraId="7F3460B3" w14:textId="77777777" w:rsidR="004D22FC" w:rsidRPr="004D22FC" w:rsidRDefault="004D22FC" w:rsidP="004D22FC">
      <w:pPr>
        <w:pStyle w:val="Bibliography"/>
        <w:rPr>
          <w:lang w:val="en-GB"/>
        </w:rPr>
      </w:pPr>
      <w:r w:rsidRPr="004D22FC">
        <w:rPr>
          <w:lang w:val="en-GB"/>
        </w:rPr>
        <w:t xml:space="preserve">Hordoir, R., Axell, L., Höglund, A., Dieterich, C., Fransner, F., Gröger, M., Liu, Y., </w:t>
      </w:r>
      <w:r w:rsidRPr="004D22FC">
        <w:rPr>
          <w:i/>
          <w:iCs/>
          <w:lang w:val="en-GB"/>
        </w:rPr>
        <w:t>et al.</w:t>
      </w:r>
      <w:r w:rsidRPr="004D22FC">
        <w:rPr>
          <w:lang w:val="en-GB"/>
        </w:rPr>
        <w:t xml:space="preserve"> 2019. Nemo-Nordic 1.0: a NEMO-based ocean model for the Baltic and North seas – research and operational applications. Geoscientific Model Development, 12: 363–386. Copernicus GmbH.</w:t>
      </w:r>
    </w:p>
    <w:p w14:paraId="176EBBB3" w14:textId="77777777" w:rsidR="004D22FC" w:rsidRPr="004D22FC" w:rsidRDefault="004D22FC" w:rsidP="004D22FC">
      <w:pPr>
        <w:pStyle w:val="Bibliography"/>
        <w:rPr>
          <w:lang w:val="en-GB"/>
        </w:rPr>
      </w:pPr>
      <w:r w:rsidRPr="004D22FC">
        <w:rPr>
          <w:lang w:val="en-GB"/>
        </w:rPr>
        <w:t>Hrycik, A. R., Almeida, L. Z., and Höök, T. O. 2017. Sub-lethal effects on fish provide insight into a biologically-relevant threshold of hypoxia. Oikos, 126: 307–317.</w:t>
      </w:r>
    </w:p>
    <w:p w14:paraId="0E23817F" w14:textId="77777777" w:rsidR="004D22FC" w:rsidRPr="004D22FC" w:rsidRDefault="004D22FC" w:rsidP="004D22FC">
      <w:pPr>
        <w:pStyle w:val="Bibliography"/>
        <w:rPr>
          <w:lang w:val="en-GB"/>
        </w:rPr>
      </w:pPr>
      <w:r w:rsidRPr="004D22FC">
        <w:rPr>
          <w:lang w:val="en-GB"/>
        </w:rPr>
        <w:t xml:space="preserve">Hüssy, K., Casini, M., Haase, S., Hilvarsson, A., Horbowy, J., Krüger-Johnsen, M., Krumme, U., </w:t>
      </w:r>
      <w:r w:rsidRPr="004D22FC">
        <w:rPr>
          <w:i/>
          <w:iCs/>
          <w:lang w:val="en-GB"/>
        </w:rPr>
        <w:t>et al.</w:t>
      </w:r>
      <w:r w:rsidRPr="004D22FC">
        <w:rPr>
          <w:lang w:val="en-GB"/>
        </w:rPr>
        <w:t xml:space="preserve"> 2020. Tagging Baltic Cod – TABACOD. Eastern Baltic cod: Solving the ageing and stock assessment problems with combined state-of-the-art tagging me-thods. DTU Aqua Report, 368–2020. National Institute of Aquatic Resources, Kemitorvet, 2800 Kgs. Lyngby, Den-mark.</w:t>
      </w:r>
    </w:p>
    <w:p w14:paraId="032B92D9" w14:textId="77777777" w:rsidR="004D22FC" w:rsidRPr="004D22FC" w:rsidRDefault="004D22FC" w:rsidP="004D22FC">
      <w:pPr>
        <w:pStyle w:val="Bibliography"/>
        <w:rPr>
          <w:lang w:val="en-GB"/>
        </w:rPr>
      </w:pPr>
      <w:r w:rsidRPr="004D22FC">
        <w:rPr>
          <w:lang w:val="en-GB"/>
        </w:rPr>
        <w:t xml:space="preserve">ICES. 2021a. Cod </w:t>
      </w:r>
      <w:r w:rsidRPr="004D22FC">
        <w:rPr>
          <w:i/>
          <w:iCs/>
          <w:lang w:val="en-GB"/>
        </w:rPr>
        <w:t>(Gadus morhua)</w:t>
      </w:r>
      <w:r w:rsidRPr="004D22FC">
        <w:rPr>
          <w:lang w:val="en-GB"/>
        </w:rPr>
        <w:t xml:space="preserve"> in subdivisions 24-32, eastern Baltic stock (eastern Baltic Sea). </w:t>
      </w:r>
      <w:r w:rsidRPr="004D22FC">
        <w:rPr>
          <w:i/>
          <w:iCs/>
          <w:lang w:val="en-GB"/>
        </w:rPr>
        <w:t>In</w:t>
      </w:r>
      <w:r w:rsidRPr="004D22FC">
        <w:rPr>
          <w:lang w:val="en-GB"/>
        </w:rPr>
        <w:t xml:space="preserve"> Report of the ICES Advisory Committee. ICES ADVICE 2021 cod.27.24-32. https://doi.org/10.17895/ices.advice.7745.</w:t>
      </w:r>
    </w:p>
    <w:p w14:paraId="39AD3AAA" w14:textId="77777777" w:rsidR="004D22FC" w:rsidRPr="00CB7E96" w:rsidRDefault="004D22FC" w:rsidP="004D22FC">
      <w:pPr>
        <w:pStyle w:val="Bibliography"/>
        <w:rPr>
          <w:lang w:val="sv-SE"/>
        </w:rPr>
      </w:pPr>
      <w:r w:rsidRPr="004D22FC">
        <w:rPr>
          <w:lang w:val="en-GB"/>
        </w:rPr>
        <w:lastRenderedPageBreak/>
        <w:t xml:space="preserve">ICES. 2021b. Report of the Baltic Fisheries Assessment Working Group (WGBFAS). </w:t>
      </w:r>
      <w:r w:rsidRPr="00CB7E96">
        <w:rPr>
          <w:lang w:val="sv-SE"/>
        </w:rPr>
        <w:t>3:53. https://doi.org/10.17895/ices.pub.8187.</w:t>
      </w:r>
    </w:p>
    <w:p w14:paraId="45B06F91" w14:textId="77777777" w:rsidR="004D22FC" w:rsidRPr="004D22FC" w:rsidRDefault="004D22FC" w:rsidP="004D22FC">
      <w:pPr>
        <w:pStyle w:val="Bibliography"/>
        <w:rPr>
          <w:lang w:val="en-GB"/>
        </w:rPr>
      </w:pPr>
      <w:r w:rsidRPr="00CB7E96">
        <w:rPr>
          <w:lang w:val="sv-SE"/>
        </w:rPr>
        <w:t xml:space="preserve">Jørgensen, C., Ernande, B., Fiksen, Ø., and Dieckmann, U. 2006. </w:t>
      </w:r>
      <w:r w:rsidRPr="004D22FC">
        <w:rPr>
          <w:lang w:val="en-GB"/>
        </w:rPr>
        <w:t>The logic of skipped spawning in fish. Canadian Journal of Fisheries and Aquatic Sciences, 63: 200–211. NRC Research Press.</w:t>
      </w:r>
    </w:p>
    <w:p w14:paraId="1CB4D60F" w14:textId="77777777" w:rsidR="004D22FC" w:rsidRPr="004D22FC" w:rsidRDefault="004D22FC" w:rsidP="004D22FC">
      <w:pPr>
        <w:pStyle w:val="Bibliography"/>
        <w:rPr>
          <w:lang w:val="en-GB"/>
        </w:rPr>
      </w:pPr>
      <w:r w:rsidRPr="004D22FC">
        <w:rPr>
          <w:lang w:val="en-GB"/>
        </w:rPr>
        <w:t>Kramer, D. L. 1987. Dissolved oxygen and fish behavior. Environmental Biology of Fishes, 18: 81–92.</w:t>
      </w:r>
    </w:p>
    <w:p w14:paraId="6084C2C2" w14:textId="77777777" w:rsidR="004D22FC" w:rsidRPr="004D22FC" w:rsidRDefault="004D22FC" w:rsidP="004D22FC">
      <w:pPr>
        <w:pStyle w:val="Bibliography"/>
        <w:rPr>
          <w:lang w:val="en-GB"/>
        </w:rPr>
      </w:pPr>
      <w:r w:rsidRPr="004D22FC">
        <w:rPr>
          <w:lang w:val="en-GB"/>
        </w:rPr>
        <w:t>Kristensen, K., Nielsen, A., Berg, C. W., Skaug, H., and Bell, B. M. 2016. TMB: Automatic Differentiation and Laplace Approximation. Journal of Statistical Software, 70: 1–21.</w:t>
      </w:r>
    </w:p>
    <w:p w14:paraId="603066FD" w14:textId="77777777" w:rsidR="004D22FC" w:rsidRPr="004D22FC" w:rsidRDefault="004D22FC" w:rsidP="004D22FC">
      <w:pPr>
        <w:pStyle w:val="Bibliography"/>
        <w:rPr>
          <w:lang w:val="en-GB"/>
        </w:rPr>
      </w:pPr>
      <w:r w:rsidRPr="004D22FC">
        <w:rPr>
          <w:lang w:val="en-GB"/>
        </w:rPr>
        <w:t>Latimer, A. M., Banerjee, S., Jr, H. S., Mosher, E. S., and Jr, J. A. S. 2009. Hierarchical models facilitate spatial analysis of large data sets: a case study on invasive plant species in the northeastern United States. Ecology Letters, 12: 144–154.</w:t>
      </w:r>
    </w:p>
    <w:p w14:paraId="3BEBE1EF" w14:textId="77777777" w:rsidR="004D22FC" w:rsidRPr="004D22FC" w:rsidRDefault="004D22FC" w:rsidP="004D22FC">
      <w:pPr>
        <w:pStyle w:val="Bibliography"/>
        <w:rPr>
          <w:lang w:val="en-GB"/>
        </w:rPr>
      </w:pPr>
      <w:r w:rsidRPr="004D22FC">
        <w:rPr>
          <w:lang w:val="en-GB"/>
        </w:rPr>
        <w:t>Le Cren, E. D. 1951. The Length-Weight Relationship and Seasonal Cycle in Gonad Weight and Condition in the Perch (Perca fluviatilis). Journal of Animal Ecology, 20: 201–219. [Wiley, British Ecological Society].</w:t>
      </w:r>
    </w:p>
    <w:p w14:paraId="6347687C" w14:textId="77777777" w:rsidR="004D22FC" w:rsidRPr="004D22FC" w:rsidRDefault="004D22FC" w:rsidP="004D22FC">
      <w:pPr>
        <w:pStyle w:val="Bibliography"/>
        <w:rPr>
          <w:lang w:val="en-GB"/>
        </w:rPr>
      </w:pPr>
      <w:r w:rsidRPr="004D22FC">
        <w:rPr>
          <w:lang w:val="en-GB"/>
        </w:rPr>
        <w:t>Limburg, K. E., and Casini, M. 2019. Otolith chemistry indicates recent worsened Baltic cod condition is linked to hypoxia exposure. Biology Letters, 15: 20190352. Royal Society.</w:t>
      </w:r>
    </w:p>
    <w:p w14:paraId="45805502" w14:textId="77777777" w:rsidR="004D22FC" w:rsidRPr="004D22FC" w:rsidRDefault="004D22FC" w:rsidP="004D22FC">
      <w:pPr>
        <w:pStyle w:val="Bibliography"/>
        <w:rPr>
          <w:lang w:val="en-GB"/>
        </w:rPr>
      </w:pPr>
      <w:r w:rsidRPr="004D22FC">
        <w:rPr>
          <w:lang w:val="en-GB"/>
        </w:rPr>
        <w:t>Lindgren, F., Rue, H., and Lindström, J. 2011. An explicit link between Gaussian fields and Gaussian Markov random fields: the stochastic partial differential equation approach. Journal of the Royal Statistical Society: Series B (Statistical Methodology), 73: 423–498.</w:t>
      </w:r>
    </w:p>
    <w:p w14:paraId="674A0025" w14:textId="77777777" w:rsidR="004D22FC" w:rsidRPr="004D22FC" w:rsidRDefault="004D22FC" w:rsidP="004D22FC">
      <w:pPr>
        <w:pStyle w:val="Bibliography"/>
        <w:rPr>
          <w:lang w:val="en-GB"/>
        </w:rPr>
      </w:pPr>
      <w:r w:rsidRPr="004D22FC">
        <w:rPr>
          <w:lang w:val="en-GB"/>
        </w:rPr>
        <w:t>Marshall, C. T., and Frank, K. T. 1999. The effect of interannual variation in growth and condition on haddock recruitment. Canadian Journal of Fisheries and Aquatic Sciences, 56: 347–355. NRC Research Press.</w:t>
      </w:r>
    </w:p>
    <w:p w14:paraId="1CF48427" w14:textId="77777777" w:rsidR="004D22FC" w:rsidRPr="004D22FC" w:rsidRDefault="004D22FC" w:rsidP="004D22FC">
      <w:pPr>
        <w:pStyle w:val="Bibliography"/>
        <w:rPr>
          <w:lang w:val="en-GB"/>
        </w:rPr>
      </w:pPr>
      <w:r w:rsidRPr="004D22FC">
        <w:rPr>
          <w:lang w:val="en-GB"/>
        </w:rPr>
        <w:t xml:space="preserve">Mion, M., Thorsen, A., Vitale, F., Dierking, J., Herrmann, J. P., Huwer, B., von Dewitz, B., </w:t>
      </w:r>
      <w:r w:rsidRPr="004D22FC">
        <w:rPr>
          <w:i/>
          <w:iCs/>
          <w:lang w:val="en-GB"/>
        </w:rPr>
        <w:t>et al.</w:t>
      </w:r>
      <w:r w:rsidRPr="004D22FC">
        <w:rPr>
          <w:lang w:val="en-GB"/>
        </w:rPr>
        <w:t xml:space="preserve"> 2018. Effect of fish length and nutritional condition on the fecundity of distressed Atlantic cod </w:t>
      </w:r>
      <w:r w:rsidRPr="004D22FC">
        <w:rPr>
          <w:i/>
          <w:iCs/>
          <w:lang w:val="en-GB"/>
        </w:rPr>
        <w:t>Gadus morhua</w:t>
      </w:r>
      <w:r w:rsidRPr="004D22FC">
        <w:rPr>
          <w:lang w:val="en-GB"/>
        </w:rPr>
        <w:t xml:space="preserve"> from the Baltic Sea: POTENTIAL FECUNDITY OF BALTIC </w:t>
      </w:r>
      <w:r w:rsidRPr="004D22FC">
        <w:rPr>
          <w:i/>
          <w:iCs/>
          <w:lang w:val="en-GB"/>
        </w:rPr>
        <w:t>G. MORHUA</w:t>
      </w:r>
      <w:r w:rsidRPr="004D22FC">
        <w:rPr>
          <w:lang w:val="en-GB"/>
        </w:rPr>
        <w:t>. Journal of Fish Biology, 92: 1016–1034.</w:t>
      </w:r>
    </w:p>
    <w:p w14:paraId="6B7E978B" w14:textId="77777777" w:rsidR="004D22FC" w:rsidRPr="004D22FC" w:rsidRDefault="004D22FC" w:rsidP="004D22FC">
      <w:pPr>
        <w:pStyle w:val="Bibliography"/>
        <w:rPr>
          <w:lang w:val="en-GB"/>
        </w:rPr>
      </w:pPr>
      <w:r w:rsidRPr="004D22FC">
        <w:rPr>
          <w:lang w:val="en-GB"/>
        </w:rPr>
        <w:t xml:space="preserve">Mion, M., Haase, S., Hemmer‐Hansen, J., Hilvarsson, A., Hüssy, K., Krüger‐Johnsen, M., Krumme, U., </w:t>
      </w:r>
      <w:r w:rsidRPr="004D22FC">
        <w:rPr>
          <w:i/>
          <w:iCs/>
          <w:lang w:val="en-GB"/>
        </w:rPr>
        <w:t>et al.</w:t>
      </w:r>
      <w:r w:rsidRPr="004D22FC">
        <w:rPr>
          <w:lang w:val="en-GB"/>
        </w:rPr>
        <w:t xml:space="preserve"> 2021. Multidecadal changes in fish growth rates estimated from tagging data: A case study from the Eastern Baltic cod (Gadus morhua, Gadidae). Fish and Fisheries, 22: 413–427.</w:t>
      </w:r>
    </w:p>
    <w:p w14:paraId="7288A55B" w14:textId="77777777" w:rsidR="004D22FC" w:rsidRPr="004D22FC" w:rsidRDefault="004D22FC" w:rsidP="004D22FC">
      <w:pPr>
        <w:pStyle w:val="Bibliography"/>
        <w:rPr>
          <w:lang w:val="en-GB"/>
        </w:rPr>
      </w:pPr>
      <w:r w:rsidRPr="004D22FC">
        <w:rPr>
          <w:lang w:val="en-GB"/>
        </w:rPr>
        <w:t>Möllmann, C., Kornilovs, G., Fetter, M., Köster, F. W., and Hinrichsen, H.-H. 2003. The marine copepod, Pseudocalanus elongatus, as a mediator between climate variability and fisheries in the Central Baltic Sea. Fisheries Oceanography, 12: 360–368.</w:t>
      </w:r>
    </w:p>
    <w:p w14:paraId="7F3C899E" w14:textId="77777777" w:rsidR="004D22FC" w:rsidRPr="004D22FC" w:rsidRDefault="004D22FC" w:rsidP="004D22FC">
      <w:pPr>
        <w:pStyle w:val="Bibliography"/>
        <w:rPr>
          <w:lang w:val="en-GB"/>
        </w:rPr>
      </w:pPr>
      <w:r w:rsidRPr="004D22FC">
        <w:rPr>
          <w:lang w:val="en-GB"/>
        </w:rPr>
        <w:t>Morgan, M. J., Rideout, R. M., and Colbourne, E. B. 2010. Impact of environmental temperature on Atlantic cod Gadus morhua energy allocation to growth, condition and reproduction. Marine Ecology Progress Series, 404: 185–195.</w:t>
      </w:r>
    </w:p>
    <w:p w14:paraId="50787273" w14:textId="77777777" w:rsidR="004D22FC" w:rsidRPr="004D22FC" w:rsidRDefault="004D22FC" w:rsidP="004D22FC">
      <w:pPr>
        <w:pStyle w:val="Bibliography"/>
        <w:rPr>
          <w:lang w:val="en-GB"/>
        </w:rPr>
      </w:pPr>
      <w:r w:rsidRPr="004D22FC">
        <w:rPr>
          <w:lang w:val="en-GB"/>
        </w:rPr>
        <w:t>Nakagawa, S., and Schielzeth, H. 2013. A general and simple method for obtaining R2 from generalized linear mixed-effects models. Methods in Ecology and Evolution, 4: 133–142.</w:t>
      </w:r>
    </w:p>
    <w:p w14:paraId="37CB8FF4" w14:textId="77777777" w:rsidR="004D22FC" w:rsidRPr="00CB7E96" w:rsidRDefault="004D22FC" w:rsidP="004D22FC">
      <w:pPr>
        <w:pStyle w:val="Bibliography"/>
        <w:rPr>
          <w:lang w:val="sv-SE"/>
        </w:rPr>
      </w:pPr>
      <w:r w:rsidRPr="004D22FC">
        <w:rPr>
          <w:lang w:val="en-GB"/>
        </w:rPr>
        <w:t xml:space="preserve">Nash, R., Valencia, A., and Geffen, A. 2006. The origin of fulton’s condition factor : Setting the record straight. </w:t>
      </w:r>
      <w:r w:rsidRPr="00CB7E96">
        <w:rPr>
          <w:lang w:val="sv-SE"/>
        </w:rPr>
        <w:t>Fisheries, 31: 236–238.</w:t>
      </w:r>
    </w:p>
    <w:p w14:paraId="175E45E1" w14:textId="77777777" w:rsidR="004D22FC" w:rsidRPr="004D22FC" w:rsidRDefault="004D22FC" w:rsidP="004D22FC">
      <w:pPr>
        <w:pStyle w:val="Bibliography"/>
        <w:rPr>
          <w:lang w:val="en-GB"/>
        </w:rPr>
      </w:pPr>
      <w:r w:rsidRPr="00CB7E96">
        <w:rPr>
          <w:lang w:val="sv-SE"/>
        </w:rPr>
        <w:t xml:space="preserve">Neuenfeldt, S., Bartolino, V., Orio, A., Andersen, K. H., Andersen, N. G., Niiranen, S., Bergström, U., </w:t>
      </w:r>
      <w:r w:rsidRPr="00CB7E96">
        <w:rPr>
          <w:i/>
          <w:iCs/>
          <w:lang w:val="sv-SE"/>
        </w:rPr>
        <w:t>et al.</w:t>
      </w:r>
      <w:r w:rsidRPr="00CB7E96">
        <w:rPr>
          <w:lang w:val="sv-SE"/>
        </w:rPr>
        <w:t xml:space="preserve"> 2020. </w:t>
      </w:r>
      <w:r w:rsidRPr="004D22FC">
        <w:rPr>
          <w:lang w:val="en-GB"/>
        </w:rPr>
        <w:t>Feeding and growth of Atlantic cod (</w:t>
      </w:r>
      <w:r w:rsidRPr="004D22FC">
        <w:rPr>
          <w:i/>
          <w:iCs/>
          <w:lang w:val="en-GB"/>
        </w:rPr>
        <w:t>Gadus morhua</w:t>
      </w:r>
      <w:r w:rsidRPr="004D22FC">
        <w:rPr>
          <w:lang w:val="en-GB"/>
        </w:rPr>
        <w:t xml:space="preserve"> L.) in the eastern Baltic Sea under environmental change. ICES Journal of Marine Science, 77: 624–632.</w:t>
      </w:r>
    </w:p>
    <w:p w14:paraId="16AB9219" w14:textId="77777777" w:rsidR="004D22FC" w:rsidRPr="004D22FC" w:rsidRDefault="004D22FC" w:rsidP="004D22FC">
      <w:pPr>
        <w:pStyle w:val="Bibliography"/>
        <w:rPr>
          <w:lang w:val="en-GB"/>
        </w:rPr>
      </w:pPr>
      <w:r w:rsidRPr="004D22FC">
        <w:rPr>
          <w:lang w:val="en-GB"/>
        </w:rPr>
        <w:t xml:space="preserve">Neumann, T., Koponen, S., Attila, J., Brockmann, C., Kallio, K., Kervinen, M., Mazeran, C., </w:t>
      </w:r>
      <w:r w:rsidRPr="004D22FC">
        <w:rPr>
          <w:i/>
          <w:iCs/>
          <w:lang w:val="en-GB"/>
        </w:rPr>
        <w:t>et al.</w:t>
      </w:r>
      <w:r w:rsidRPr="004D22FC">
        <w:rPr>
          <w:lang w:val="en-GB"/>
        </w:rPr>
        <w:t xml:space="preserve"> 2021. Optical model for the Baltic Sea with an explicit CDOM state variable: a </w:t>
      </w:r>
      <w:r w:rsidRPr="004D22FC">
        <w:rPr>
          <w:lang w:val="en-GB"/>
        </w:rPr>
        <w:lastRenderedPageBreak/>
        <w:t>case study with Model ERGOM (version 1.2). Geoscientific Model Development, 14: 5049–5062. Copernicus GmbH.</w:t>
      </w:r>
    </w:p>
    <w:p w14:paraId="4F1075E3" w14:textId="77777777" w:rsidR="004D22FC" w:rsidRPr="004D22FC" w:rsidRDefault="004D22FC" w:rsidP="004D22FC">
      <w:pPr>
        <w:pStyle w:val="Bibliography"/>
        <w:rPr>
          <w:lang w:val="en-GB"/>
        </w:rPr>
      </w:pPr>
      <w:r w:rsidRPr="004D22FC">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45877722" w14:textId="77777777" w:rsidR="004D22FC" w:rsidRPr="004D22FC" w:rsidRDefault="004D22FC" w:rsidP="004D22FC">
      <w:pPr>
        <w:pStyle w:val="Bibliography"/>
        <w:rPr>
          <w:lang w:val="en-GB"/>
        </w:rPr>
      </w:pPr>
      <w:r w:rsidRPr="004D22FC">
        <w:rPr>
          <w:lang w:val="en-GB"/>
        </w:rPr>
        <w:t>Orio, A., Bergström, U., Florin, A.-B., Lehmann, A., Šics, I., and Casini, M. 2019. Spatial contraction of demersal fish populations in a large marine ecosystem. Journal of Biogeography, 46: 633–645. John Wiley &amp; Sons, Ltd.</w:t>
      </w:r>
    </w:p>
    <w:p w14:paraId="78F21BE1" w14:textId="77777777" w:rsidR="004D22FC" w:rsidRPr="004D22FC" w:rsidRDefault="004D22FC" w:rsidP="004D22FC">
      <w:pPr>
        <w:pStyle w:val="Bibliography"/>
        <w:rPr>
          <w:lang w:val="en-GB"/>
        </w:rPr>
      </w:pPr>
      <w:r w:rsidRPr="004D22FC">
        <w:rPr>
          <w:lang w:val="en-GB"/>
        </w:rPr>
        <w:t>Orio, A., Bergström, U., Florin, A.-B., Šics, I., and Casini, M. 2020. Long-term changes in spatial overlap betweeninteracting cod and flounder in the Baltic Sea. Hydrobiologia, 847: 2541–2553.</w:t>
      </w:r>
    </w:p>
    <w:p w14:paraId="7B248058" w14:textId="77777777" w:rsidR="004D22FC" w:rsidRPr="004D22FC" w:rsidRDefault="004D22FC" w:rsidP="004D22FC">
      <w:pPr>
        <w:pStyle w:val="Bibliography"/>
        <w:rPr>
          <w:lang w:val="en-GB"/>
        </w:rPr>
      </w:pPr>
      <w:r w:rsidRPr="004D22FC">
        <w:rPr>
          <w:lang w:val="en-GB"/>
        </w:rPr>
        <w:t xml:space="preserve">Reusch, T. B. H., Dierking, J., Andersson, H. C., Bonsdorff, E., Carstensen, J., Casini, M., Czajkowski, M., </w:t>
      </w:r>
      <w:r w:rsidRPr="004D22FC">
        <w:rPr>
          <w:i/>
          <w:iCs/>
          <w:lang w:val="en-GB"/>
        </w:rPr>
        <w:t>et al.</w:t>
      </w:r>
      <w:r w:rsidRPr="004D22FC">
        <w:rPr>
          <w:lang w:val="en-GB"/>
        </w:rPr>
        <w:t xml:space="preserve"> 2018. The Baltic Sea as a time machine for the future coastal ocean. Science Advances. American Association for the Advancement of Science. https://www.science.org/doi/abs/10.1126/sciadv.aar8195 (Accessed 1 September 2021).</w:t>
      </w:r>
    </w:p>
    <w:p w14:paraId="425CA8AE" w14:textId="77777777" w:rsidR="004D22FC" w:rsidRPr="004D22FC" w:rsidRDefault="004D22FC" w:rsidP="004D22FC">
      <w:pPr>
        <w:pStyle w:val="Bibliography"/>
        <w:rPr>
          <w:lang w:val="en-GB"/>
        </w:rPr>
      </w:pPr>
      <w:r w:rsidRPr="004D22FC">
        <w:rPr>
          <w:lang w:val="en-GB"/>
        </w:rPr>
        <w:t>Rue, H., Martino, S., and Chopin, N. 2009. Approximate Bayesian inference for latent Gaussian models by using integrated nested Laplace approximations. Journal of the Royal Statistical Society: Series B (Statistical Methodology), 71: 319–392.</w:t>
      </w:r>
    </w:p>
    <w:p w14:paraId="77BFE6A9" w14:textId="77777777" w:rsidR="004D22FC" w:rsidRPr="004D22FC" w:rsidRDefault="004D22FC" w:rsidP="004D22FC">
      <w:pPr>
        <w:pStyle w:val="Bibliography"/>
        <w:rPr>
          <w:lang w:val="en-GB"/>
        </w:rPr>
      </w:pPr>
      <w:r w:rsidRPr="00CB7E96">
        <w:rPr>
          <w:lang w:val="sv-SE"/>
        </w:rPr>
        <w:t xml:space="preserve">Ryberg, M. P., Skov, P. V., Vendramin, N., Buchmann, K., Nielsen, A., and Behrens, J. W. 2020. </w:t>
      </w:r>
      <w:r w:rsidRPr="004D22FC">
        <w:rPr>
          <w:lang w:val="en-GB"/>
        </w:rPr>
        <w:t>Physiological condition of Eastern Baltic cod, Gadus morhua, infected with the parasitic nematode Contracaecum osculatum. Conservation Physiology, 8. Oxford Academic. https://academic.oup.com/conphys/article/8/1/coaa093/5909674 (Accessed 13 November 2020).</w:t>
      </w:r>
    </w:p>
    <w:p w14:paraId="1800DE3A" w14:textId="77777777" w:rsidR="004D22FC" w:rsidRPr="004D22FC" w:rsidRDefault="004D22FC" w:rsidP="004D22FC">
      <w:pPr>
        <w:pStyle w:val="Bibliography"/>
        <w:rPr>
          <w:lang w:val="en-GB"/>
        </w:rPr>
      </w:pPr>
      <w:r w:rsidRPr="004D22FC">
        <w:rPr>
          <w:lang w:val="en-GB"/>
        </w:rPr>
        <w:t xml:space="preserve">Sampaio, E., Santos, C., Rosa, I. C., Ferreira, V., Pörtner, H.-O., Duarte, C. M., Levin, L. A., </w:t>
      </w:r>
      <w:r w:rsidRPr="004D22FC">
        <w:rPr>
          <w:i/>
          <w:iCs/>
          <w:lang w:val="en-GB"/>
        </w:rPr>
        <w:t>et al.</w:t>
      </w:r>
      <w:r w:rsidRPr="004D22FC">
        <w:rPr>
          <w:lang w:val="en-GB"/>
        </w:rPr>
        <w:t xml:space="preserve"> 2021. Impacts of hypoxic events surpass those of future ocean warming and acidification. Nature Ecology &amp; Evolution: 1–11. Nature Publishing Group.</w:t>
      </w:r>
    </w:p>
    <w:p w14:paraId="745A2238" w14:textId="77777777" w:rsidR="004D22FC" w:rsidRPr="004D22FC" w:rsidRDefault="004D22FC" w:rsidP="004D22FC">
      <w:pPr>
        <w:pStyle w:val="Bibliography"/>
        <w:rPr>
          <w:lang w:val="en-GB"/>
        </w:rPr>
      </w:pPr>
      <w:r w:rsidRPr="004D22FC">
        <w:rPr>
          <w:lang w:val="en-GB"/>
        </w:rPr>
        <w:t>Shono, H. 2008. Application of the Tweedie distribution to zero-catch data in CPUE analysis. Fisheries Research, 93: 154–162.</w:t>
      </w:r>
    </w:p>
    <w:p w14:paraId="40DFC5AA" w14:textId="77777777" w:rsidR="004D22FC" w:rsidRPr="004D22FC" w:rsidRDefault="004D22FC" w:rsidP="004D22FC">
      <w:pPr>
        <w:pStyle w:val="Bibliography"/>
        <w:rPr>
          <w:lang w:val="en-GB"/>
        </w:rPr>
      </w:pPr>
      <w:r w:rsidRPr="004D22FC">
        <w:rPr>
          <w:lang w:val="en-GB"/>
        </w:rPr>
        <w:t>Svedäng, H., and Hornborg, S. 2014. Selective fishing induces density-dependent growth. Nature Communications, 5: 4152.</w:t>
      </w:r>
    </w:p>
    <w:p w14:paraId="63AEE665" w14:textId="77777777" w:rsidR="004D22FC" w:rsidRPr="004D22FC" w:rsidRDefault="004D22FC" w:rsidP="004D22FC">
      <w:pPr>
        <w:pStyle w:val="Bibliography"/>
        <w:rPr>
          <w:lang w:val="en-GB"/>
        </w:rPr>
      </w:pPr>
      <w:r w:rsidRPr="004D22FC">
        <w:rPr>
          <w:lang w:val="en-GB"/>
        </w:rPr>
        <w:t>Thorson, J. T. 2015. Spatio-temporal variation in fish condition is not consistently explained by density, temperature, or season for California Current groundfishes. Marine Ecology Progress Series, 526: 101–112.</w:t>
      </w:r>
    </w:p>
    <w:p w14:paraId="47C99026" w14:textId="77777777" w:rsidR="004D22FC" w:rsidRPr="004D22FC" w:rsidRDefault="004D22FC" w:rsidP="004D22FC">
      <w:pPr>
        <w:pStyle w:val="Bibliography"/>
        <w:rPr>
          <w:lang w:val="en-GB"/>
        </w:rPr>
      </w:pPr>
      <w:r w:rsidRPr="004D22FC">
        <w:rPr>
          <w:lang w:val="en-GB"/>
        </w:rPr>
        <w:t>Thorson, J. T., Shelton, A. O., Ward, E. J., and Skaug, H. J. 2015a. Geostatistical delta-generalized linear mixed models improve precision for estimated abundance indices for West Coast groundfishes. ICES Journal of Marine Science, 72: 1297–1310. Oxford Academic.</w:t>
      </w:r>
    </w:p>
    <w:p w14:paraId="1AABEB62" w14:textId="77777777" w:rsidR="004D22FC" w:rsidRPr="004D22FC" w:rsidRDefault="004D22FC" w:rsidP="004D22FC">
      <w:pPr>
        <w:pStyle w:val="Bibliography"/>
        <w:rPr>
          <w:lang w:val="en-GB"/>
        </w:rPr>
      </w:pPr>
      <w:r w:rsidRPr="004D22FC">
        <w:rPr>
          <w:lang w:val="en-GB"/>
        </w:rPr>
        <w:t>Thorson, J. T., Scheuerell, M. D., Shelton, A. O., See, K. E., Skaug, H. J., and Kristensen, K. 2015b. Spatial factor analysis: a new tool for estimating joint species distributions and correlations in species range. Methods in Ecology and Evolution, 6: 627–637. John Wiley &amp; Sons, Ltd.</w:t>
      </w:r>
    </w:p>
    <w:p w14:paraId="5071BF74" w14:textId="77777777" w:rsidR="004D22FC" w:rsidRPr="004D22FC" w:rsidRDefault="004D22FC" w:rsidP="004D22FC">
      <w:pPr>
        <w:pStyle w:val="Bibliography"/>
        <w:rPr>
          <w:lang w:val="en-GB"/>
        </w:rPr>
      </w:pPr>
      <w:r w:rsidRPr="004D22FC">
        <w:rPr>
          <w:lang w:val="en-GB"/>
        </w:rPr>
        <w:t xml:space="preserve">Tomczak, M. T., Müller-Karulis, B., Blenckner, T., Ehrnsten, E., Eero, M., Gustafsson, B., Norkko, A., </w:t>
      </w:r>
      <w:r w:rsidRPr="004D22FC">
        <w:rPr>
          <w:i/>
          <w:iCs/>
          <w:lang w:val="en-GB"/>
        </w:rPr>
        <w:t>et al.</w:t>
      </w:r>
      <w:r w:rsidRPr="004D22FC">
        <w:rPr>
          <w:lang w:val="en-GB"/>
        </w:rPr>
        <w:t xml:space="preserve"> 2022. Reference state, structure, regime shifts, and regulatory drivers in a coastal sea over the last century: The Central Baltic Sea case. Limnology and Oceanography, 67: S266–S284.</w:t>
      </w:r>
    </w:p>
    <w:p w14:paraId="36CAAF77" w14:textId="77777777" w:rsidR="004D22FC" w:rsidRPr="004D22FC" w:rsidRDefault="004D22FC" w:rsidP="004D22FC">
      <w:pPr>
        <w:pStyle w:val="Bibliography"/>
        <w:rPr>
          <w:lang w:val="en-GB"/>
        </w:rPr>
      </w:pPr>
      <w:r w:rsidRPr="004D22FC">
        <w:rPr>
          <w:lang w:val="en-GB"/>
        </w:rPr>
        <w:t xml:space="preserve">Tweedie, M. C. 1984. An index which distinguishes between some important exponential families. </w:t>
      </w:r>
      <w:r w:rsidRPr="004D22FC">
        <w:rPr>
          <w:i/>
          <w:iCs/>
          <w:lang w:val="en-GB"/>
        </w:rPr>
        <w:t>In</w:t>
      </w:r>
      <w:r w:rsidRPr="004D22FC">
        <w:rPr>
          <w:lang w:val="en-GB"/>
        </w:rPr>
        <w:t xml:space="preserve"> Statistics: Applications and new directions: Proc. Indian statistical institute golden Jubilee International conference, pp. 579–604.</w:t>
      </w:r>
    </w:p>
    <w:p w14:paraId="18BA3868" w14:textId="77777777" w:rsidR="004D22FC" w:rsidRPr="004D22FC" w:rsidRDefault="004D22FC" w:rsidP="004D22FC">
      <w:pPr>
        <w:pStyle w:val="Bibliography"/>
        <w:rPr>
          <w:lang w:val="en-GB"/>
        </w:rPr>
      </w:pPr>
      <w:r w:rsidRPr="004D22FC">
        <w:rPr>
          <w:lang w:val="en-GB"/>
        </w:rPr>
        <w:lastRenderedPageBreak/>
        <w:t>Whittingham, M. J., Stephens, P. A., Bradbury, R. B., and Freckleton, R. P. 2006. Why do we still use stepwise modelling in ecology and behaviour? Journal of Animal Ecology, 75: 1182–1189.</w:t>
      </w:r>
    </w:p>
    <w:p w14:paraId="3B12AEE5" w14:textId="77777777" w:rsidR="004D22FC" w:rsidRPr="004D22FC" w:rsidRDefault="004D22FC" w:rsidP="004D22FC">
      <w:pPr>
        <w:pStyle w:val="Bibliography"/>
        <w:rPr>
          <w:lang w:val="en-GB"/>
        </w:rPr>
      </w:pPr>
      <w:r w:rsidRPr="004D22FC">
        <w:rPr>
          <w:lang w:val="en-GB"/>
        </w:rPr>
        <w:t xml:space="preserve">Wickham, H., Averick, M., Bryan, J., Chang, W., D’Agostino McGowan, L., François, R., Grolemund, G., </w:t>
      </w:r>
      <w:r w:rsidRPr="004D22FC">
        <w:rPr>
          <w:i/>
          <w:iCs/>
          <w:lang w:val="en-GB"/>
        </w:rPr>
        <w:t>et al.</w:t>
      </w:r>
      <w:r w:rsidRPr="004D22FC">
        <w:rPr>
          <w:lang w:val="en-GB"/>
        </w:rPr>
        <w:t xml:space="preserve"> 2019. Welcome to the tidyverse: 1686.</w:t>
      </w:r>
    </w:p>
    <w:p w14:paraId="2A4665D7" w14:textId="4898917B" w:rsidR="00EC6DA2" w:rsidRPr="00C038C3" w:rsidRDefault="00732E9B" w:rsidP="006E7C84">
      <w:pPr>
        <w:pStyle w:val="Bibliography"/>
      </w:pPr>
      <w:r>
        <w:rPr>
          <w:lang w:val="en-GB"/>
        </w:rPr>
        <w:fldChar w:fldCharType="end"/>
      </w:r>
      <w:commentRangeEnd w:id="222"/>
      <w:r w:rsidR="00FC4777">
        <w:rPr>
          <w:rStyle w:val="CommentReference"/>
        </w:rPr>
        <w:commentReference w:id="222"/>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591C1D04"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7CB4A62"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A50094E" w14:textId="41CA141A" w:rsidR="00E27003" w:rsidRPr="00C038C3" w:rsidRDefault="00E27003" w:rsidP="00685EE8">
      <w:pPr>
        <w:pStyle w:val="Heading1"/>
        <w:keepNext w:val="0"/>
        <w:keepLines w:val="0"/>
        <w:spacing w:before="0" w:after="0" w:line="480" w:lineRule="auto"/>
        <w:contextualSpacing/>
        <w:mirrorIndents/>
        <w:jc w:val="both"/>
        <w:rPr>
          <w:b/>
          <w:sz w:val="28"/>
          <w:szCs w:val="28"/>
        </w:rPr>
      </w:pPr>
      <w:r w:rsidRPr="00C038C3">
        <w:rPr>
          <w:b/>
          <w:sz w:val="28"/>
          <w:szCs w:val="28"/>
        </w:rPr>
        <w:t>Figures</w:t>
      </w:r>
    </w:p>
    <w:p w14:paraId="3EB36368" w14:textId="6AC11323" w:rsidR="00DA38E7" w:rsidRDefault="004D6581" w:rsidP="00685EE8">
      <w:pPr>
        <w:spacing w:line="480" w:lineRule="auto"/>
        <w:contextualSpacing/>
        <w:mirrorIndents/>
        <w:jc w:val="both"/>
        <w:rPr>
          <w:b/>
          <w:bCs/>
        </w:rPr>
      </w:pPr>
      <w:bookmarkStart w:id="223" w:name="_qea8h0e4kq36" w:colFirst="0" w:colLast="0"/>
      <w:bookmarkEnd w:id="223"/>
      <w:r>
        <w:rPr>
          <w:b/>
          <w:bCs/>
          <w:noProof/>
          <w:lang w:val="sv-SE" w:eastAsia="sv-SE"/>
        </w:rPr>
        <w:lastRenderedPageBreak/>
        <w:drawing>
          <wp:inline distT="0" distB="0" distL="0" distR="0" wp14:anchorId="0C081DFA" wp14:editId="55F66E54">
            <wp:extent cx="5733057" cy="5306291"/>
            <wp:effectExtent l="0" t="0" r="0" b="254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rotWithShape="1">
                    <a:blip r:embed="rId16" cstate="print">
                      <a:extLst>
                        <a:ext uri="{28A0092B-C50C-407E-A947-70E740481C1C}">
                          <a14:useLocalDpi xmlns:a14="http://schemas.microsoft.com/office/drawing/2010/main" val="0"/>
                        </a:ext>
                      </a:extLst>
                    </a:blip>
                    <a:srcRect t="3384" b="4061"/>
                    <a:stretch/>
                  </pic:blipFill>
                  <pic:spPr bwMode="auto">
                    <a:xfrm>
                      <a:off x="0" y="0"/>
                      <a:ext cx="5733415" cy="5306622"/>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63BB10B9" w:rsidR="00E27003" w:rsidRPr="00685EE8" w:rsidRDefault="00E27003" w:rsidP="00685EE8">
      <w:pPr>
        <w:spacing w:line="480" w:lineRule="auto"/>
        <w:contextualSpacing/>
        <w:mirrorIndents/>
        <w:jc w:val="both"/>
      </w:pPr>
      <w:commentRangeStart w:id="224"/>
      <w:commentRangeStart w:id="225"/>
      <w:r w:rsidRPr="00685EE8">
        <w:rPr>
          <w:b/>
          <w:bCs/>
        </w:rPr>
        <w:t>Fig. 1.</w:t>
      </w:r>
      <w:r w:rsidRPr="00685EE8">
        <w:t xml:space="preserve"> </w:t>
      </w:r>
      <w:commentRangeEnd w:id="224"/>
      <w:r w:rsidR="00FB4E67" w:rsidRPr="00685EE8">
        <w:rPr>
          <w:rStyle w:val="CommentReference"/>
        </w:rPr>
        <w:commentReference w:id="224"/>
      </w:r>
      <w:commentRangeEnd w:id="225"/>
      <w:r w:rsidR="003A3451" w:rsidRPr="00685EE8">
        <w:rPr>
          <w:rStyle w:val="CommentReference"/>
        </w:rPr>
        <w:commentReference w:id="225"/>
      </w:r>
      <w:r w:rsidRPr="00685EE8">
        <w:t xml:space="preserve">A) </w:t>
      </w:r>
      <w:r w:rsidR="00FD3671" w:rsidRPr="00685EE8">
        <w:t>Density plots of condition data by year.</w:t>
      </w:r>
      <w:r w:rsidR="001D1D86">
        <w:t xml:space="preserve"> </w:t>
      </w:r>
      <w:commentRangeStart w:id="226"/>
      <w:r w:rsidR="001D1D86" w:rsidRPr="00685EE8">
        <w:t>B</w:t>
      </w:r>
      <w:commentRangeEnd w:id="226"/>
      <w:r w:rsidR="001D1D86" w:rsidRPr="00685EE8">
        <w:rPr>
          <w:rStyle w:val="CommentReference"/>
        </w:rPr>
        <w:commentReference w:id="226"/>
      </w:r>
      <w:r w:rsidR="001D1D86" w:rsidRPr="00685EE8">
        <w:t>)</w:t>
      </w:r>
      <w:r w:rsidR="001D1D86">
        <w:t xml:space="preserve"> </w:t>
      </w:r>
      <w:r w:rsidR="001D1D86" w:rsidRPr="00685EE8">
        <w:t xml:space="preserve">Predicted Le Cren condition factor of cod condition factor over the period 1993-2019 in the Baltic Sea (total as well as by each ICES subdivisions), acquired by predicting from the spatiotemporal condition model over a grid with spatially varying </w:t>
      </w:r>
      <w:commentRangeStart w:id="227"/>
      <w:commentRangeStart w:id="228"/>
      <w:r w:rsidR="001D1D86" w:rsidRPr="00685EE8">
        <w:t xml:space="preserve">covariates </w:t>
      </w:r>
      <w:commentRangeEnd w:id="227"/>
      <w:r w:rsidR="001D1D86" w:rsidRPr="00685EE8">
        <w:rPr>
          <w:rStyle w:val="CommentReference"/>
        </w:rPr>
        <w:commentReference w:id="227"/>
      </w:r>
      <w:commentRangeEnd w:id="228"/>
      <w:r w:rsidR="001D1D86" w:rsidRPr="00685EE8">
        <w:rPr>
          <w:rStyle w:val="CommentReference"/>
        </w:rPr>
        <w:commentReference w:id="228"/>
      </w:r>
      <w:r w:rsidR="001D1D86" w:rsidRPr="00685EE8">
        <w:t>set to their true values (</w:t>
      </w:r>
      <w:commentRangeStart w:id="229"/>
      <w:commentRangeStart w:id="230"/>
      <w:r w:rsidR="001D1D86" w:rsidRPr="00685EE8">
        <w:t>ICES rectangles with missing pelagic data were given the subdivision median</w:t>
      </w:r>
      <w:commentRangeEnd w:id="229"/>
      <w:r w:rsidR="001D1D86" w:rsidRPr="00685EE8">
        <w:rPr>
          <w:rStyle w:val="CommentReference"/>
        </w:rPr>
        <w:commentReference w:id="229"/>
      </w:r>
      <w:commentRangeEnd w:id="230"/>
      <w:r w:rsidR="001D1D86" w:rsidRPr="00685EE8">
        <w:rPr>
          <w:rStyle w:val="CommentReference"/>
        </w:rPr>
        <w:commentReference w:id="230"/>
      </w:r>
      <w:r w:rsidR="001D1D86" w:rsidRPr="00685EE8">
        <w:t xml:space="preserve"> when predicting but not fitting, see </w:t>
      </w:r>
      <w:r w:rsidR="001D1D86" w:rsidRPr="00685EE8">
        <w:rPr>
          <w:i/>
          <w:iCs/>
        </w:rPr>
        <w:t>SI Appendix</w:t>
      </w:r>
      <w:r w:rsidR="001D1D86" w:rsidRPr="00685EE8">
        <w:t xml:space="preserve">, Fig. </w:t>
      </w:r>
      <w:r w:rsidR="00CC500F" w:rsidRPr="00685EE8">
        <w:t>S2</w:t>
      </w:r>
      <w:r w:rsidR="00CC500F">
        <w:t>3</w:t>
      </w:r>
      <w:r w:rsidR="001D1D86" w:rsidRPr="00685EE8">
        <w:t>)</w:t>
      </w:r>
      <w:commentRangeStart w:id="231"/>
      <w:commentRangeStart w:id="232"/>
      <w:r w:rsidR="001D1D86" w:rsidRPr="00685EE8">
        <w:t xml:space="preserve">. </w:t>
      </w:r>
      <w:commentRangeEnd w:id="231"/>
      <w:r w:rsidR="001D1D86" w:rsidRPr="00685EE8">
        <w:rPr>
          <w:rStyle w:val="CommentReference"/>
        </w:rPr>
        <w:commentReference w:id="231"/>
      </w:r>
      <w:commentRangeEnd w:id="232"/>
      <w:r w:rsidR="001D1D86" w:rsidRPr="00685EE8">
        <w:rPr>
          <w:rStyle w:val="CommentReference"/>
        </w:rPr>
        <w:commentReference w:id="232"/>
      </w:r>
      <w:r w:rsidR="001D1D86" w:rsidRPr="00685EE8">
        <w:t>Vertical lines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BB39860" w14:textId="563C8249" w:rsidR="00F16DEE" w:rsidRDefault="00566F82" w:rsidP="00685EE8">
      <w:pPr>
        <w:spacing w:line="480" w:lineRule="auto"/>
        <w:contextualSpacing/>
        <w:mirrorIndents/>
        <w:jc w:val="both"/>
      </w:pPr>
      <w:r>
        <w:rPr>
          <w:noProof/>
          <w:lang w:val="sv-SE" w:eastAsia="sv-SE"/>
        </w:rPr>
        <w:lastRenderedPageBreak/>
        <w:drawing>
          <wp:inline distT="0" distB="0" distL="0" distR="0" wp14:anchorId="6A5F0A0D" wp14:editId="75BDCE58">
            <wp:extent cx="5733415" cy="4914900"/>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rotWithShape="1">
                    <a:blip r:embed="rId17" cstate="print">
                      <a:extLst>
                        <a:ext uri="{28A0092B-C50C-407E-A947-70E740481C1C}">
                          <a14:useLocalDpi xmlns:a14="http://schemas.microsoft.com/office/drawing/2010/main" val="0"/>
                        </a:ext>
                      </a:extLst>
                    </a:blip>
                    <a:srcRect t="7576" b="6700"/>
                    <a:stretch/>
                  </pic:blipFill>
                  <pic:spPr bwMode="auto">
                    <a:xfrm>
                      <a:off x="0" y="0"/>
                      <a:ext cx="5733415" cy="4914900"/>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6747E5DC" w:rsidR="00E27003" w:rsidRDefault="00E27003" w:rsidP="00685EE8">
      <w:pPr>
        <w:spacing w:line="480" w:lineRule="auto"/>
        <w:contextualSpacing/>
        <w:mirrorIndents/>
        <w:jc w:val="both"/>
      </w:pPr>
      <w:commentRangeStart w:id="233"/>
      <w:commentRangeStart w:id="234"/>
      <w:r w:rsidRPr="00C038C3">
        <w:rPr>
          <w:b/>
          <w:bCs/>
        </w:rPr>
        <w:t>Fig</w:t>
      </w:r>
      <w:commentRangeStart w:id="235"/>
      <w:commentRangeStart w:id="236"/>
      <w:commentRangeStart w:id="237"/>
      <w:r w:rsidRPr="00C038C3">
        <w:rPr>
          <w:b/>
          <w:bCs/>
        </w:rPr>
        <w:t xml:space="preserve">. </w:t>
      </w:r>
      <w:commentRangeEnd w:id="235"/>
      <w:r w:rsidR="008D58C4">
        <w:rPr>
          <w:rStyle w:val="CommentReference"/>
        </w:rPr>
        <w:commentReference w:id="235"/>
      </w:r>
      <w:commentRangeEnd w:id="236"/>
      <w:r w:rsidR="00F063CF">
        <w:rPr>
          <w:rStyle w:val="CommentReference"/>
        </w:rPr>
        <w:commentReference w:id="236"/>
      </w:r>
      <w:commentRangeEnd w:id="237"/>
      <w:r w:rsidR="002675BA">
        <w:rPr>
          <w:rStyle w:val="CommentReference"/>
        </w:rPr>
        <w:commentReference w:id="237"/>
      </w:r>
      <w:r w:rsidR="00F107A2">
        <w:rPr>
          <w:b/>
          <w:bCs/>
        </w:rPr>
        <w:t>2</w:t>
      </w:r>
      <w:commentRangeStart w:id="238"/>
      <w:commentRangeStart w:id="239"/>
      <w:r w:rsidRPr="00C038C3">
        <w:rPr>
          <w:b/>
          <w:bCs/>
        </w:rPr>
        <w:t xml:space="preserve">. </w:t>
      </w:r>
      <w:commentRangeEnd w:id="233"/>
      <w:r w:rsidR="00302252">
        <w:rPr>
          <w:rStyle w:val="CommentReference"/>
        </w:rPr>
        <w:commentReference w:id="233"/>
      </w:r>
      <w:commentRangeEnd w:id="234"/>
      <w:r w:rsidR="00EC0B23">
        <w:rPr>
          <w:rStyle w:val="CommentReference"/>
        </w:rPr>
        <w:commentReference w:id="234"/>
      </w:r>
      <w:r w:rsidRPr="00C038C3">
        <w:t xml:space="preserve">Predicted </w:t>
      </w:r>
      <w:r w:rsidR="00E569E1">
        <w:t xml:space="preserve">log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commentRangeStart w:id="240"/>
      <w:commentRangeStart w:id="241"/>
      <w:r w:rsidRPr="00C038C3">
        <w:t xml:space="preserve">covariates </w:t>
      </w:r>
      <w:commentRangeEnd w:id="240"/>
      <w:r w:rsidR="006B00B1">
        <w:rPr>
          <w:rStyle w:val="CommentReference"/>
        </w:rPr>
        <w:commentReference w:id="240"/>
      </w:r>
      <w:commentRangeEnd w:id="241"/>
      <w:r w:rsidR="004F6C6D">
        <w:rPr>
          <w:rStyle w:val="CommentReference"/>
        </w:rPr>
        <w:commentReference w:id="241"/>
      </w:r>
      <w:r w:rsidRPr="00C038C3">
        <w:t xml:space="preserve">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commentRangeEnd w:id="238"/>
      <w:r w:rsidR="00BF29A5">
        <w:rPr>
          <w:rStyle w:val="CommentReference"/>
        </w:rPr>
        <w:commentReference w:id="238"/>
      </w:r>
      <w:commentRangeEnd w:id="239"/>
      <w:r w:rsidR="005C0647">
        <w:rPr>
          <w:rStyle w:val="CommentReference"/>
        </w:rPr>
        <w:commentReference w:id="239"/>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commentRangeStart w:id="242"/>
      <w:commentRangeStart w:id="243"/>
      <w:r w:rsidR="00F83784" w:rsidRPr="00832666">
        <w:rPr>
          <w:color w:val="000000" w:themeColor="text1"/>
        </w:rPr>
        <w:t>1994</w:t>
      </w:r>
      <w:commentRangeEnd w:id="242"/>
      <w:r w:rsidR="00302252">
        <w:rPr>
          <w:rStyle w:val="CommentReference"/>
        </w:rPr>
        <w:commentReference w:id="242"/>
      </w:r>
      <w:commentRangeEnd w:id="243"/>
      <w:r w:rsidR="005C0647">
        <w:rPr>
          <w:rStyle w:val="CommentReference"/>
        </w:rPr>
        <w:commentReference w:id="243"/>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2BBCA33B" w14:textId="77777777" w:rsidR="006A0F5D" w:rsidRDefault="006A0F5D" w:rsidP="00685EE8">
      <w:pPr>
        <w:spacing w:line="480" w:lineRule="auto"/>
        <w:contextualSpacing/>
      </w:pPr>
      <w:r>
        <w:br w:type="page"/>
      </w:r>
    </w:p>
    <w:p w14:paraId="172A52FD" w14:textId="49A00780" w:rsidR="006713FA" w:rsidRDefault="001005A9" w:rsidP="00685EE8">
      <w:pPr>
        <w:spacing w:line="480" w:lineRule="auto"/>
        <w:contextualSpacing/>
        <w:mirrorIndents/>
        <w:jc w:val="center"/>
      </w:pPr>
      <w:r>
        <w:rPr>
          <w:noProof/>
          <w:lang w:val="sv-SE" w:eastAsia="sv-SE"/>
        </w:rPr>
        <w:lastRenderedPageBreak/>
        <w:drawing>
          <wp:inline distT="0" distB="0" distL="0" distR="0" wp14:anchorId="1B4C90A5" wp14:editId="5429C762">
            <wp:extent cx="4365286" cy="5917721"/>
            <wp:effectExtent l="0" t="0" r="381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2070" b="4079"/>
                    <a:stretch/>
                  </pic:blipFill>
                  <pic:spPr bwMode="auto">
                    <a:xfrm>
                      <a:off x="0" y="0"/>
                      <a:ext cx="4391238" cy="5952902"/>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8A0E797" w:rsidR="00E27003" w:rsidRPr="00C038C3" w:rsidRDefault="00E27003" w:rsidP="00685EE8">
      <w:pPr>
        <w:spacing w:line="480" w:lineRule="auto"/>
        <w:contextualSpacing/>
        <w:mirrorIndents/>
        <w:jc w:val="both"/>
      </w:pPr>
      <w:commentRangeStart w:id="244"/>
      <w:commentRangeStart w:id="245"/>
      <w:commentRangeStart w:id="246"/>
      <w:commentRangeStart w:id="247"/>
      <w:commentRangeStart w:id="248"/>
      <w:commentRangeStart w:id="249"/>
      <w:commentRangeStart w:id="250"/>
      <w:commentRangeStart w:id="251"/>
      <w:r w:rsidRPr="00FA7014">
        <w:rPr>
          <w:b/>
          <w:bCs/>
        </w:rPr>
        <w:t>Fig</w:t>
      </w:r>
      <w:commentRangeEnd w:id="244"/>
      <w:commentRangeEnd w:id="246"/>
      <w:r w:rsidR="00A01F68">
        <w:rPr>
          <w:rStyle w:val="CommentReference"/>
        </w:rPr>
        <w:commentReference w:id="244"/>
      </w:r>
      <w:commentRangeEnd w:id="245"/>
      <w:r w:rsidR="005C0647">
        <w:rPr>
          <w:rStyle w:val="CommentReference"/>
        </w:rPr>
        <w:commentReference w:id="245"/>
      </w:r>
      <w:r w:rsidR="00367801" w:rsidRPr="00FA7014">
        <w:rPr>
          <w:rStyle w:val="CommentReference"/>
        </w:rPr>
        <w:commentReference w:id="246"/>
      </w:r>
      <w:commentRangeEnd w:id="247"/>
      <w:r w:rsidR="00344EED" w:rsidRPr="00FA7014">
        <w:rPr>
          <w:rStyle w:val="CommentReference"/>
        </w:rPr>
        <w:commentReference w:id="247"/>
      </w:r>
      <w:commentRangeEnd w:id="248"/>
      <w:r w:rsidR="00010DBE">
        <w:rPr>
          <w:rStyle w:val="CommentReference"/>
        </w:rPr>
        <w:commentReference w:id="248"/>
      </w:r>
      <w:commentRangeEnd w:id="249"/>
      <w:r w:rsidR="0048618D">
        <w:rPr>
          <w:rStyle w:val="CommentReference"/>
        </w:rPr>
        <w:commentReference w:id="249"/>
      </w:r>
      <w:commentRangeEnd w:id="250"/>
      <w:r w:rsidR="005C0647">
        <w:rPr>
          <w:rStyle w:val="CommentReference"/>
        </w:rPr>
        <w:commentReference w:id="250"/>
      </w:r>
      <w:r w:rsidRPr="00FA7014">
        <w:rPr>
          <w:b/>
          <w:bCs/>
        </w:rPr>
        <w:t>. 3</w:t>
      </w:r>
      <w:commentRangeEnd w:id="251"/>
      <w:r w:rsidR="00776F9D" w:rsidRPr="00FA7014">
        <w:rPr>
          <w:rStyle w:val="CommentReference"/>
        </w:rPr>
        <w:commentReference w:id="251"/>
      </w:r>
      <w:r w:rsidRPr="00FA7014">
        <w:rPr>
          <w:b/>
          <w:bCs/>
        </w:rPr>
        <w:t>.</w:t>
      </w:r>
      <w:r w:rsidRPr="00FA7014">
        <w:t xml:space="preserve"> </w:t>
      </w:r>
      <w:commentRangeStart w:id="252"/>
      <w:commentRangeStart w:id="253"/>
      <w:r w:rsidRPr="00FA7014">
        <w:t xml:space="preserve">Mean </w:t>
      </w:r>
      <w:commentRangeEnd w:id="252"/>
      <w:r w:rsidR="00496424">
        <w:rPr>
          <w:rStyle w:val="CommentReference"/>
        </w:rPr>
        <w:commentReference w:id="252"/>
      </w:r>
      <w:commentRangeEnd w:id="253"/>
      <w:r w:rsidR="001005A9">
        <w:rPr>
          <w:rStyle w:val="CommentReference"/>
        </w:rPr>
        <w:commentReference w:id="253"/>
      </w:r>
      <w:r w:rsidRPr="00FA7014">
        <w:t xml:space="preserve">and 95% confidence interval of standardized coefficients </w:t>
      </w:r>
      <w:r w:rsidR="008153B2">
        <w:t xml:space="preserve">(effect sizes) for covariates </w:t>
      </w:r>
      <w:r w:rsidRPr="00FA7014">
        <w:t>and spatial and spatiotemporal standard deviation (</w:t>
      </w:r>
      <w:commentRangeStart w:id="254"/>
      <w:commentRangeStart w:id="255"/>
      <w:commentRangeStart w:id="256"/>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w:t>
      </w:r>
      <w:commentRangeEnd w:id="254"/>
      <w:r w:rsidR="00910CA6">
        <w:rPr>
          <w:rStyle w:val="CommentReference"/>
        </w:rPr>
        <w:commentReference w:id="254"/>
      </w:r>
      <w:commentRangeEnd w:id="255"/>
      <w:r w:rsidR="00404B51">
        <w:rPr>
          <w:rStyle w:val="CommentReference"/>
        </w:rPr>
        <w:commentReference w:id="255"/>
      </w:r>
      <w:commentRangeEnd w:id="256"/>
      <w:r w:rsidR="001005A9">
        <w:rPr>
          <w:rStyle w:val="CommentReference"/>
        </w:rPr>
        <w:commentReference w:id="256"/>
      </w:r>
      <w:r w:rsidRPr="00FA7014">
        <w:t xml:space="preserve">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4B7771A5" w14:textId="784CC5CF" w:rsidR="00E27003" w:rsidRDefault="00E27003" w:rsidP="00685EE8">
      <w:pPr>
        <w:spacing w:line="480" w:lineRule="auto"/>
        <w:contextualSpacing/>
        <w:mirrorIndents/>
        <w:jc w:val="both"/>
        <w:rPr>
          <w:b/>
          <w:bCs/>
        </w:rPr>
      </w:pPr>
    </w:p>
    <w:p w14:paraId="344D85D8" w14:textId="25BF6538" w:rsidR="00016C8A" w:rsidRDefault="00016C8A" w:rsidP="00685EE8">
      <w:pPr>
        <w:spacing w:line="480" w:lineRule="auto"/>
        <w:contextualSpacing/>
        <w:mirrorIndents/>
        <w:jc w:val="both"/>
        <w:rPr>
          <w:b/>
          <w:bCs/>
        </w:rPr>
      </w:pPr>
    </w:p>
    <w:p w14:paraId="4BE473FE" w14:textId="72D374CB" w:rsidR="00E27003" w:rsidRDefault="00E27003" w:rsidP="00685EE8">
      <w:pPr>
        <w:spacing w:line="480" w:lineRule="auto"/>
        <w:contextualSpacing/>
        <w:mirrorIndents/>
        <w:jc w:val="both"/>
      </w:pPr>
    </w:p>
    <w:p w14:paraId="60380CBA" w14:textId="51E18AE1" w:rsidR="00CF4EA9" w:rsidRPr="00C038C3" w:rsidRDefault="006F19C6" w:rsidP="00685EE8">
      <w:pPr>
        <w:spacing w:line="480" w:lineRule="auto"/>
        <w:contextualSpacing/>
        <w:mirrorIndents/>
        <w:jc w:val="both"/>
      </w:pPr>
      <w:r>
        <w:rPr>
          <w:noProof/>
          <w:lang w:val="sv-SE" w:eastAsia="sv-SE"/>
        </w:rPr>
        <w:lastRenderedPageBreak/>
        <w:drawing>
          <wp:inline distT="0" distB="0" distL="0" distR="0" wp14:anchorId="5499A963" wp14:editId="797E8D1A">
            <wp:extent cx="5733415" cy="5676265"/>
            <wp:effectExtent l="0" t="0" r="0" b="635"/>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rotWithShape="1">
                    <a:blip r:embed="rId19" cstate="print">
                      <a:extLst>
                        <a:ext uri="{28A0092B-C50C-407E-A947-70E740481C1C}">
                          <a14:useLocalDpi xmlns:a14="http://schemas.microsoft.com/office/drawing/2010/main" val="0"/>
                        </a:ext>
                      </a:extLst>
                    </a:blip>
                    <a:srcRect t="996"/>
                    <a:stretch/>
                  </pic:blipFill>
                  <pic:spPr bwMode="auto">
                    <a:xfrm>
                      <a:off x="0" y="0"/>
                      <a:ext cx="5733415" cy="5676265"/>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6C51B96A" w:rsidR="00E27003" w:rsidRPr="00C038C3" w:rsidRDefault="00E27003" w:rsidP="00685EE8">
      <w:pPr>
        <w:spacing w:line="480" w:lineRule="auto"/>
        <w:contextualSpacing/>
        <w:mirrorIndents/>
        <w:jc w:val="both"/>
        <w:rPr>
          <w:b/>
          <w:bCs/>
          <w:color w:val="000000" w:themeColor="text1"/>
        </w:rPr>
      </w:pPr>
      <w:commentRangeStart w:id="257"/>
      <w:commentRangeStart w:id="258"/>
      <w:commentRangeStart w:id="259"/>
      <w:r w:rsidRPr="00C038C3">
        <w:rPr>
          <w:b/>
          <w:bCs/>
        </w:rPr>
        <w:t>Fig. 4.</w:t>
      </w:r>
      <w:r w:rsidRPr="00C038C3">
        <w:t xml:space="preserve"> </w:t>
      </w:r>
      <w:commentRangeEnd w:id="257"/>
      <w:r w:rsidR="00080AD4">
        <w:rPr>
          <w:rStyle w:val="CommentReference"/>
        </w:rPr>
        <w:commentReference w:id="257"/>
      </w:r>
      <w:commentRangeEnd w:id="258"/>
      <w:r w:rsidR="00C85371">
        <w:rPr>
          <w:rStyle w:val="CommentReference"/>
        </w:rPr>
        <w:commentReference w:id="258"/>
      </w:r>
      <w:r w:rsidRPr="00C038C3">
        <w:t xml:space="preserve">A) </w:t>
      </w:r>
      <w:commentRangeEnd w:id="259"/>
      <w:r w:rsidR="006F19C6">
        <w:rPr>
          <w:rStyle w:val="CommentReference"/>
        </w:rPr>
        <w:commentReference w:id="259"/>
      </w:r>
      <w:commentRangeStart w:id="260"/>
      <w:commentRangeStart w:id="261"/>
      <w:commentRangeStart w:id="262"/>
      <w:r w:rsidRPr="00C038C3">
        <w:t xml:space="preserve">Predicted biomass </w:t>
      </w:r>
      <w:commentRangeEnd w:id="260"/>
      <w:r w:rsidR="000E6B6C">
        <w:rPr>
          <w:rStyle w:val="CommentReference"/>
        </w:rPr>
        <w:commentReference w:id="260"/>
      </w:r>
      <w:commentRangeEnd w:id="261"/>
      <w:r w:rsidR="00344EED">
        <w:rPr>
          <w:rStyle w:val="CommentReference"/>
        </w:rPr>
        <w:commentReference w:id="261"/>
      </w:r>
      <w:commentRangeEnd w:id="262"/>
      <w:r w:rsidR="00DC142F">
        <w:rPr>
          <w:rStyle w:val="CommentReference"/>
        </w:rPr>
        <w:commentReference w:id="262"/>
      </w:r>
      <w:r w:rsidRPr="00C038C3">
        <w:t xml:space="preserve">from the spatiotemporal CPUE </w:t>
      </w:r>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w:t>
      </w:r>
      <w:commentRangeStart w:id="263"/>
      <w:commentRangeStart w:id="264"/>
      <w:r w:rsidRPr="00C038C3">
        <w:t>(B)</w:t>
      </w:r>
      <w:r w:rsidR="00075CAC">
        <w:t xml:space="preserve"> and total across </w:t>
      </w:r>
      <w:r w:rsidR="00922EEF">
        <w:t xml:space="preserve">all </w:t>
      </w:r>
      <w:r w:rsidR="00811D5B">
        <w:t>subdivision</w:t>
      </w:r>
      <w:r w:rsidR="00473F7D">
        <w:t>s.</w:t>
      </w:r>
      <w:r w:rsidRPr="00C038C3">
        <w:t xml:space="preserve"> </w:t>
      </w:r>
      <w:commentRangeEnd w:id="263"/>
      <w:r w:rsidR="00064740">
        <w:t xml:space="preserve">C) </w:t>
      </w:r>
      <w:r w:rsidR="000E6B6C">
        <w:rPr>
          <w:rStyle w:val="CommentReference"/>
        </w:rPr>
        <w:commentReference w:id="263"/>
      </w:r>
      <w:commentRangeEnd w:id="264"/>
      <w:r w:rsidR="00344EED">
        <w:rPr>
          <w:rStyle w:val="CommentReference"/>
        </w:rPr>
        <w:commentReference w:id="264"/>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219D7BCA" w14:textId="3A926E07" w:rsidR="002558CF" w:rsidRPr="0022045E" w:rsidRDefault="002558CF" w:rsidP="00685EE8">
      <w:pPr>
        <w:spacing w:line="480" w:lineRule="auto"/>
        <w:contextualSpacing/>
        <w:mirrorIndents/>
        <w:jc w:val="both"/>
      </w:pPr>
    </w:p>
    <w:p w14:paraId="1E93C7B4" w14:textId="4EEEF368" w:rsidR="002558CF" w:rsidRPr="0022045E" w:rsidRDefault="004F017C" w:rsidP="00685EE8">
      <w:pPr>
        <w:spacing w:line="480" w:lineRule="auto"/>
        <w:contextualSpacing/>
        <w:mirrorIndents/>
        <w:jc w:val="both"/>
      </w:pPr>
      <w:r>
        <w:rPr>
          <w:noProof/>
          <w:lang w:val="sv-SE" w:eastAsia="sv-SE"/>
        </w:rPr>
        <w:lastRenderedPageBreak/>
        <w:drawing>
          <wp:inline distT="0" distB="0" distL="0" distR="0" wp14:anchorId="3FFCB4D3" wp14:editId="5877AD6D">
            <wp:extent cx="5733415" cy="5529134"/>
            <wp:effectExtent l="0" t="0" r="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20" cstate="print">
                      <a:extLst>
                        <a:ext uri="{28A0092B-C50C-407E-A947-70E740481C1C}">
                          <a14:useLocalDpi xmlns:a14="http://schemas.microsoft.com/office/drawing/2010/main" val="0"/>
                        </a:ext>
                      </a:extLst>
                    </a:blip>
                    <a:srcRect t="3563"/>
                    <a:stretch/>
                  </pic:blipFill>
                  <pic:spPr bwMode="auto">
                    <a:xfrm>
                      <a:off x="0" y="0"/>
                      <a:ext cx="5733415" cy="552913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5F4F6F4B"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quantiles </w:t>
      </w:r>
      <w:commentRangeStart w:id="265"/>
      <w:commentRangeStart w:id="266"/>
      <w:commentRangeStart w:id="267"/>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 xml:space="preserve">). </w:t>
      </w:r>
      <w:r w:rsidR="000128DF">
        <w:t>L</w:t>
      </w:r>
      <w:commentRangeEnd w:id="265"/>
      <w:r w:rsidR="00363EE5">
        <w:rPr>
          <w:rStyle w:val="CommentReference"/>
        </w:rPr>
        <w:commentReference w:id="265"/>
      </w:r>
      <w:commentRangeEnd w:id="266"/>
      <w:r w:rsidR="00CD5917">
        <w:rPr>
          <w:rStyle w:val="CommentReference"/>
        </w:rPr>
        <w:commentReference w:id="266"/>
      </w:r>
      <w:commentRangeEnd w:id="267"/>
      <w:r w:rsidR="00ED46ED">
        <w:rPr>
          <w:rStyle w:val="CommentReference"/>
        </w:rPr>
        <w:commentReference w:id="267"/>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21"/>
      <w:footerReference w:type="default" r:id="rId22"/>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an Anderson" w:date="2022-04-14T23:57:00Z" w:initials="SA">
    <w:p w14:paraId="39876998" w14:textId="77777777" w:rsidR="004E704A" w:rsidRDefault="004E704A">
      <w:pPr>
        <w:pStyle w:val="CommentText"/>
      </w:pPr>
      <w:r>
        <w:rPr>
          <w:rStyle w:val="CommentReference"/>
        </w:rPr>
        <w:annotationRef/>
      </w:r>
      <w:r>
        <w:t xml:space="preserve">How about: </w:t>
      </w:r>
      <w:r w:rsidRPr="00744F5A">
        <w:t xml:space="preserve">Evaluating drivers of </w:t>
      </w:r>
      <w:r>
        <w:t xml:space="preserve">spatiotemporal </w:t>
      </w:r>
      <w:r w:rsidRPr="00744F5A">
        <w:t>individual condition of a bottom-associated marine fish</w:t>
      </w:r>
    </w:p>
    <w:p w14:paraId="2B667B63" w14:textId="77777777" w:rsidR="004E704A" w:rsidRDefault="004E704A">
      <w:pPr>
        <w:pStyle w:val="CommentText"/>
      </w:pPr>
    </w:p>
    <w:p w14:paraId="39047AB1" w14:textId="7F5E88DB" w:rsidR="004E704A" w:rsidRDefault="004E704A">
      <w:pPr>
        <w:pStyle w:val="CommentText"/>
      </w:pPr>
      <w:r>
        <w:t>If leaving ‘fine-scale’, hyphenate and put before spatiotemporal.</w:t>
      </w:r>
    </w:p>
  </w:comment>
  <w:comment w:id="1" w:author="Sean Anderson" w:date="2022-01-13T23:37:00Z" w:initials="SA">
    <w:p w14:paraId="6C963735" w14:textId="77777777" w:rsidR="004E704A" w:rsidRDefault="004E704A">
      <w:pPr>
        <w:pStyle w:val="CommentText"/>
      </w:pPr>
      <w:r>
        <w:rPr>
          <w:rStyle w:val="CommentReference"/>
        </w:rPr>
        <w:annotationRef/>
      </w:r>
      <w:r>
        <w:t>If for Proc B, we may need a more general flashy title, perhaps with the main result baked in</w:t>
      </w:r>
    </w:p>
    <w:p w14:paraId="492C177F" w14:textId="77777777" w:rsidR="004E704A" w:rsidRDefault="004E704A">
      <w:pPr>
        <w:pStyle w:val="CommentText"/>
      </w:pPr>
    </w:p>
    <w:p w14:paraId="56626964" w14:textId="5CFB8338" w:rsidR="004E704A" w:rsidRDefault="004E704A">
      <w:pPr>
        <w:pStyle w:val="CommentText"/>
      </w:pPr>
      <w:r>
        <w:t xml:space="preserve">e.g., perhaps replace Eastern Baltic cod with “a </w:t>
      </w:r>
      <w:r w:rsidRPr="002C2CA8">
        <w:t>bottom-associated marine fish</w:t>
      </w:r>
      <w:r>
        <w:t>” or something terrible like that.</w:t>
      </w:r>
    </w:p>
    <w:p w14:paraId="4377B112" w14:textId="77777777" w:rsidR="004E704A" w:rsidRDefault="004E704A">
      <w:pPr>
        <w:pStyle w:val="CommentText"/>
      </w:pPr>
    </w:p>
    <w:p w14:paraId="0D68AA40" w14:textId="179B6350" w:rsidR="004E704A" w:rsidRDefault="008675D7">
      <w:pPr>
        <w:pStyle w:val="CommentText"/>
      </w:pPr>
      <w:hyperlink r:id="rId1" w:history="1">
        <w:r w:rsidR="004E704A" w:rsidRPr="00FA4BF2">
          <w:rPr>
            <w:rStyle w:val="Hyperlink"/>
          </w:rPr>
          <w:t>https://royalsocietypublishing.org/doi/full/10.1098/rspb.2018.0915</w:t>
        </w:r>
      </w:hyperlink>
    </w:p>
    <w:p w14:paraId="6ADA8914" w14:textId="77777777" w:rsidR="004E704A" w:rsidRDefault="004E704A">
      <w:pPr>
        <w:pStyle w:val="CommentText"/>
      </w:pPr>
    </w:p>
    <w:p w14:paraId="7FC95010" w14:textId="26AF6C30" w:rsidR="004E704A" w:rsidRDefault="004E704A">
      <w:pPr>
        <w:pStyle w:val="CommentText"/>
      </w:pPr>
      <w:r>
        <w:t>If for ICES or MEPS or CJFAS or … then certainly have Eastern Baltic cod in there.</w:t>
      </w:r>
    </w:p>
    <w:p w14:paraId="2AC94217" w14:textId="77777777" w:rsidR="004E704A" w:rsidRDefault="004E704A">
      <w:pPr>
        <w:pStyle w:val="CommentText"/>
      </w:pPr>
    </w:p>
    <w:p w14:paraId="259B94EC" w14:textId="018A5C24" w:rsidR="004E704A" w:rsidRDefault="004E704A">
      <w:pPr>
        <w:pStyle w:val="CommentText"/>
      </w:pPr>
      <w:r>
        <w:t>Something to do with scale of drivers? Trying to figure out what the most unique, interesting part of the results is.</w:t>
      </w:r>
    </w:p>
  </w:comment>
  <w:comment w:id="2" w:author="Michele Casini" w:date="2022-03-02T15:19:00Z" w:initials="MC">
    <w:p w14:paraId="32BF61B6" w14:textId="796FE884" w:rsidR="004E704A" w:rsidRDefault="004E704A">
      <w:pPr>
        <w:pStyle w:val="CommentText"/>
      </w:pPr>
      <w:r>
        <w:rPr>
          <w:rStyle w:val="CommentReference"/>
        </w:rPr>
        <w:annotationRef/>
      </w:r>
      <w:r>
        <w:t>It could be something like “Using a novel and comprehensive framework to…”.</w:t>
      </w:r>
    </w:p>
  </w:comment>
  <w:comment w:id="3" w:author="Max Lindmark" w:date="2022-04-13T19:49:00Z" w:initials="MOU">
    <w:p w14:paraId="10BD041E" w14:textId="77777777" w:rsidR="004E704A" w:rsidRDefault="004E704A" w:rsidP="00F3105A">
      <w:r>
        <w:rPr>
          <w:rStyle w:val="CommentReference"/>
        </w:rPr>
        <w:annotationRef/>
      </w:r>
      <w:r>
        <w:rPr>
          <w:sz w:val="20"/>
          <w:szCs w:val="20"/>
        </w:rPr>
        <w:t>We could not really agree on which results to highlight so we ended up with a modified first version.</w:t>
      </w:r>
    </w:p>
  </w:comment>
  <w:comment w:id="4" w:author="Max Lindmark" w:date="2021-12-07T13:15:00Z" w:initials="MOU">
    <w:p w14:paraId="2D31B17F" w14:textId="3E53B330" w:rsidR="004E704A" w:rsidRDefault="004E704A" w:rsidP="00517121">
      <w:pPr>
        <w:pStyle w:val="CommentText"/>
      </w:pPr>
      <w:r>
        <w:rPr>
          <w:rStyle w:val="CommentReference"/>
        </w:rPr>
        <w:annotationRef/>
      </w:r>
      <w:r>
        <w:t>Mayya, can you check if the affiliation is correct?</w:t>
      </w:r>
    </w:p>
  </w:comment>
  <w:comment w:id="5" w:author="Mayya Gogina" w:date="2022-01-06T22:37:00Z" w:initials="MG">
    <w:p w14:paraId="0AA0C460" w14:textId="4C2EC48F" w:rsidR="004E704A" w:rsidRDefault="004E704A">
      <w:pPr>
        <w:pStyle w:val="CommentText"/>
      </w:pPr>
      <w:r>
        <w:rPr>
          <w:rStyle w:val="CommentReference"/>
        </w:rPr>
        <w:annotationRef/>
      </w:r>
      <w:r>
        <w:t>here and in SI</w:t>
      </w:r>
    </w:p>
  </w:comment>
  <w:comment w:id="6" w:author="Sean Anderson" w:date="2021-10-27T20:32:00Z" w:initials="SA">
    <w:p w14:paraId="48DFDE91" w14:textId="72818004" w:rsidR="004E704A" w:rsidRDefault="004E704A">
      <w:pPr>
        <w:pStyle w:val="CommentText"/>
      </w:pPr>
      <w:r>
        <w:rPr>
          <w:rStyle w:val="CommentReference"/>
        </w:rPr>
        <w:annotationRef/>
      </w:r>
      <w:r>
        <w:t>Who is ‘d’? Michele?</w:t>
      </w:r>
    </w:p>
  </w:comment>
  <w:comment w:id="7" w:author="Max Lindmark" w:date="2021-12-07T13:10:00Z" w:initials="MOU">
    <w:p w14:paraId="01CE47FC" w14:textId="05ADE69E" w:rsidR="004E704A" w:rsidRDefault="004E704A" w:rsidP="00C13494">
      <w:pPr>
        <w:pStyle w:val="CommentText"/>
      </w:pPr>
      <w:r>
        <w:rPr>
          <w:rStyle w:val="CommentReference"/>
        </w:rPr>
        <w:annotationRef/>
      </w:r>
      <w:r>
        <w:t>Yes! Thanks</w:t>
      </w:r>
    </w:p>
  </w:comment>
  <w:comment w:id="8" w:author="Max Lindmark" w:date="2021-12-17T11:19:00Z" w:initials="MOU">
    <w:p w14:paraId="50F88B23" w14:textId="77777777" w:rsidR="004E704A" w:rsidRDefault="004E704A">
      <w:r>
        <w:rPr>
          <w:rStyle w:val="CommentReference"/>
        </w:rPr>
        <w:annotationRef/>
      </w:r>
      <w:r>
        <w:rPr>
          <w:sz w:val="20"/>
          <w:szCs w:val="20"/>
        </w:rPr>
        <w:t>The abstract must not exceed 350 words and should list the main results and conclusions, using simple, factual, numbered statements. The abstract should outline the purpose of the paper and the main results, conclusions and recommendations, using clear, factual, numbered statements.</w:t>
      </w:r>
    </w:p>
    <w:p w14:paraId="69FEA1D1" w14:textId="77777777" w:rsidR="004E704A" w:rsidRDefault="004E704A">
      <w:r>
        <w:rPr>
          <w:sz w:val="20"/>
          <w:szCs w:val="20"/>
        </w:rPr>
        <w:t>Authors should follow a formula in which point 1 sets the context and need for the work; point 2 indicates the approach and methods used; the next 2-3 points outline the main results; and the last point identifies the wider implications and relevance to management or policy. The final point is the most important of all in maximising the impact of the paper. It should synthesise the paper's key messages and should be generic, seminal and accessible to non-specialists, and must carry one of the following subheadings:</w:t>
      </w:r>
    </w:p>
    <w:p w14:paraId="6892C28A" w14:textId="77777777" w:rsidR="004E704A" w:rsidRDefault="004E704A">
      <w:r>
        <w:rPr>
          <w:sz w:val="20"/>
          <w:szCs w:val="20"/>
        </w:rPr>
        <w:t>'Synthesis and applications' for articles that identify recommendations for management practices.</w:t>
      </w:r>
    </w:p>
    <w:p w14:paraId="7F3862A8" w14:textId="613E0C63" w:rsidR="004E704A" w:rsidRDefault="004E704A">
      <w:pPr>
        <w:pStyle w:val="CommentText"/>
      </w:pPr>
      <w:r>
        <w:t>‘Policy implications’ for articles that are less directly tied to on-the-ground management and include discussion on conservation implications or links to policy.</w:t>
      </w:r>
    </w:p>
  </w:comment>
  <w:comment w:id="9" w:author="Sean Anderson" w:date="2022-01-13T23:28:00Z" w:initials="SA">
    <w:p w14:paraId="409D7F7E" w14:textId="27FB7E5D" w:rsidR="004E704A" w:rsidRDefault="004E704A">
      <w:pPr>
        <w:pStyle w:val="CommentText"/>
      </w:pPr>
      <w:r>
        <w:rPr>
          <w:rStyle w:val="CommentReference"/>
        </w:rPr>
        <w:annotationRef/>
      </w:r>
      <w:r>
        <w:t>An idea, feel free to revert</w:t>
      </w:r>
    </w:p>
  </w:comment>
  <w:comment w:id="10" w:author="Max Lindmark" w:date="2022-03-07T19:15:00Z" w:initials="MOU">
    <w:p w14:paraId="2E36758D" w14:textId="77777777" w:rsidR="004E704A" w:rsidRDefault="004E704A" w:rsidP="00F3105A">
      <w:r>
        <w:rPr>
          <w:rStyle w:val="CommentReference"/>
        </w:rPr>
        <w:annotationRef/>
      </w:r>
      <w:r>
        <w:rPr>
          <w:sz w:val="20"/>
          <w:szCs w:val="20"/>
        </w:rPr>
        <w:t>I like it</w:t>
      </w:r>
    </w:p>
  </w:comment>
  <w:comment w:id="12" w:author="Sean Anderson" w:date="2022-01-13T23:29:00Z" w:initials="SA">
    <w:p w14:paraId="0D8C4B74" w14:textId="7A487C49" w:rsidR="004E704A" w:rsidRDefault="004E704A">
      <w:pPr>
        <w:pStyle w:val="CommentText"/>
      </w:pPr>
      <w:r>
        <w:rPr>
          <w:rStyle w:val="CommentReference"/>
        </w:rPr>
        <w:annotationRef/>
      </w:r>
      <w:r>
        <w:t>Yes? Or do all hypotheses ever explored fallen to these? I assume not, fishing comes to mind…</w:t>
      </w:r>
    </w:p>
  </w:comment>
  <w:comment w:id="13" w:author="Max Lindmark" w:date="2022-03-07T19:15:00Z" w:initials="MOU">
    <w:p w14:paraId="50DE546D" w14:textId="77777777" w:rsidR="004E704A" w:rsidRDefault="004E704A" w:rsidP="00F3105A">
      <w:r>
        <w:rPr>
          <w:rStyle w:val="CommentReference"/>
        </w:rPr>
        <w:annotationRef/>
      </w:r>
      <w:r>
        <w:rPr>
          <w:sz w:val="20"/>
          <w:szCs w:val="20"/>
        </w:rPr>
        <w:t>depends but “e.g.,” is good here!</w:t>
      </w:r>
    </w:p>
  </w:comment>
  <w:comment w:id="14" w:author="Sean Anderson" w:date="2022-01-13T23:30:00Z" w:initials="SA">
    <w:p w14:paraId="18A731E3" w14:textId="7C59AB7E" w:rsidR="004E704A" w:rsidRDefault="004E704A">
      <w:pPr>
        <w:pStyle w:val="CommentText"/>
      </w:pPr>
      <w:r>
        <w:rPr>
          <w:rStyle w:val="CommentReference"/>
        </w:rPr>
        <w:annotationRef/>
      </w:r>
      <w:r>
        <w:t>“at local”? They act on a big scale but locally.</w:t>
      </w:r>
    </w:p>
  </w:comment>
  <w:comment w:id="15" w:author="Sean Anderson" w:date="2022-01-13T23:31:00Z" w:initials="SA">
    <w:p w14:paraId="0A511CAF" w14:textId="2945BF79" w:rsidR="004E704A" w:rsidRDefault="004E704A">
      <w:pPr>
        <w:pStyle w:val="CommentText"/>
      </w:pPr>
      <w:r>
        <w:rPr>
          <w:rStyle w:val="CommentReference"/>
        </w:rPr>
        <w:annotationRef/>
      </w:r>
      <w:r>
        <w:t>Could drop as jargon for Proc B</w:t>
      </w:r>
    </w:p>
  </w:comment>
  <w:comment w:id="16" w:author="Max Lindmark" w:date="2022-04-13T19:53:00Z" w:initials="MOU">
    <w:p w14:paraId="494788E2" w14:textId="77777777" w:rsidR="004E704A" w:rsidRDefault="004E704A" w:rsidP="00F3105A">
      <w:r>
        <w:rPr>
          <w:rStyle w:val="CommentReference"/>
        </w:rPr>
        <w:annotationRef/>
      </w:r>
      <w:r>
        <w:rPr>
          <w:sz w:val="20"/>
          <w:szCs w:val="20"/>
        </w:rPr>
        <w:t>Mm ok, let’s see what the reviewers say!</w:t>
      </w:r>
    </w:p>
  </w:comment>
  <w:comment w:id="17" w:author="Michele Casini" w:date="2022-02-16T10:34:00Z" w:initials="MC">
    <w:p w14:paraId="122FCB68" w14:textId="585B2077" w:rsidR="004E704A" w:rsidRDefault="004E704A">
      <w:pPr>
        <w:pStyle w:val="CommentText"/>
      </w:pPr>
      <w:r>
        <w:rPr>
          <w:rStyle w:val="CommentReference"/>
        </w:rPr>
        <w:annotationRef/>
      </w:r>
      <w:r>
        <w:t>Add at what scale to be consistent with what said for oxygen and sprat.</w:t>
      </w:r>
    </w:p>
  </w:comment>
  <w:comment w:id="18" w:author="Max Lindmark" w:date="2022-03-07T19:29:00Z" w:initials="MOU">
    <w:p w14:paraId="626D237C" w14:textId="77777777" w:rsidR="004E704A" w:rsidRDefault="004E704A" w:rsidP="00F3105A">
      <w:r>
        <w:rPr>
          <w:rStyle w:val="CommentReference"/>
        </w:rPr>
        <w:annotationRef/>
      </w:r>
      <w:r>
        <w:rPr>
          <w:sz w:val="20"/>
          <w:szCs w:val="20"/>
        </w:rPr>
        <w:t>done!</w:t>
      </w:r>
    </w:p>
  </w:comment>
  <w:comment w:id="19" w:author="Michele Casini" w:date="2022-02-16T10:34:00Z" w:initials="MC">
    <w:p w14:paraId="439C1A15" w14:textId="0FF727FD" w:rsidR="004E704A" w:rsidRDefault="004E704A">
      <w:pPr>
        <w:pStyle w:val="CommentText"/>
      </w:pPr>
      <w:r>
        <w:rPr>
          <w:rStyle w:val="CommentReference"/>
        </w:rPr>
        <w:annotationRef/>
      </w:r>
      <w:r>
        <w:t>Add at what scale.</w:t>
      </w:r>
    </w:p>
  </w:comment>
  <w:comment w:id="20" w:author="Max Lindmark" w:date="2022-03-07T19:30:00Z" w:initials="MOU">
    <w:p w14:paraId="456C2018" w14:textId="77777777" w:rsidR="004E704A" w:rsidRDefault="004E704A" w:rsidP="00F3105A">
      <w:r>
        <w:rPr>
          <w:rStyle w:val="CommentReference"/>
        </w:rPr>
        <w:annotationRef/>
      </w:r>
      <w:r>
        <w:rPr>
          <w:sz w:val="20"/>
          <w:szCs w:val="20"/>
        </w:rPr>
        <w:t>done!</w:t>
      </w:r>
    </w:p>
  </w:comment>
  <w:comment w:id="21" w:author="Sean Anderson" w:date="2022-01-13T23:33:00Z" w:initials="SA">
    <w:p w14:paraId="73F2A46E" w14:textId="60182417" w:rsidR="004E704A" w:rsidRDefault="004E704A">
      <w:pPr>
        <w:pStyle w:val="CommentText"/>
      </w:pPr>
      <w:r>
        <w:rPr>
          <w:rStyle w:val="CommentReference"/>
        </w:rPr>
        <w:annotationRef/>
      </w:r>
      <w:r>
        <w:t>Latent?</w:t>
      </w:r>
    </w:p>
  </w:comment>
  <w:comment w:id="22" w:author="Max Lindmark" w:date="2022-03-07T19:30:00Z" w:initials="MOU">
    <w:p w14:paraId="6ADFB0B3" w14:textId="77777777" w:rsidR="004E704A" w:rsidRDefault="004E704A" w:rsidP="00F3105A">
      <w:r>
        <w:rPr>
          <w:rStyle w:val="CommentReference"/>
        </w:rPr>
        <w:annotationRef/>
      </w:r>
      <w:r>
        <w:rPr>
          <w:sz w:val="20"/>
          <w:szCs w:val="20"/>
        </w:rPr>
        <w:t>Ok!</w:t>
      </w:r>
    </w:p>
  </w:comment>
  <w:comment w:id="23" w:author="Michele Casini" w:date="2022-04-19T11:17:00Z" w:initials="MC">
    <w:p w14:paraId="49B992CC" w14:textId="3217CA50" w:rsidR="004E704A" w:rsidRDefault="004E704A">
      <w:pPr>
        <w:pStyle w:val="CommentText"/>
      </w:pPr>
      <w:r>
        <w:rPr>
          <w:rStyle w:val="CommentReference"/>
        </w:rPr>
        <w:annotationRef/>
      </w:r>
      <w:r>
        <w:t>For not repeating “understanding” in the same sentence.</w:t>
      </w:r>
    </w:p>
  </w:comment>
  <w:comment w:id="24" w:author="Max Lindmark" w:date="2022-04-19T16:22:00Z" w:initials="MOU">
    <w:p w14:paraId="1D5E7BD6" w14:textId="77777777" w:rsidR="00AD5142" w:rsidRDefault="00AD5142" w:rsidP="004D509E">
      <w:r>
        <w:rPr>
          <w:rStyle w:val="CommentReference"/>
        </w:rPr>
        <w:annotationRef/>
      </w:r>
      <w:r>
        <w:rPr>
          <w:sz w:val="20"/>
          <w:szCs w:val="20"/>
        </w:rPr>
        <w:t>Good good</w:t>
      </w:r>
    </w:p>
  </w:comment>
  <w:comment w:id="27" w:author="Michele Casini" w:date="2021-05-11T00:49:00Z" w:initials="MC">
    <w:p w14:paraId="26CD85E6" w14:textId="4CC17ABC" w:rsidR="004E704A" w:rsidRPr="006C5638" w:rsidRDefault="004E704A">
      <w:pPr>
        <w:pStyle w:val="CommentText"/>
      </w:pPr>
      <w:r>
        <w:rPr>
          <w:rStyle w:val="CommentReference"/>
        </w:rPr>
        <w:annotationRef/>
      </w:r>
      <w:r w:rsidRPr="006C5638">
        <w:t>Casini et al. ”a”</w:t>
      </w:r>
      <w:r>
        <w:t xml:space="preserve"> as is the first to be mentioned.</w:t>
      </w:r>
    </w:p>
  </w:comment>
  <w:comment w:id="28" w:author="Max Lindmark" w:date="2021-10-11T13:42:00Z" w:initials="MOU">
    <w:p w14:paraId="6A4D0557" w14:textId="3F807CE3" w:rsidR="004E704A" w:rsidRDefault="004E704A">
      <w:pPr>
        <w:pStyle w:val="CommentText"/>
      </w:pPr>
      <w:r>
        <w:t xml:space="preserve">Hmm yeah </w:t>
      </w:r>
      <w:r>
        <w:rPr>
          <w:rStyle w:val="CommentReference"/>
        </w:rPr>
        <w:annotationRef/>
      </w:r>
      <w:r>
        <w:t>I don’t know why Zotero calls it b here actually. I won’t change it manually do until the very last end because if I do it becomes unconnected.</w:t>
      </w:r>
    </w:p>
  </w:comment>
  <w:comment w:id="29" w:author="Max Lindmark" w:date="2021-12-07T13:31:00Z" w:initials="MOU">
    <w:p w14:paraId="15DA201B" w14:textId="5E45731E" w:rsidR="004E704A" w:rsidRDefault="004E704A" w:rsidP="000837C5">
      <w:pPr>
        <w:pStyle w:val="CommentText"/>
      </w:pPr>
      <w:r>
        <w:rPr>
          <w:rStyle w:val="CommentReference"/>
        </w:rPr>
        <w:annotationRef/>
      </w:r>
      <w:r>
        <w:t>ok so it is alphabetized by title to determine which is “a” and which is “b.”, did not know that!</w:t>
      </w:r>
    </w:p>
  </w:comment>
  <w:comment w:id="30" w:author="Max Lindmark" w:date="2021-12-15T09:34:00Z" w:initials="MOU">
    <w:p w14:paraId="703C75C5" w14:textId="472718B8" w:rsidR="004E704A" w:rsidRDefault="004E704A" w:rsidP="008C1FC7">
      <w:pPr>
        <w:pStyle w:val="CommentText"/>
      </w:pPr>
      <w:r>
        <w:rPr>
          <w:rStyle w:val="CommentReference"/>
        </w:rPr>
        <w:annotationRef/>
      </w:r>
      <w:r>
        <w:t>Mich, you asked for more non-Baltic references here. I have a few of those (Gruss, Thorson, Kramer, Chabot, Claireaux, Hrycik), but if you know of more please let me know :)</w:t>
      </w:r>
    </w:p>
  </w:comment>
  <w:comment w:id="31" w:author="Michele Casini" w:date="2022-02-16T10:50:00Z" w:initials="MC">
    <w:p w14:paraId="74DF84BE" w14:textId="2B3DFA7E" w:rsidR="004E704A" w:rsidRDefault="004E704A">
      <w:pPr>
        <w:pStyle w:val="CommentText"/>
      </w:pPr>
      <w:r>
        <w:rPr>
          <w:rStyle w:val="CommentReference"/>
        </w:rPr>
        <w:annotationRef/>
      </w:r>
      <w:r>
        <w:t>I would use mainly references from outside the Baltic here, and use those about the Baltic below when we speak about the specific case of the Baltic.</w:t>
      </w:r>
    </w:p>
  </w:comment>
  <w:comment w:id="32" w:author="Michele Casini" w:date="2022-02-16T11:47:00Z" w:initials="MC">
    <w:p w14:paraId="5F0B9861" w14:textId="41AC275D" w:rsidR="004E704A" w:rsidRDefault="004E704A">
      <w:pPr>
        <w:pStyle w:val="CommentText"/>
      </w:pPr>
      <w:r>
        <w:rPr>
          <w:rStyle w:val="CommentReference"/>
        </w:rPr>
        <w:annotationRef/>
      </w:r>
      <w:r>
        <w:t>Add Casini et al. 2021 if the Baltic references are kept.</w:t>
      </w:r>
    </w:p>
  </w:comment>
  <w:comment w:id="33" w:author="Max Lindmark" w:date="2022-03-07T19:38:00Z" w:initials="MOU">
    <w:p w14:paraId="5CC5A31F" w14:textId="77777777" w:rsidR="004E704A" w:rsidRDefault="004E704A" w:rsidP="00F3105A">
      <w:r>
        <w:rPr>
          <w:rStyle w:val="CommentReference"/>
        </w:rPr>
        <w:annotationRef/>
      </w:r>
      <w:r>
        <w:rPr>
          <w:sz w:val="20"/>
          <w:szCs w:val="20"/>
        </w:rPr>
        <w:t>Hm, I think it’s better to stick with the experimental studies showing the link explicitly (so I removed Brander)</w:t>
      </w:r>
    </w:p>
  </w:comment>
  <w:comment w:id="34" w:author="Sean Anderson" w:date="2022-01-13T21:52:00Z" w:initials="SA">
    <w:p w14:paraId="2799EAC6" w14:textId="250FD62C" w:rsidR="004E704A" w:rsidRDefault="004E704A">
      <w:pPr>
        <w:pStyle w:val="CommentText"/>
      </w:pPr>
      <w:r>
        <w:rPr>
          <w:rStyle w:val="CommentReference"/>
        </w:rPr>
        <w:annotationRef/>
      </w:r>
      <w:r>
        <w:t>Consider removing for brevity</w:t>
      </w:r>
    </w:p>
  </w:comment>
  <w:comment w:id="35" w:author="Sean Anderson" w:date="2022-01-13T21:56:00Z" w:initials="SA">
    <w:p w14:paraId="16AEB0B5" w14:textId="2BA1DCAB" w:rsidR="004E704A" w:rsidRDefault="004E704A">
      <w:pPr>
        <w:pStyle w:val="CommentText"/>
      </w:pPr>
      <w:r>
        <w:rPr>
          <w:rStyle w:val="CommentReference"/>
        </w:rPr>
        <w:annotationRef/>
      </w:r>
      <w:r>
        <w:t>If you need to abbreviate this for Proc B, could probably stop at INLA here and introduce sdmTMB later, as I assume you do in the methods</w:t>
      </w:r>
    </w:p>
  </w:comment>
  <w:comment w:id="36" w:author="Max Lindmark" w:date="2022-03-07T19:42:00Z" w:initials="MOU">
    <w:p w14:paraId="61F866A7" w14:textId="77777777" w:rsidR="004E704A" w:rsidRDefault="004E704A" w:rsidP="00F3105A">
      <w:r>
        <w:rPr>
          <w:rStyle w:val="CommentReference"/>
        </w:rPr>
        <w:annotationRef/>
      </w:r>
      <w:r>
        <w:rPr>
          <w:sz w:val="20"/>
          <w:szCs w:val="20"/>
        </w:rPr>
        <w:t>Ok!</w:t>
      </w:r>
    </w:p>
  </w:comment>
  <w:comment w:id="37" w:author="Sean Anderson" w:date="2022-01-13T21:55:00Z" w:initials="SA">
    <w:p w14:paraId="078B683E" w14:textId="1186FC12" w:rsidR="004E704A" w:rsidRDefault="004E704A">
      <w:pPr>
        <w:pStyle w:val="CommentText"/>
      </w:pPr>
      <w:r>
        <w:rPr>
          <w:rStyle w:val="CommentReference"/>
        </w:rPr>
        <w:annotationRef/>
      </w:r>
      <w:r>
        <w:t>Can probably drop the 2019 citation from here</w:t>
      </w:r>
    </w:p>
  </w:comment>
  <w:comment w:id="38" w:author="Max Lindmark" w:date="2022-03-07T19:43:00Z" w:initials="MOU">
    <w:p w14:paraId="207FEB22" w14:textId="77777777" w:rsidR="004E704A" w:rsidRDefault="004E704A" w:rsidP="00F3105A">
      <w:r>
        <w:rPr>
          <w:rStyle w:val="CommentReference"/>
        </w:rPr>
        <w:annotationRef/>
      </w:r>
      <w:r>
        <w:rPr>
          <w:sz w:val="20"/>
          <w:szCs w:val="20"/>
        </w:rPr>
        <w:t>done! (that was glmmfields hmm)</w:t>
      </w:r>
    </w:p>
  </w:comment>
  <w:comment w:id="39" w:author="Michele Casini" w:date="2021-05-11T01:02:00Z" w:initials="MC">
    <w:p w14:paraId="4642C554" w14:textId="666C4BA5" w:rsidR="004E704A" w:rsidRPr="00865376" w:rsidRDefault="004E704A">
      <w:pPr>
        <w:pStyle w:val="CommentText"/>
      </w:pPr>
      <w:r>
        <w:rPr>
          <w:rStyle w:val="CommentReference"/>
        </w:rPr>
        <w:annotationRef/>
      </w:r>
      <w:r w:rsidRPr="00865376">
        <w:t xml:space="preserve">This </w:t>
      </w:r>
      <w:r>
        <w:t xml:space="preserve">likely </w:t>
      </w:r>
      <w:r w:rsidRPr="00865376">
        <w:t>because there were other parameters, other than density and temper</w:t>
      </w:r>
      <w:r>
        <w:t>ature, influencing condition. Or you mean noise?</w:t>
      </w:r>
    </w:p>
  </w:comment>
  <w:comment w:id="40" w:author="Max Lindmark" w:date="2021-08-27T10:22:00Z" w:initials="MOU">
    <w:p w14:paraId="5EEAB3A5" w14:textId="0A056B63" w:rsidR="004E704A" w:rsidRDefault="004E704A">
      <w:pPr>
        <w:pStyle w:val="CommentText"/>
      </w:pPr>
      <w:r>
        <w:t>Yes that’s true, and the author</w:t>
      </w:r>
      <w:r>
        <w:rPr>
          <w:rStyle w:val="CommentReference"/>
        </w:rPr>
        <w:annotationRef/>
      </w:r>
      <w:r>
        <w:t xml:space="preserve"> authors point is that these represent variables that are constant or varying in space that are not explicitly accounted for, unlike the covariates.</w:t>
      </w:r>
    </w:p>
  </w:comment>
  <w:comment w:id="41" w:author="Sean Anderson" w:date="2022-04-15T00:03:00Z" w:initials="SA">
    <w:p w14:paraId="580E7D0A" w14:textId="2183A54E" w:rsidR="004E704A" w:rsidRDefault="004E704A">
      <w:pPr>
        <w:pStyle w:val="CommentText"/>
      </w:pPr>
      <w:r>
        <w:rPr>
          <w:rStyle w:val="CommentReference"/>
        </w:rPr>
        <w:annotationRef/>
      </w:r>
      <w:r>
        <w:t>I guess there’s the risk of undermining the novelty of this finding in the abstract for a high-impact journal, but so it is.</w:t>
      </w:r>
    </w:p>
  </w:comment>
  <w:comment w:id="42" w:author="Sean Anderson" w:date="2021-10-27T21:34:00Z" w:initials="SA">
    <w:p w14:paraId="0DF635D5" w14:textId="5C373F3B" w:rsidR="004E704A" w:rsidRDefault="004E704A">
      <w:pPr>
        <w:pStyle w:val="CommentText"/>
      </w:pPr>
      <w:r>
        <w:rPr>
          <w:rStyle w:val="CommentReference"/>
        </w:rPr>
        <w:annotationRef/>
      </w:r>
      <w:r>
        <w:t>Something is off here</w:t>
      </w:r>
    </w:p>
  </w:comment>
  <w:comment w:id="44" w:author="Michele Casini" w:date="2021-05-11T01:28:00Z" w:initials="MC">
    <w:p w14:paraId="0326FE38" w14:textId="3D18A786" w:rsidR="004E704A" w:rsidRPr="00586CB1" w:rsidRDefault="004E704A">
      <w:pPr>
        <w:pStyle w:val="CommentText"/>
      </w:pPr>
      <w:r>
        <w:rPr>
          <w:rStyle w:val="CommentReference"/>
        </w:rPr>
        <w:annotationRef/>
      </w:r>
      <w:r w:rsidRPr="00586CB1">
        <w:t xml:space="preserve">But you speak also about inflows, that can be also due to </w:t>
      </w:r>
      <w:r>
        <w:t>“natural” variations?</w:t>
      </w:r>
    </w:p>
  </w:comment>
  <w:comment w:id="45" w:author="Max Lindmark" w:date="2021-08-27T11:10:00Z" w:initials="MOU">
    <w:p w14:paraId="3958DE16" w14:textId="2FB34ED4" w:rsidR="004E704A" w:rsidRDefault="004E704A">
      <w:pPr>
        <w:pStyle w:val="CommentText"/>
      </w:pPr>
      <w:r>
        <w:rPr>
          <w:rStyle w:val="CommentReference"/>
        </w:rPr>
        <w:annotationRef/>
      </w:r>
      <w:r>
        <w:t>Yes, I (&amp; they) probably mean that these features make it extra sensitive to hypoxia. Added “are features that […]”</w:t>
      </w:r>
    </w:p>
  </w:comment>
  <w:comment w:id="46" w:author="Max Lindmark" w:date="2021-12-13T16:12:00Z" w:initials="MOU">
    <w:p w14:paraId="578E9E84" w14:textId="36BDF41F" w:rsidR="004E704A" w:rsidRDefault="004E704A" w:rsidP="00792C83">
      <w:pPr>
        <w:pStyle w:val="CommentText"/>
      </w:pPr>
      <w:r>
        <w:rPr>
          <w:rStyle w:val="CommentReference"/>
        </w:rPr>
        <w:annotationRef/>
      </w:r>
      <w:r>
        <w:t>I switched place between the model descriptions and the covariate section. This was because cod and flounder covariates are predictions from the models we describe in that section. So instead of saying “see below” it is now in a more natural order in my view at least. Note though this whole section (M&amp;Ms) has been edited a lot, but it’s not tracked because it would recognise moving the whole section as a move… I accepted the change for readability.</w:t>
      </w:r>
    </w:p>
  </w:comment>
  <w:comment w:id="47" w:author="Michele Casini" w:date="2022-02-16T14:02:00Z" w:initials="MC">
    <w:p w14:paraId="3B5255C0" w14:textId="3BFD77E6" w:rsidR="004E704A" w:rsidRDefault="004E704A">
      <w:pPr>
        <w:pStyle w:val="CommentText"/>
      </w:pPr>
      <w:r>
        <w:rPr>
          <w:rStyle w:val="CommentReference"/>
        </w:rPr>
        <w:annotationRef/>
      </w:r>
      <w:r>
        <w:t>I would insert the cod and flounder CPUE model first, since it is part of the Data we use to predict condition. I found difficult to understand the text when I read it in this order. Some of my comments below are likely due to this difficulty.</w:t>
      </w:r>
    </w:p>
  </w:comment>
  <w:comment w:id="48" w:author="Max Lindmark" w:date="2022-03-19T13:59:00Z" w:initials="MOU">
    <w:p w14:paraId="3547585E" w14:textId="77777777" w:rsidR="004E704A" w:rsidRDefault="004E704A" w:rsidP="00F3105A">
      <w:r>
        <w:rPr>
          <w:rStyle w:val="CommentReference"/>
        </w:rPr>
        <w:annotationRef/>
      </w:r>
      <w:r>
        <w:rPr>
          <w:sz w:val="20"/>
          <w:szCs w:val="20"/>
        </w:rPr>
        <w:t>I see what you mean, but then we’d need to describe also the model and the data used for that model, and then again the model but now for condition, followed by the covariates for that model? I think this is the least repetitive way</w:t>
      </w:r>
    </w:p>
  </w:comment>
  <w:comment w:id="49" w:author="Michele Casini" w:date="2022-02-16T13:06:00Z" w:initials="MC">
    <w:p w14:paraId="6F1E13C7" w14:textId="0D15DD34" w:rsidR="004E704A" w:rsidRDefault="004E704A">
      <w:pPr>
        <w:pStyle w:val="CommentText"/>
      </w:pPr>
      <w:r>
        <w:rPr>
          <w:rStyle w:val="CommentReference"/>
        </w:rPr>
        <w:annotationRef/>
      </w:r>
      <w:r>
        <w:t>Maybe you can write the real temporal range of our data, e.g. mid October-mid December).</w:t>
      </w:r>
    </w:p>
  </w:comment>
  <w:comment w:id="50" w:author="Max Lindmark" w:date="2022-03-07T19:52:00Z" w:initials="MOU">
    <w:p w14:paraId="5793E6E7" w14:textId="77777777" w:rsidR="004E704A" w:rsidRDefault="004E704A" w:rsidP="00F3105A">
      <w:r>
        <w:rPr>
          <w:rStyle w:val="CommentReference"/>
        </w:rPr>
        <w:annotationRef/>
      </w:r>
      <w:r>
        <w:rPr>
          <w:sz w:val="20"/>
          <w:szCs w:val="20"/>
        </w:rPr>
        <w:t>Yes sounds good!</w:t>
      </w:r>
    </w:p>
  </w:comment>
  <w:comment w:id="53" w:author="Michele Casini" w:date="2022-03-02T15:43:00Z" w:initials="MC">
    <w:p w14:paraId="3FCE708B" w14:textId="600E1F75" w:rsidR="004E704A" w:rsidRDefault="004E704A">
      <w:pPr>
        <w:pStyle w:val="CommentText"/>
      </w:pPr>
      <w:r>
        <w:rPr>
          <w:rStyle w:val="CommentReference"/>
        </w:rPr>
        <w:annotationRef/>
      </w:r>
      <w:r>
        <w:t>I would make a separate section about the biomass density estimations.</w:t>
      </w:r>
    </w:p>
    <w:p w14:paraId="14B0AC6A" w14:textId="4E6107E4" w:rsidR="004E704A" w:rsidRDefault="004E704A">
      <w:pPr>
        <w:pStyle w:val="CommentText"/>
      </w:pPr>
    </w:p>
    <w:p w14:paraId="7B78A026" w14:textId="3C013F91" w:rsidR="004E704A" w:rsidRDefault="004E704A">
      <w:pPr>
        <w:pStyle w:val="CommentText"/>
      </w:pPr>
      <w:r>
        <w:t>To me it should be: 1) raw L and W data, 2) Covariates (density models and the other covariates), 3) Condition model.</w:t>
      </w:r>
    </w:p>
  </w:comment>
  <w:comment w:id="54" w:author="Max Lindmark" w:date="2022-03-08T20:57:00Z" w:initials="MOU">
    <w:p w14:paraId="13E11759" w14:textId="77777777" w:rsidR="004E704A" w:rsidRDefault="004E704A" w:rsidP="00F3105A">
      <w:r>
        <w:rPr>
          <w:rStyle w:val="CommentReference"/>
        </w:rPr>
        <w:annotationRef/>
      </w:r>
      <w:r>
        <w:rPr>
          <w:sz w:val="20"/>
          <w:szCs w:val="20"/>
        </w:rPr>
        <w:t xml:space="preserve">Hmm, im not sure I prefer that because then we have to describe the statistical model in paragraph 2, and then again in paragraph 3. </w:t>
      </w:r>
    </w:p>
    <w:p w14:paraId="3D496EEC" w14:textId="77777777" w:rsidR="004E704A" w:rsidRDefault="004E704A" w:rsidP="00F3105A"/>
    <w:p w14:paraId="45313969" w14:textId="77777777" w:rsidR="004E704A" w:rsidRDefault="004E704A" w:rsidP="00F3105A">
      <w:r>
        <w:rPr>
          <w:sz w:val="20"/>
          <w:szCs w:val="20"/>
        </w:rPr>
        <w:t xml:space="preserve">I prefer this: </w:t>
      </w:r>
    </w:p>
    <w:p w14:paraId="0C745DA5" w14:textId="77777777" w:rsidR="004E704A" w:rsidRDefault="004E704A" w:rsidP="00F3105A">
      <w:r>
        <w:rPr>
          <w:sz w:val="20"/>
          <w:szCs w:val="20"/>
        </w:rPr>
        <w:t>1) Data</w:t>
      </w:r>
    </w:p>
    <w:p w14:paraId="67393704" w14:textId="77777777" w:rsidR="004E704A" w:rsidRDefault="004E704A" w:rsidP="00F3105A">
      <w:r>
        <w:rPr>
          <w:sz w:val="20"/>
          <w:szCs w:val="20"/>
        </w:rPr>
        <w:t>2) Models</w:t>
      </w:r>
    </w:p>
    <w:p w14:paraId="19007783" w14:textId="77777777" w:rsidR="004E704A" w:rsidRDefault="004E704A" w:rsidP="00F3105A">
      <w:r>
        <w:rPr>
          <w:sz w:val="20"/>
          <w:szCs w:val="20"/>
        </w:rPr>
        <w:tab/>
        <w:t>a) condition</w:t>
      </w:r>
    </w:p>
    <w:p w14:paraId="41F59503" w14:textId="77777777" w:rsidR="004E704A" w:rsidRDefault="004E704A" w:rsidP="00F3105A">
      <w:r>
        <w:rPr>
          <w:sz w:val="20"/>
          <w:szCs w:val="20"/>
        </w:rPr>
        <w:tab/>
        <w:t>b) density</w:t>
      </w:r>
    </w:p>
    <w:p w14:paraId="05626551" w14:textId="77777777" w:rsidR="004E704A" w:rsidRDefault="004E704A" w:rsidP="00F3105A">
      <w:r>
        <w:rPr>
          <w:sz w:val="20"/>
          <w:szCs w:val="20"/>
        </w:rPr>
        <w:t>3) covariates</w:t>
      </w:r>
    </w:p>
    <w:p w14:paraId="2AD58402" w14:textId="77777777" w:rsidR="004E704A" w:rsidRDefault="004E704A" w:rsidP="00F3105A">
      <w:r>
        <w:rPr>
          <w:sz w:val="20"/>
          <w:szCs w:val="20"/>
        </w:rPr>
        <w:t>4) model fitting</w:t>
      </w:r>
    </w:p>
  </w:comment>
  <w:comment w:id="51" w:author="Max Lindmark" w:date="2022-03-08T21:12:00Z" w:initials="MOU">
    <w:p w14:paraId="582A3741" w14:textId="77777777" w:rsidR="004E704A" w:rsidRDefault="004E704A" w:rsidP="00F3105A">
      <w:r>
        <w:rPr>
          <w:rStyle w:val="CommentReference"/>
        </w:rPr>
        <w:annotationRef/>
      </w:r>
      <w:r>
        <w:rPr>
          <w:sz w:val="20"/>
          <w:szCs w:val="20"/>
        </w:rPr>
        <w:t>Sean: regarding bold symbols, reading the latest model description (</w:t>
      </w:r>
      <w:hyperlink r:id="rId2" w:history="1">
        <w:r w:rsidRPr="006840AB">
          <w:rPr>
            <w:rStyle w:val="Hyperlink"/>
            <w:sz w:val="20"/>
            <w:szCs w:val="20"/>
          </w:rPr>
          <w:t>https://pbs-assess.github.io/sdmTMB/articles/model-description.html</w:t>
        </w:r>
      </w:hyperlink>
      <w:r>
        <w:rPr>
          <w:sz w:val="20"/>
          <w:szCs w:val="20"/>
        </w:rPr>
        <w:t>), you know use bold only for e.g., omega and epsilon, not omega_s, and s should not be bold either (not as subscript or on it’s own). I probably over-bolded in the previous version.</w:t>
      </w:r>
    </w:p>
  </w:comment>
  <w:comment w:id="52" w:author="Sean Anderson" w:date="2022-04-15T00:06:00Z" w:initials="SA">
    <w:p w14:paraId="710263CA" w14:textId="532375CC" w:rsidR="004E704A" w:rsidRDefault="004E704A">
      <w:pPr>
        <w:pStyle w:val="CommentText"/>
      </w:pPr>
      <w:r>
        <w:rPr>
          <w:rStyle w:val="CommentReference"/>
        </w:rPr>
        <w:annotationRef/>
      </w:r>
      <w:r>
        <w:t>Correct. The vector (or matrix) version is bold, but when subscripted to a single value it’s not.</w:t>
      </w:r>
    </w:p>
  </w:comment>
  <w:comment w:id="55" w:author="Sean Anderson" w:date="2022-04-15T00:06:00Z" w:initials="SA">
    <w:p w14:paraId="6660C5C6" w14:textId="307F0D3C" w:rsidR="004E704A" w:rsidRDefault="004E704A">
      <w:pPr>
        <w:pStyle w:val="CommentText"/>
      </w:pPr>
      <w:r>
        <w:rPr>
          <w:rStyle w:val="CommentReference"/>
        </w:rPr>
        <w:annotationRef/>
      </w:r>
      <w:r>
        <w:t>Add w bar here? Not defined explicitly.</w:t>
      </w:r>
    </w:p>
  </w:comment>
  <w:comment w:id="56" w:author="Max Lindmark" w:date="2022-04-17T19:13:00Z" w:initials="MOU">
    <w:p w14:paraId="5C9E3C62" w14:textId="77777777" w:rsidR="004E704A" w:rsidRDefault="004E704A" w:rsidP="004E704A">
      <w:r>
        <w:rPr>
          <w:rStyle w:val="CommentReference"/>
        </w:rPr>
        <w:annotationRef/>
      </w:r>
      <w:r>
        <w:rPr>
          <w:sz w:val="20"/>
          <w:szCs w:val="20"/>
        </w:rPr>
        <w:t>yes</w:t>
      </w:r>
    </w:p>
  </w:comment>
  <w:comment w:id="57" w:author="Sean Anderson" w:date="2022-04-15T00:07:00Z" w:initials="SA">
    <w:p w14:paraId="6944977C" w14:textId="3D7F57FD" w:rsidR="004E704A" w:rsidRDefault="004E704A">
      <w:pPr>
        <w:pStyle w:val="CommentText"/>
      </w:pPr>
      <w:r>
        <w:rPr>
          <w:rStyle w:val="CommentReference"/>
        </w:rPr>
        <w:annotationRef/>
      </w:r>
      <w:r>
        <w:t>Or put w bar here. Maybe best here?</w:t>
      </w:r>
    </w:p>
  </w:comment>
  <w:comment w:id="58" w:author="Max Lindmark" w:date="2022-04-17T19:14:00Z" w:initials="MOU">
    <w:p w14:paraId="2DCA29F1" w14:textId="77777777" w:rsidR="004E704A" w:rsidRDefault="004E704A" w:rsidP="004E704A">
      <w:r>
        <w:rPr>
          <w:rStyle w:val="CommentReference"/>
        </w:rPr>
        <w:annotationRef/>
      </w:r>
      <w:r>
        <w:rPr>
          <w:sz w:val="20"/>
          <w:szCs w:val="20"/>
        </w:rPr>
        <w:t>I’ll put it here</w:t>
      </w:r>
    </w:p>
  </w:comment>
  <w:comment w:id="59" w:author="Sean Anderson" w:date="2022-01-13T22:05:00Z" w:initials="SA">
    <w:p w14:paraId="6BD097E6" w14:textId="3FB7BF65" w:rsidR="004E704A" w:rsidRDefault="004E704A">
      <w:pPr>
        <w:pStyle w:val="CommentText"/>
      </w:pPr>
      <w:r>
        <w:rPr>
          <w:rStyle w:val="CommentReference"/>
        </w:rPr>
        <w:annotationRef/>
      </w:r>
      <w:r>
        <w:t>Lower case l or am I missing something?</w:t>
      </w:r>
    </w:p>
  </w:comment>
  <w:comment w:id="60" w:author="Max Lindmark" w:date="2022-03-07T20:00:00Z" w:initials="MOU">
    <w:p w14:paraId="742B6569" w14:textId="77777777" w:rsidR="004E704A" w:rsidRDefault="004E704A" w:rsidP="00F3105A">
      <w:r>
        <w:rPr>
          <w:rStyle w:val="CommentReference"/>
        </w:rPr>
        <w:annotationRef/>
      </w:r>
      <w:r>
        <w:rPr>
          <w:sz w:val="20"/>
          <w:szCs w:val="20"/>
        </w:rPr>
        <w:t>correct, should be lower case</w:t>
      </w:r>
    </w:p>
  </w:comment>
  <w:comment w:id="61" w:author="Michele Casini" w:date="2022-03-03T08:50:00Z" w:initials="MC">
    <w:p w14:paraId="3A608E81" w14:textId="664A4C50" w:rsidR="004E704A" w:rsidRDefault="004E704A">
      <w:pPr>
        <w:pStyle w:val="CommentText"/>
      </w:pPr>
      <w:r>
        <w:rPr>
          <w:rStyle w:val="CommentReference"/>
        </w:rPr>
        <w:annotationRef/>
      </w:r>
      <w:r>
        <w:t>Should there be also a Length parameter?</w:t>
      </w:r>
    </w:p>
  </w:comment>
  <w:comment w:id="62" w:author="Max Lindmark" w:date="2022-03-07T20:02:00Z" w:initials="MOU">
    <w:p w14:paraId="1D7B91B3" w14:textId="77777777" w:rsidR="004E704A" w:rsidRDefault="004E704A" w:rsidP="00F3105A">
      <w:r>
        <w:rPr>
          <w:rStyle w:val="CommentReference"/>
        </w:rPr>
        <w:annotationRef/>
      </w:r>
      <w:r>
        <w:rPr>
          <w:sz w:val="20"/>
          <w:szCs w:val="20"/>
        </w:rPr>
        <w:t>No this is just the response! beta_l is explained further down with Eq. 2</w:t>
      </w:r>
    </w:p>
  </w:comment>
  <w:comment w:id="63" w:author="Sean Anderson" w:date="2022-04-15T00:09:00Z" w:initials="SA">
    <w:p w14:paraId="554CE68C" w14:textId="7A74E161" w:rsidR="004E704A" w:rsidRDefault="004E704A">
      <w:pPr>
        <w:pStyle w:val="CommentText"/>
      </w:pPr>
      <w:r>
        <w:rPr>
          <w:rStyle w:val="CommentReference"/>
        </w:rPr>
        <w:annotationRef/>
      </w:r>
      <w:r>
        <w:t>Would be plural without the s</w:t>
      </w:r>
    </w:p>
  </w:comment>
  <w:comment w:id="64" w:author="Sean Anderson" w:date="2022-04-15T00:09:00Z" w:initials="SA">
    <w:p w14:paraId="0EFB2DEE" w14:textId="2BBD1AFE" w:rsidR="004E704A" w:rsidRDefault="004E704A">
      <w:pPr>
        <w:pStyle w:val="CommentText"/>
      </w:pPr>
      <w:r>
        <w:rPr>
          <w:rStyle w:val="CommentReference"/>
        </w:rPr>
        <w:annotationRef/>
      </w:r>
      <w:r>
        <w:t>Generally don’t start with a symbol</w:t>
      </w:r>
    </w:p>
  </w:comment>
  <w:comment w:id="65" w:author="Max Lindmark" w:date="2022-04-17T19:15:00Z" w:initials="MOU">
    <w:p w14:paraId="2E3BC42C" w14:textId="77777777" w:rsidR="004E704A" w:rsidRDefault="004E704A" w:rsidP="004E704A">
      <w:r>
        <w:rPr>
          <w:rStyle w:val="CommentReference"/>
        </w:rPr>
        <w:annotationRef/>
      </w:r>
      <w:r>
        <w:rPr>
          <w:sz w:val="20"/>
          <w:szCs w:val="20"/>
        </w:rPr>
        <w:t>Ok!</w:t>
      </w:r>
    </w:p>
  </w:comment>
  <w:comment w:id="66" w:author="Sean Anderson" w:date="2022-01-13T22:09:00Z" w:initials="SA">
    <w:p w14:paraId="3D6AC684" w14:textId="45E1A406" w:rsidR="004E704A" w:rsidRDefault="004E704A" w:rsidP="00541CB7">
      <w:pPr>
        <w:pStyle w:val="CommentText"/>
      </w:pPr>
      <w:r>
        <w:rPr>
          <w:rStyle w:val="CommentReference"/>
        </w:rPr>
        <w:annotationRef/>
      </w:r>
      <w:r>
        <w:t>This is the same model right? The original model above makes it appear the Epsilon_s,t are IID. Maybe integrate this above?</w:t>
      </w:r>
    </w:p>
  </w:comment>
  <w:comment w:id="67" w:author="Max Lindmark" w:date="2022-03-07T20:16:00Z" w:initials="MOU">
    <w:p w14:paraId="22C6EC67" w14:textId="77777777" w:rsidR="004E704A" w:rsidRDefault="004E704A" w:rsidP="00F3105A">
      <w:r>
        <w:rPr>
          <w:rStyle w:val="CommentReference"/>
        </w:rPr>
        <w:annotationRef/>
      </w:r>
      <w:r>
        <w:rPr>
          <w:sz w:val="20"/>
          <w:szCs w:val="20"/>
        </w:rPr>
        <w:t>That’s true, I think I wanted the IID because we used that further down. But this is nicer and less repetitive, so I did that now, see Eqns. 5-7.</w:t>
      </w:r>
    </w:p>
    <w:p w14:paraId="446800D6" w14:textId="77777777" w:rsidR="004E704A" w:rsidRDefault="004E704A" w:rsidP="00F3105A"/>
    <w:p w14:paraId="64F4EE47" w14:textId="77777777" w:rsidR="004E704A" w:rsidRDefault="004E704A" w:rsidP="00F3105A">
      <w:r>
        <w:rPr>
          <w:sz w:val="20"/>
          <w:szCs w:val="20"/>
        </w:rPr>
        <w:t>…</w:t>
      </w:r>
    </w:p>
    <w:p w14:paraId="23660026" w14:textId="77777777" w:rsidR="004E704A" w:rsidRDefault="004E704A" w:rsidP="00F3105A"/>
    <w:p w14:paraId="1B2069EE" w14:textId="77777777" w:rsidR="004E704A" w:rsidRDefault="004E704A" w:rsidP="00F3105A">
      <w:r>
        <w:rPr>
          <w:sz w:val="20"/>
          <w:szCs w:val="20"/>
        </w:rPr>
        <w:t>then I realized we actually also use ar1 for the density models, so it it simplifies even more (and is correct now)</w:t>
      </w:r>
    </w:p>
  </w:comment>
  <w:comment w:id="68" w:author="Sean Anderson" w:date="2021-11-30T01:48:00Z" w:initials="SA">
    <w:p w14:paraId="324FCD54" w14:textId="458C84CF" w:rsidR="004E704A" w:rsidRDefault="004E704A" w:rsidP="001C370B">
      <w:pPr>
        <w:pStyle w:val="CommentText"/>
      </w:pPr>
      <w:r>
        <w:rPr>
          <w:rStyle w:val="CommentReference"/>
        </w:rPr>
        <w:annotationRef/>
      </w:r>
      <w:r>
        <w:t>Maybe Lindgren 2011</w:t>
      </w:r>
    </w:p>
  </w:comment>
  <w:comment w:id="69" w:author="Sean Anderson" w:date="2021-11-30T02:15:00Z" w:initials="SA">
    <w:p w14:paraId="14EB3CE9" w14:textId="77777777" w:rsidR="004E704A" w:rsidRDefault="004E704A" w:rsidP="001C370B">
      <w:pPr>
        <w:pStyle w:val="CommentText"/>
      </w:pPr>
      <w:r>
        <w:rPr>
          <w:rStyle w:val="CommentReference"/>
        </w:rPr>
        <w:annotationRef/>
      </w:r>
      <w:r>
        <w:t>This is fine, but I think you could also drop the Matern equation if you want.</w:t>
      </w:r>
    </w:p>
  </w:comment>
  <w:comment w:id="70" w:author="Max Lindmark" w:date="2021-12-07T14:55:00Z" w:initials="MOU">
    <w:p w14:paraId="1F8C7211" w14:textId="77777777" w:rsidR="004E704A" w:rsidRDefault="004E704A" w:rsidP="001C370B">
      <w:pPr>
        <w:pStyle w:val="CommentText"/>
      </w:pPr>
      <w:r>
        <w:rPr>
          <w:rStyle w:val="CommentReference"/>
        </w:rPr>
        <w:annotationRef/>
      </w:r>
      <w:r>
        <w:t>ok! might as well keep it</w:t>
      </w:r>
    </w:p>
  </w:comment>
  <w:comment w:id="71" w:author="Max Lindmark" w:date="2022-03-07T20:18:00Z" w:initials="MOU">
    <w:p w14:paraId="2A632C93" w14:textId="77777777" w:rsidR="004E704A" w:rsidRDefault="004E704A" w:rsidP="00F3105A">
      <w:r>
        <w:rPr>
          <w:rStyle w:val="CommentReference"/>
        </w:rPr>
        <w:annotationRef/>
      </w:r>
      <w:r>
        <w:rPr>
          <w:sz w:val="20"/>
          <w:szCs w:val="20"/>
        </w:rPr>
        <w:t>I removed this part Sean, which also made it easier to describe the fields in text closer to the equations</w:t>
      </w:r>
    </w:p>
  </w:comment>
  <w:comment w:id="72" w:author="Sean Anderson" w:date="2022-01-13T22:14:00Z" w:initials="SA">
    <w:p w14:paraId="77E11DEE" w14:textId="39B1BB86" w:rsidR="004E704A" w:rsidRDefault="004E704A">
      <w:pPr>
        <w:pStyle w:val="CommentText"/>
      </w:pPr>
      <w:r>
        <w:rPr>
          <w:rStyle w:val="CommentReference"/>
        </w:rPr>
        <w:annotationRef/>
      </w:r>
      <w:r>
        <w:t>I wonder if we should pick something else to avoid confusion with the alpha_t above, which among other things are random walks and have biological interpretation.</w:t>
      </w:r>
    </w:p>
  </w:comment>
  <w:comment w:id="73" w:author="Max Lindmark" w:date="2022-03-07T20:24:00Z" w:initials="MOU">
    <w:p w14:paraId="37D8373B" w14:textId="77777777" w:rsidR="004E704A" w:rsidRDefault="004E704A" w:rsidP="00F3105A">
      <w:r>
        <w:rPr>
          <w:rStyle w:val="CommentReference"/>
        </w:rPr>
        <w:annotationRef/>
      </w:r>
      <w:r>
        <w:rPr>
          <w:sz w:val="20"/>
          <w:szCs w:val="20"/>
        </w:rPr>
        <w:t>how about gamma here for the Tweedie biomass models?</w:t>
      </w:r>
    </w:p>
  </w:comment>
  <w:comment w:id="74" w:author="Sean Anderson" w:date="2022-04-15T00:12:00Z" w:initials="SA">
    <w:p w14:paraId="76DBB069" w14:textId="676EABD0" w:rsidR="004E704A" w:rsidRDefault="004E704A">
      <w:pPr>
        <w:pStyle w:val="CommentText"/>
      </w:pPr>
      <w:r>
        <w:rPr>
          <w:rStyle w:val="CommentReference"/>
        </w:rPr>
        <w:annotationRef/>
      </w:r>
      <w:r>
        <w:t>Sorry, I changed these to not have subscript a couple paragraphs up. Given how it’s written everywhere, I’d just revert my changes above and carry on.</w:t>
      </w:r>
    </w:p>
  </w:comment>
  <w:comment w:id="75" w:author="Sean Anderson" w:date="2022-01-13T22:15:00Z" w:initials="SA">
    <w:p w14:paraId="4D8CAB13" w14:textId="7CCB9F15" w:rsidR="004E704A" w:rsidRDefault="004E704A">
      <w:pPr>
        <w:pStyle w:val="CommentText"/>
      </w:pPr>
      <w:r>
        <w:rPr>
          <w:rStyle w:val="CommentReference"/>
        </w:rPr>
        <w:annotationRef/>
      </w:r>
      <w:r>
        <w:t>Update numbers if you move the AR1 part into the first set</w:t>
      </w:r>
    </w:p>
  </w:comment>
  <w:comment w:id="76" w:author="Max Lindmark" w:date="2022-03-07T20:22:00Z" w:initials="MOU">
    <w:p w14:paraId="6B888B5F" w14:textId="77777777" w:rsidR="004E704A" w:rsidRDefault="004E704A" w:rsidP="00F3105A">
      <w:r>
        <w:rPr>
          <w:rStyle w:val="CommentReference"/>
        </w:rPr>
        <w:annotationRef/>
      </w:r>
      <w:r>
        <w:rPr>
          <w:sz w:val="20"/>
          <w:szCs w:val="20"/>
        </w:rPr>
        <w:t>done, thanks for the reminder!</w:t>
      </w:r>
    </w:p>
  </w:comment>
  <w:comment w:id="77" w:author="Michele Casini" w:date="2022-02-16T13:52:00Z" w:initials="MC">
    <w:p w14:paraId="39BCB5B4" w14:textId="2CF38FDA" w:rsidR="004E704A" w:rsidRDefault="004E704A">
      <w:pPr>
        <w:pStyle w:val="CommentText"/>
      </w:pPr>
      <w:r>
        <w:rPr>
          <w:rStyle w:val="CommentReference"/>
        </w:rPr>
        <w:annotationRef/>
      </w:r>
      <w:r>
        <w:t>I think you used in the end only coordinates and depth for cod and flounder models right?</w:t>
      </w:r>
    </w:p>
    <w:p w14:paraId="16E266A7" w14:textId="53E02E04" w:rsidR="004E704A" w:rsidRDefault="004E704A">
      <w:pPr>
        <w:pStyle w:val="CommentText"/>
      </w:pPr>
      <w:r>
        <w:t>I suggest to write all about the density models under section “Density models” leaving this section only for the Condition model.</w:t>
      </w:r>
    </w:p>
  </w:comment>
  <w:comment w:id="78" w:author="Max Lindmark" w:date="2022-03-08T20:58:00Z" w:initials="MOU">
    <w:p w14:paraId="51A95A38" w14:textId="77777777" w:rsidR="004E704A" w:rsidRDefault="004E704A" w:rsidP="00F3105A">
      <w:r>
        <w:rPr>
          <w:rStyle w:val="CommentReference"/>
        </w:rPr>
        <w:annotationRef/>
      </w:r>
      <w:r>
        <w:rPr>
          <w:sz w:val="20"/>
          <w:szCs w:val="20"/>
        </w:rPr>
        <w:t>Only for the models that predicted covariates. The cod model that we used to calculate average oxygen, depth, temperature etc used these as covariates in addition. That’s why i prefer the order of the methods as they are</w:t>
      </w:r>
    </w:p>
  </w:comment>
  <w:comment w:id="79" w:author="Max Lindmark" w:date="2022-03-08T21:02:00Z" w:initials="MOU">
    <w:p w14:paraId="652A66A6" w14:textId="68F6F161" w:rsidR="004E704A" w:rsidRDefault="004E704A" w:rsidP="00F3105A">
      <w:r>
        <w:rPr>
          <w:rStyle w:val="CommentReference"/>
        </w:rPr>
        <w:annotationRef/>
      </w:r>
      <w:r>
        <w:rPr>
          <w:sz w:val="20"/>
          <w:szCs w:val="20"/>
        </w:rPr>
        <w:t>This correct Mayya?</w:t>
      </w:r>
    </w:p>
  </w:comment>
  <w:comment w:id="80" w:author="Michele Casini" w:date="2022-02-16T13:19:00Z" w:initials="MC">
    <w:p w14:paraId="54CAE0E2" w14:textId="26B0EAEA" w:rsidR="004E704A" w:rsidRDefault="004E704A">
      <w:pPr>
        <w:pStyle w:val="CommentText"/>
      </w:pPr>
      <w:r>
        <w:rPr>
          <w:rStyle w:val="CommentReference"/>
        </w:rPr>
        <w:annotationRef/>
      </w:r>
      <w:r>
        <w:t>I took this out since actually we do not have values at the haul level for pelagic fish.</w:t>
      </w:r>
    </w:p>
  </w:comment>
  <w:comment w:id="81" w:author="Max Lindmark" w:date="2022-03-07T21:35:00Z" w:initials="MOU">
    <w:p w14:paraId="34628009" w14:textId="77777777" w:rsidR="004E704A" w:rsidRDefault="004E704A" w:rsidP="00F3105A">
      <w:r>
        <w:rPr>
          <w:rStyle w:val="CommentReference"/>
        </w:rPr>
        <w:annotationRef/>
      </w:r>
      <w:r>
        <w:rPr>
          <w:sz w:val="20"/>
          <w:szCs w:val="20"/>
        </w:rPr>
        <w:t>ok!</w:t>
      </w:r>
    </w:p>
  </w:comment>
  <w:comment w:id="82" w:author="Max Lindmark" w:date="2022-03-07T21:44:00Z" w:initials="MOU">
    <w:p w14:paraId="6B844FA2" w14:textId="77777777" w:rsidR="004E704A" w:rsidRDefault="004E704A" w:rsidP="00F3105A">
      <w:r>
        <w:rPr>
          <w:rStyle w:val="CommentReference"/>
        </w:rPr>
        <w:annotationRef/>
      </w:r>
      <w:r>
        <w:rPr>
          <w:sz w:val="20"/>
          <w:szCs w:val="20"/>
        </w:rPr>
        <w:t>Better like this Mich?</w:t>
      </w:r>
    </w:p>
  </w:comment>
  <w:comment w:id="83" w:author="Max Lindmark" w:date="2021-12-07T14:38:00Z" w:initials="MOU">
    <w:p w14:paraId="5192C3DF" w14:textId="4DEFFCE7" w:rsidR="004E704A" w:rsidRDefault="004E704A" w:rsidP="00481F3B">
      <w:pPr>
        <w:pStyle w:val="CommentText"/>
      </w:pPr>
      <w:r>
        <w:rPr>
          <w:rStyle w:val="CommentReference"/>
        </w:rPr>
        <w:annotationRef/>
      </w:r>
      <w:r>
        <w:t>Removing the interactions made it easier to get better convergence when playing around with models with different scales of covariates… so I didn’t put them back in</w:t>
      </w:r>
    </w:p>
  </w:comment>
  <w:comment w:id="84" w:author="Michele Casini" w:date="2022-02-16T13:43:00Z" w:initials="MC">
    <w:p w14:paraId="7B849ADE" w14:textId="50208485" w:rsidR="004E704A" w:rsidRDefault="004E704A">
      <w:pPr>
        <w:pStyle w:val="CommentText"/>
      </w:pPr>
      <w:r>
        <w:rPr>
          <w:rStyle w:val="CommentReference"/>
        </w:rPr>
        <w:annotationRef/>
      </w:r>
      <w:r>
        <w:t>I would anyway check if the results are the same using only the haul data (losing the hauls that could not be standardized then). In this case they can be used directly in the condition models right? Probably you have already checked it though.</w:t>
      </w:r>
    </w:p>
  </w:comment>
  <w:comment w:id="85" w:author="Max Lindmark" w:date="2022-03-07T21:47:00Z" w:initials="MOU">
    <w:p w14:paraId="1595561A" w14:textId="77777777" w:rsidR="004E704A" w:rsidRDefault="004E704A" w:rsidP="00F3105A">
      <w:r>
        <w:rPr>
          <w:rStyle w:val="CommentReference"/>
        </w:rPr>
        <w:annotationRef/>
      </w:r>
      <w:r>
        <w:rPr>
          <w:sz w:val="20"/>
          <w:szCs w:val="20"/>
        </w:rPr>
        <w:t>Yes, and especially since that’s what we used first I’m quite confident it won’t make much of a difference (don’t have a figure on it just now though)</w:t>
      </w:r>
    </w:p>
  </w:comment>
  <w:comment w:id="86" w:author="Michele Casini" w:date="2022-02-16T13:40:00Z" w:initials="MC">
    <w:p w14:paraId="625DB4FF" w14:textId="1D14EFA7" w:rsidR="004E704A" w:rsidRDefault="004E704A">
      <w:pPr>
        <w:pStyle w:val="CommentText"/>
      </w:pPr>
      <w:r>
        <w:rPr>
          <w:rStyle w:val="CommentReference"/>
        </w:rPr>
        <w:annotationRef/>
      </w:r>
      <w:r>
        <w:t>Above under “Density models” we do not speak about GLMMs. I would do so above to avoid confusion here.</w:t>
      </w:r>
    </w:p>
    <w:p w14:paraId="21987740" w14:textId="5DB33325" w:rsidR="004E704A" w:rsidRDefault="004E704A">
      <w:pPr>
        <w:pStyle w:val="CommentText"/>
      </w:pPr>
      <w:r>
        <w:t>Anyhow, I would move the density models above, under data in a separate sub-section within data.</w:t>
      </w:r>
    </w:p>
  </w:comment>
  <w:comment w:id="87" w:author="Max Lindmark" w:date="2022-03-08T21:04:00Z" w:initials="MOU">
    <w:p w14:paraId="3747EDAA" w14:textId="77777777" w:rsidR="004E704A" w:rsidRDefault="004E704A" w:rsidP="00F3105A">
      <w:r>
        <w:rPr>
          <w:rStyle w:val="CommentReference"/>
        </w:rPr>
        <w:annotationRef/>
      </w:r>
      <w:r>
        <w:rPr>
          <w:sz w:val="20"/>
          <w:szCs w:val="20"/>
        </w:rPr>
        <w:t>we now use the term GLMMs</w:t>
      </w:r>
    </w:p>
  </w:comment>
  <w:comment w:id="88" w:author="Max Lindmark" w:date="2021-12-15T13:27:00Z" w:initials="MOU">
    <w:p w14:paraId="45BDF49A" w14:textId="5D756E3E" w:rsidR="004E704A" w:rsidRDefault="004E704A">
      <w:r>
        <w:rPr>
          <w:rStyle w:val="CommentReference"/>
        </w:rPr>
        <w:annotationRef/>
      </w:r>
      <w:r>
        <w:rPr>
          <w:sz w:val="20"/>
          <w:szCs w:val="20"/>
        </w:rPr>
        <w:t>Mich pointed out that it might be problematic to use the same variables here, so for the model that we use to predict densities onto the condition data, I just used depth as a covariate.</w:t>
      </w:r>
    </w:p>
    <w:p w14:paraId="235D9A54" w14:textId="77777777" w:rsidR="004E704A" w:rsidRDefault="004E704A"/>
    <w:p w14:paraId="028669DC" w14:textId="58F64EF2" w:rsidR="004E704A" w:rsidRDefault="008675D7" w:rsidP="00AD5C88">
      <w:pPr>
        <w:pStyle w:val="CommentText"/>
      </w:pPr>
      <w:hyperlink r:id="rId3" w:anchor="L121-L156" w:history="1">
        <w:r w:rsidR="004E704A" w:rsidRPr="003A695A">
          <w:rPr>
            <w:rStyle w:val="Hyperlink"/>
          </w:rPr>
          <w:t>https://github.com/maxlindmark/cod_condition/blob/master/R/clean_data/cod_fle_density_models_as_covars.Rmd#L121-L156</w:t>
        </w:r>
      </w:hyperlink>
      <w:r w:rsidR="004E704A">
        <w:t xml:space="preserve"> </w:t>
      </w:r>
    </w:p>
  </w:comment>
  <w:comment w:id="89" w:author="Sean Anderson" w:date="2022-01-13T22:32:00Z" w:initials="SA">
    <w:p w14:paraId="26F6AA98" w14:textId="030A2A43" w:rsidR="004E704A" w:rsidRDefault="004E704A">
      <w:pPr>
        <w:pStyle w:val="CommentText"/>
      </w:pPr>
      <w:r>
        <w:rPr>
          <w:rStyle w:val="CommentReference"/>
        </w:rPr>
        <w:annotationRef/>
      </w:r>
      <w:r>
        <w:t>sounds reasonable; let the latent fields deal with it</w:t>
      </w:r>
    </w:p>
  </w:comment>
  <w:comment w:id="90" w:author="Sean Anderson" w:date="2022-01-13T22:34:00Z" w:initials="SA">
    <w:p w14:paraId="6F13CB4A" w14:textId="70310B40" w:rsidR="004E704A" w:rsidRDefault="004E704A">
      <w:pPr>
        <w:pStyle w:val="CommentText"/>
      </w:pPr>
      <w:r>
        <w:rPr>
          <w:rStyle w:val="CommentReference"/>
        </w:rPr>
        <w:annotationRef/>
      </w:r>
      <w:r>
        <w:t>I think you could potentially just delete this. We can get into it if some reviewer has questions. But if the point is inference on parameters and derived parameters/predictions, including too many covariates would only make things more uncertain than they could be. If we have questions about all the parameters, we should include them and report the uncertainty as such. Both Gelman and Bolker have said this many times. I don’t know of a paper off the top of my head that clearly makes that point alone, but I’m sure it’s a part of many papers.</w:t>
      </w:r>
    </w:p>
  </w:comment>
  <w:comment w:id="91" w:author="Max Lindmark" w:date="2022-03-07T21:50:00Z" w:initials="MOU">
    <w:p w14:paraId="5CCD7E72" w14:textId="77777777" w:rsidR="004E704A" w:rsidRDefault="004E704A" w:rsidP="00F3105A">
      <w:r>
        <w:rPr>
          <w:rStyle w:val="CommentReference"/>
        </w:rPr>
        <w:annotationRef/>
      </w:r>
      <w:r>
        <w:rPr>
          <w:sz w:val="20"/>
          <w:szCs w:val="20"/>
        </w:rPr>
        <w:t>That sounds good to me!</w:t>
      </w:r>
    </w:p>
  </w:comment>
  <w:comment w:id="92" w:author="Michele Casini" w:date="2022-02-16T13:48:00Z" w:initials="MC">
    <w:p w14:paraId="5696E11B" w14:textId="77777777" w:rsidR="004E704A" w:rsidRDefault="004E704A" w:rsidP="00B25337">
      <w:pPr>
        <w:pStyle w:val="CommentText"/>
      </w:pPr>
      <w:r>
        <w:rPr>
          <w:rStyle w:val="CommentReference"/>
        </w:rPr>
        <w:annotationRef/>
      </w:r>
      <w:r>
        <w:t>Unclear what this refers too, to the condition model, density model, or both?</w:t>
      </w:r>
    </w:p>
  </w:comment>
  <w:comment w:id="93" w:author="Max Lindmark" w:date="2022-03-07T20:26:00Z" w:initials="MOU">
    <w:p w14:paraId="7546BE38" w14:textId="77777777" w:rsidR="004E704A" w:rsidRDefault="004E704A" w:rsidP="00B25337">
      <w:r>
        <w:rPr>
          <w:rStyle w:val="CommentReference"/>
        </w:rPr>
        <w:annotationRef/>
      </w:r>
      <w:r>
        <w:rPr>
          <w:sz w:val="20"/>
          <w:szCs w:val="20"/>
        </w:rPr>
        <w:t>It’s about how the models are fitted, and since it applies to both we do not need to specify condition or density in my view</w:t>
      </w:r>
    </w:p>
  </w:comment>
  <w:comment w:id="94" w:author="Sean Anderson" w:date="2022-01-13T22:15:00Z" w:initials="SA">
    <w:p w14:paraId="35FC5C63" w14:textId="77777777" w:rsidR="004E704A" w:rsidRDefault="004E704A" w:rsidP="00B25337">
      <w:pPr>
        <w:pStyle w:val="CommentText"/>
      </w:pPr>
      <w:r>
        <w:rPr>
          <w:rStyle w:val="CommentReference"/>
        </w:rPr>
        <w:annotationRef/>
      </w:r>
      <w:r>
        <w:t>Here is a good place to have it. I’d drop it from above.</w:t>
      </w:r>
    </w:p>
  </w:comment>
  <w:comment w:id="95" w:author="Max Lindmark" w:date="2022-03-07T20:29:00Z" w:initials="MOU">
    <w:p w14:paraId="2D710720" w14:textId="77777777" w:rsidR="004E704A" w:rsidRDefault="004E704A" w:rsidP="00B25337">
      <w:r>
        <w:rPr>
          <w:rStyle w:val="CommentReference"/>
        </w:rPr>
        <w:annotationRef/>
      </w:r>
      <w:r>
        <w:rPr>
          <w:sz w:val="20"/>
          <w:szCs w:val="20"/>
        </w:rPr>
        <w:t>ok!</w:t>
      </w:r>
    </w:p>
  </w:comment>
  <w:comment w:id="96" w:author="Sean Anderson" w:date="2022-04-15T00:15:00Z" w:initials="SA">
    <w:p w14:paraId="6F38193B" w14:textId="7C27B3FD" w:rsidR="004E704A" w:rsidRDefault="004E704A">
      <w:pPr>
        <w:pStyle w:val="CommentText"/>
      </w:pPr>
      <w:r>
        <w:rPr>
          <w:rStyle w:val="CommentReference"/>
        </w:rPr>
        <w:annotationRef/>
      </w:r>
      <w:r>
        <w:t>Not sure what is what, but probably just the preprint is fine.</w:t>
      </w:r>
    </w:p>
  </w:comment>
  <w:comment w:id="97" w:author="Max Lindmark" w:date="2021-10-11T16:30:00Z" w:initials="MOU">
    <w:p w14:paraId="642B2333" w14:textId="77777777" w:rsidR="004E704A" w:rsidRDefault="004E704A" w:rsidP="00B25337">
      <w:pPr>
        <w:pStyle w:val="CommentText"/>
      </w:pPr>
      <w:r>
        <w:rPr>
          <w:rStyle w:val="CommentReference"/>
        </w:rPr>
        <w:annotationRef/>
      </w:r>
      <w:r>
        <w:rPr>
          <w:rStyle w:val="CommentReference"/>
        </w:rPr>
        <w:t>I’m not sure about which threshold is used normally! At this point I know the models don’t give me a warning (can check what my values are soon!)</w:t>
      </w:r>
    </w:p>
  </w:comment>
  <w:comment w:id="98" w:author="Sean Anderson" w:date="2021-10-27T20:45:00Z" w:initials="SA">
    <w:p w14:paraId="65F24DCA" w14:textId="77777777" w:rsidR="004E704A" w:rsidRDefault="004E704A" w:rsidP="00B25337">
      <w:pPr>
        <w:pStyle w:val="CommentText"/>
      </w:pPr>
      <w:r>
        <w:rPr>
          <w:rStyle w:val="CommentReference"/>
        </w:rPr>
        <w:annotationRef/>
      </w:r>
      <w:r>
        <w:t>This seems fine. People use all sorts of thresholds. Generally if everything else is fine and this is pretty small, it’s just a matter of how long you want to run the optimizer to crunch this down further.</w:t>
      </w:r>
    </w:p>
  </w:comment>
  <w:comment w:id="99" w:author="Max Lindmark" w:date="2021-12-14T08:56:00Z" w:initials="MOU">
    <w:p w14:paraId="1B9F3EAA" w14:textId="77777777" w:rsidR="004E704A" w:rsidRDefault="004E704A" w:rsidP="00B25337">
      <w:pPr>
        <w:pStyle w:val="CommentText"/>
      </w:pPr>
      <w:r>
        <w:rPr>
          <w:rStyle w:val="CommentReference"/>
        </w:rPr>
        <w:annotationRef/>
      </w:r>
      <w:r>
        <w:t>Ok I see! I do not get any warnings about the maximum absolute gradient, so it must be above the threshold for that warning message (which I couldn’t find the value of!)</w:t>
      </w:r>
    </w:p>
  </w:comment>
  <w:comment w:id="100" w:author="Sean Anderson" w:date="2022-01-13T22:19:00Z" w:initials="SA">
    <w:p w14:paraId="4733B209" w14:textId="77777777" w:rsidR="004E704A" w:rsidRDefault="004E704A" w:rsidP="00B25337">
      <w:pPr>
        <w:pStyle w:val="CommentText"/>
      </w:pPr>
      <w:r>
        <w:rPr>
          <w:rStyle w:val="CommentReference"/>
        </w:rPr>
        <w:annotationRef/>
      </w:r>
      <w:r>
        <w:t>The internal check is 0.01</w:t>
      </w:r>
    </w:p>
  </w:comment>
  <w:comment w:id="101" w:author="Sean Anderson" w:date="2021-10-27T21:40:00Z" w:initials="SA">
    <w:p w14:paraId="56802AC8" w14:textId="5F1C7C76" w:rsidR="004E704A" w:rsidRDefault="004E704A">
      <w:pPr>
        <w:pStyle w:val="CommentText"/>
      </w:pPr>
      <w:r>
        <w:rPr>
          <w:rStyle w:val="CommentReference"/>
        </w:rPr>
        <w:annotationRef/>
      </w:r>
      <w:r>
        <w:t>Round both to 1 decimal?</w:t>
      </w:r>
    </w:p>
  </w:comment>
  <w:comment w:id="102" w:author="Max Lindmark" w:date="2021-12-14T08:58:00Z" w:initials="MOU">
    <w:p w14:paraId="7E6E2BC0" w14:textId="5AA1F466" w:rsidR="004E704A" w:rsidRDefault="004E704A" w:rsidP="00B94947">
      <w:pPr>
        <w:pStyle w:val="CommentText"/>
      </w:pPr>
      <w:r>
        <w:rPr>
          <w:rStyle w:val="CommentReference"/>
        </w:rPr>
        <w:annotationRef/>
      </w:r>
      <w:r>
        <w:t>Or two for both perhaps?</w:t>
      </w:r>
    </w:p>
  </w:comment>
  <w:comment w:id="103" w:author="Sean Anderson" w:date="2022-01-13T22:39:00Z" w:initials="SA">
    <w:p w14:paraId="71E06056" w14:textId="42B7A315" w:rsidR="004E704A" w:rsidRDefault="004E704A">
      <w:pPr>
        <w:pStyle w:val="CommentText"/>
      </w:pPr>
      <w:r>
        <w:rPr>
          <w:rStyle w:val="CommentReference"/>
        </w:rPr>
        <w:annotationRef/>
      </w:r>
      <w:r>
        <w:t>Sure, seems fine here</w:t>
      </w:r>
    </w:p>
  </w:comment>
  <w:comment w:id="104" w:author="Michele Casini" w:date="2022-03-02T16:58:00Z" w:initials="MC">
    <w:p w14:paraId="7A90E1A4" w14:textId="501532D9" w:rsidR="004E704A" w:rsidRDefault="004E704A">
      <w:pPr>
        <w:pStyle w:val="CommentText"/>
      </w:pPr>
      <w:r>
        <w:rPr>
          <w:rStyle w:val="CommentReference"/>
        </w:rPr>
        <w:annotationRef/>
      </w:r>
      <w:r>
        <w:t>1B not explained in the text.</w:t>
      </w:r>
    </w:p>
  </w:comment>
  <w:comment w:id="105" w:author="Michele Casini" w:date="2022-03-02T17:00:00Z" w:initials="MC">
    <w:p w14:paraId="3A3CD96A" w14:textId="17BF72DF" w:rsidR="004E704A" w:rsidRDefault="004E704A">
      <w:pPr>
        <w:pStyle w:val="CommentText"/>
      </w:pPr>
      <w:r>
        <w:rPr>
          <w:rStyle w:val="CommentReference"/>
        </w:rPr>
        <w:annotationRef/>
      </w:r>
      <w:r>
        <w:t>It shows also SD 24. Are the black dots including also SD 24? I think we decided to take them away, also in the model? How are the black dots estimated?</w:t>
      </w:r>
    </w:p>
  </w:comment>
  <w:comment w:id="106" w:author="Max Lindmark" w:date="2022-03-19T14:02:00Z" w:initials="MOU">
    <w:p w14:paraId="730E44FF" w14:textId="77777777" w:rsidR="004E704A" w:rsidRDefault="004E704A" w:rsidP="00F3105A">
      <w:r>
        <w:rPr>
          <w:rStyle w:val="CommentReference"/>
        </w:rPr>
        <w:annotationRef/>
      </w:r>
      <w:r>
        <w:rPr>
          <w:sz w:val="20"/>
          <w:szCs w:val="20"/>
        </w:rPr>
        <w:t>The the index is for the total area (all sd’s). We do the sensitivity analysis with respect to sd 24 in the supplement</w:t>
      </w:r>
    </w:p>
  </w:comment>
  <w:comment w:id="107" w:author="Max Lindmark" w:date="2022-03-07T22:13:00Z" w:initials="MOU">
    <w:p w14:paraId="14296E6B" w14:textId="56786A1F" w:rsidR="004E704A" w:rsidRDefault="004E704A" w:rsidP="00F3105A">
      <w:r>
        <w:rPr>
          <w:rStyle w:val="CommentReference"/>
        </w:rPr>
        <w:annotationRef/>
      </w:r>
      <w:r>
        <w:rPr>
          <w:sz w:val="20"/>
          <w:szCs w:val="20"/>
        </w:rPr>
        <w:t>not needed to mention significant here I’d say, also because we don’t have any large covariates with CI’s crossing 0</w:t>
      </w:r>
    </w:p>
  </w:comment>
  <w:comment w:id="108" w:author="Max Lindmark" w:date="2021-12-15T17:56:00Z" w:initials="MOU">
    <w:p w14:paraId="2358645C" w14:textId="147DB2CD" w:rsidR="004E704A" w:rsidRDefault="004E704A" w:rsidP="00A216B6">
      <w:pPr>
        <w:pStyle w:val="CommentText"/>
      </w:pPr>
      <w:r>
        <w:rPr>
          <w:rStyle w:val="CommentReference"/>
        </w:rPr>
        <w:annotationRef/>
      </w:r>
      <w:r>
        <w:t>surprisingly this is pretty positive</w:t>
      </w:r>
    </w:p>
  </w:comment>
  <w:comment w:id="109" w:author="Michele Casini" w:date="2022-03-03T12:23:00Z" w:initials="MC">
    <w:p w14:paraId="424DDB6C" w14:textId="54F7B239" w:rsidR="004E704A" w:rsidRDefault="004E704A">
      <w:pPr>
        <w:pStyle w:val="CommentText"/>
      </w:pPr>
      <w:r>
        <w:rPr>
          <w:rStyle w:val="CommentReference"/>
        </w:rPr>
        <w:annotationRef/>
      </w:r>
      <w:r>
        <w:t>factor, index?</w:t>
      </w:r>
    </w:p>
  </w:comment>
  <w:comment w:id="112" w:author="Sean Anderson" w:date="2022-01-13T22:48:00Z" w:initials="SA">
    <w:p w14:paraId="192764C0" w14:textId="6916463A" w:rsidR="004E704A" w:rsidRDefault="004E704A">
      <w:pPr>
        <w:pStyle w:val="CommentText"/>
      </w:pPr>
      <w:r>
        <w:rPr>
          <w:rStyle w:val="CommentReference"/>
        </w:rPr>
        <w:annotationRef/>
      </w:r>
      <w:r>
        <w:t>latent? Not sure… might sound more impressive… as in unmeasured variables to find rather than sounding like noise that we missed</w:t>
      </w:r>
    </w:p>
  </w:comment>
  <w:comment w:id="113" w:author="Max Lindmark" w:date="2022-03-19T14:04:00Z" w:initials="MOU">
    <w:p w14:paraId="6D0FBD6A" w14:textId="77777777" w:rsidR="004E704A" w:rsidRDefault="004E704A" w:rsidP="00F3105A">
      <w:r>
        <w:rPr>
          <w:rStyle w:val="CommentReference"/>
        </w:rPr>
        <w:annotationRef/>
      </w:r>
      <w:r>
        <w:rPr>
          <w:sz w:val="20"/>
          <w:szCs w:val="20"/>
        </w:rPr>
        <w:t>I agree on that difference in interpretation</w:t>
      </w:r>
    </w:p>
  </w:comment>
  <w:comment w:id="110" w:author="Michele Casini" w:date="2022-03-04T09:19:00Z" w:initials="MC">
    <w:p w14:paraId="7C0B755F" w14:textId="0FE273A9" w:rsidR="004E704A" w:rsidRDefault="004E704A">
      <w:pPr>
        <w:pStyle w:val="CommentText"/>
      </w:pPr>
      <w:r>
        <w:rPr>
          <w:rStyle w:val="CommentReference"/>
        </w:rPr>
        <w:annotationRef/>
      </w:r>
      <w:r>
        <w:t>True, but we need also to find a way to compare the overall effect of the predictors with the latent variables, since space and space/time include everything else we did not account explicitly for.</w:t>
      </w:r>
    </w:p>
  </w:comment>
  <w:comment w:id="111" w:author="Max Lindmark" w:date="2022-04-01T12:41:00Z" w:initials="MOU">
    <w:p w14:paraId="5454FEDF" w14:textId="77777777" w:rsidR="004E704A" w:rsidRDefault="004E704A" w:rsidP="00F3105A">
      <w:r>
        <w:rPr>
          <w:rStyle w:val="CommentReference"/>
        </w:rPr>
        <w:annotationRef/>
      </w:r>
      <w:r>
        <w:rPr>
          <w:sz w:val="20"/>
          <w:szCs w:val="20"/>
        </w:rPr>
        <w:t>done</w:t>
      </w:r>
    </w:p>
  </w:comment>
  <w:comment w:id="114" w:author="Max Lindmark" w:date="2022-03-07T22:18:00Z" w:initials="MOU">
    <w:p w14:paraId="26F7B260" w14:textId="5BC29005" w:rsidR="004E704A" w:rsidRDefault="004E704A" w:rsidP="00F3105A">
      <w:r>
        <w:rPr>
          <w:rStyle w:val="CommentReference"/>
        </w:rPr>
        <w:annotationRef/>
      </w:r>
      <w:r>
        <w:rPr>
          <w:sz w:val="20"/>
          <w:szCs w:val="20"/>
        </w:rPr>
        <w:t>I removed this part here because I don’t think the effect sizes say anything about which scale is correct, that should be determined by expert knowledge</w:t>
      </w:r>
    </w:p>
  </w:comment>
  <w:comment w:id="115" w:author="Michele Casini" w:date="2022-03-03T09:19:00Z" w:initials="MC">
    <w:p w14:paraId="39E4BB72" w14:textId="77777777" w:rsidR="004E704A" w:rsidRDefault="004E704A" w:rsidP="00A502F9">
      <w:pPr>
        <w:pStyle w:val="CommentText"/>
      </w:pPr>
      <w:r>
        <w:rPr>
          <w:rStyle w:val="CommentReference"/>
        </w:rPr>
        <w:annotationRef/>
      </w:r>
      <w:r>
        <w:t xml:space="preserve">This is matter for the Discussion. </w:t>
      </w:r>
    </w:p>
    <w:p w14:paraId="16F7D125" w14:textId="77777777" w:rsidR="004E704A" w:rsidRDefault="004E704A" w:rsidP="00A502F9">
      <w:pPr>
        <w:pStyle w:val="CommentText"/>
      </w:pPr>
      <w:r>
        <w:t>However, this is true considering each predictor, but considering the significant predictors they likely explain overall a variance comparable to that not explained. Is there a way to estimate total variance, or something alike, explained by the models (taking for example for each parameter only the spatial resolution that is resulting significant or other more objective/formal methods)? Otherwise we need to be more careful with this statement so that it is not misleading.</w:t>
      </w:r>
    </w:p>
  </w:comment>
  <w:comment w:id="116" w:author="Max Lindmark" w:date="2022-04-01T12:42:00Z" w:initials="MOU">
    <w:p w14:paraId="3C1F2BEB" w14:textId="77777777" w:rsidR="004E704A" w:rsidRDefault="004E704A" w:rsidP="00A502F9">
      <w:r>
        <w:rPr>
          <w:rStyle w:val="CommentReference"/>
        </w:rPr>
        <w:annotationRef/>
      </w:r>
      <w:r>
        <w:rPr>
          <w:sz w:val="20"/>
          <w:szCs w:val="20"/>
        </w:rPr>
        <w:t>we can quantify this with the new method for r2, and it’s still true (fixed effects~3% partial r2, total model with random effects~30%)</w:t>
      </w:r>
    </w:p>
  </w:comment>
  <w:comment w:id="119" w:author="Michele Casini" w:date="2022-03-03T09:16:00Z" w:initials="MC">
    <w:p w14:paraId="1CE43A3A" w14:textId="0782DB54" w:rsidR="004E704A" w:rsidRDefault="004E704A">
      <w:pPr>
        <w:pStyle w:val="CommentText"/>
      </w:pPr>
      <w:r>
        <w:rPr>
          <w:rStyle w:val="CommentReference"/>
        </w:rPr>
        <w:annotationRef/>
      </w:r>
      <w:r>
        <w:t>Here we should write in full what we did in the sensitivity analyses.</w:t>
      </w:r>
    </w:p>
  </w:comment>
  <w:comment w:id="120" w:author="Max Lindmark" w:date="2022-03-07T22:22:00Z" w:initials="MOU">
    <w:p w14:paraId="40DF9280" w14:textId="77777777" w:rsidR="004E704A" w:rsidRDefault="004E704A" w:rsidP="00F3105A">
      <w:r>
        <w:rPr>
          <w:rStyle w:val="CommentReference"/>
        </w:rPr>
        <w:annotationRef/>
      </w:r>
      <w:r>
        <w:rPr>
          <w:sz w:val="20"/>
          <w:szCs w:val="20"/>
        </w:rPr>
        <w:t>done!</w:t>
      </w:r>
    </w:p>
  </w:comment>
  <w:comment w:id="117" w:author="Sean Anderson" w:date="2022-01-13T23:08:00Z" w:initials="SA">
    <w:p w14:paraId="22091E6E" w14:textId="5C040C58" w:rsidR="004E704A" w:rsidRDefault="004E704A">
      <w:pPr>
        <w:pStyle w:val="CommentText"/>
      </w:pPr>
      <w:r>
        <w:rPr>
          <w:rStyle w:val="CommentReference"/>
        </w:rPr>
        <w:annotationRef/>
      </w:r>
      <w:r>
        <w:t>break this up so the reader doesn’t get lost in the parentheses?</w:t>
      </w:r>
    </w:p>
  </w:comment>
  <w:comment w:id="118" w:author="Max Lindmark" w:date="2022-03-07T22:25:00Z" w:initials="MOU">
    <w:p w14:paraId="5E364CF4" w14:textId="77777777" w:rsidR="004E704A" w:rsidRDefault="004E704A" w:rsidP="00F3105A">
      <w:r>
        <w:rPr>
          <w:rStyle w:val="CommentReference"/>
        </w:rPr>
        <w:annotationRef/>
      </w:r>
      <w:r>
        <w:rPr>
          <w:sz w:val="20"/>
          <w:szCs w:val="20"/>
        </w:rPr>
        <w:t>yes, done!</w:t>
      </w:r>
    </w:p>
  </w:comment>
  <w:comment w:id="121" w:author="Michele Casini" w:date="2022-03-04T11:23:00Z" w:initials="MC">
    <w:p w14:paraId="5AC29139" w14:textId="5FA40567" w:rsidR="004E704A" w:rsidRDefault="004E704A">
      <w:pPr>
        <w:pStyle w:val="CommentText"/>
      </w:pPr>
      <w:r>
        <w:rPr>
          <w:rStyle w:val="CommentReference"/>
        </w:rPr>
        <w:annotationRef/>
      </w:r>
      <w:r>
        <w:t xml:space="preserve">I have concerns about this paragraph below. </w:t>
      </w:r>
    </w:p>
    <w:p w14:paraId="49C179D8" w14:textId="0FF397E4" w:rsidR="004E704A" w:rsidRDefault="004E704A">
      <w:pPr>
        <w:pStyle w:val="CommentText"/>
      </w:pPr>
      <w:r>
        <w:t>First, we speak about depth and oxygen but not about sprat or temperature, that have similar effect sizes. These results on oxygen have already been presented in Casini et al. 2021, only the scale (absolute oxygen levels) are different (but see my previous comments, we need to check why they are so different).</w:t>
      </w:r>
    </w:p>
    <w:p w14:paraId="3EEAC4A2" w14:textId="74E19600" w:rsidR="004E704A" w:rsidRDefault="004E704A">
      <w:pPr>
        <w:pStyle w:val="CommentText"/>
      </w:pPr>
      <w:r>
        <w:t xml:space="preserve">A second thing is that I do not think our results can justify the conclusion that the contribution of the change in depth and oxygen on the decline in condition over time is minor. There is a lot of </w:t>
      </w:r>
      <w:r>
        <w:rPr>
          <w:u w:val="single"/>
        </w:rPr>
        <w:t>variability</w:t>
      </w:r>
      <w:r>
        <w:t xml:space="preserve"> (fish with high and low condition in the same haul for example), but still the overall decline in oxygen can contribute to the </w:t>
      </w:r>
      <w:r w:rsidRPr="00705D39">
        <w:rPr>
          <w:u w:val="single"/>
        </w:rPr>
        <w:t>average</w:t>
      </w:r>
      <w:r>
        <w:t xml:space="preserve"> decline in condition (that likely at the population level is more important biologically?).</w:t>
      </w:r>
    </w:p>
    <w:p w14:paraId="1822E2BA" w14:textId="5041C06E" w:rsidR="004E704A" w:rsidRDefault="004E704A">
      <w:pPr>
        <w:pStyle w:val="CommentText"/>
      </w:pPr>
      <w:r>
        <w:t>I think really that the interesting new aspect of this paper is the fact that we use single fish data, and not averages, and this must be stressed more and the results Discussed in this view. Oxygen alone (and the other predictors, alone) cannot explain this high variability, but they could still explain the average decline.</w:t>
      </w:r>
    </w:p>
  </w:comment>
  <w:comment w:id="122" w:author="Max Lindmark" w:date="2022-03-19T14:05:00Z" w:initials="MOU">
    <w:p w14:paraId="3B197D55" w14:textId="77777777" w:rsidR="004E704A" w:rsidRDefault="004E704A" w:rsidP="00F3105A">
      <w:r>
        <w:rPr>
          <w:rStyle w:val="CommentReference"/>
        </w:rPr>
        <w:annotationRef/>
      </w:r>
      <w:r>
        <w:rPr>
          <w:sz w:val="20"/>
          <w:szCs w:val="20"/>
        </w:rPr>
        <w:t>I would say the oxygen results are quite different, because the implication and interpretation of the average levels in the habitats are different.</w:t>
      </w:r>
    </w:p>
    <w:p w14:paraId="5BE9EFC2" w14:textId="77777777" w:rsidR="004E704A" w:rsidRDefault="004E704A" w:rsidP="00F3105A"/>
    <w:p w14:paraId="389FC310" w14:textId="77777777" w:rsidR="004E704A" w:rsidRDefault="004E704A" w:rsidP="00F3105A">
      <w:r>
        <w:rPr>
          <w:sz w:val="20"/>
          <w:szCs w:val="20"/>
        </w:rPr>
        <w:t>Previous studies have only estimate average oxygen levels by assuming you can calculate oxygen from the depth they occupy. This ignores that cod have a preference for oxygen as well and that the relationship between oxygen and depth is very variable at depths that cod occupy. Hence, if anything, this is the first “direct” estimate and has merit in my view.</w:t>
      </w:r>
    </w:p>
    <w:p w14:paraId="640B11A1" w14:textId="77777777" w:rsidR="004E704A" w:rsidRDefault="004E704A" w:rsidP="00F3105A"/>
    <w:p w14:paraId="17B03F02" w14:textId="77777777" w:rsidR="004E704A" w:rsidRDefault="004E704A" w:rsidP="00F3105A">
      <w:r>
        <w:rPr>
          <w:sz w:val="20"/>
          <w:szCs w:val="20"/>
        </w:rPr>
        <w:t xml:space="preserve">Regarding the contribution: this was just an exercise: given the effect size of oxygen and the change in the experienced oxygen, what declines in condition would that correspond to? This value is low because the change in oxygen is not super strong and the effect size is small (few percent). </w:t>
      </w:r>
    </w:p>
    <w:p w14:paraId="5F6DEA52" w14:textId="77777777" w:rsidR="004E704A" w:rsidRDefault="004E704A" w:rsidP="00F3105A"/>
    <w:p w14:paraId="16C32748" w14:textId="77777777" w:rsidR="004E704A" w:rsidRDefault="004E704A" w:rsidP="00F3105A">
      <w:r>
        <w:rPr>
          <w:sz w:val="20"/>
          <w:szCs w:val="20"/>
        </w:rPr>
        <w:t>Not sure I follow that about variability and a decline in the mean. Yes there is variability, but we model the means and if there would be a strong and clear effect, that would come out in the model (and if the variation in condition is very large in a haul at a low oxygen place, wouldn’t that suggest that cod may be in good condition also in those habitats? I.e. the effect is not super strong?)</w:t>
      </w:r>
    </w:p>
  </w:comment>
  <w:comment w:id="123" w:author="Max Lindmark" w:date="2021-04-27T15:18:00Z" w:initials="ML">
    <w:p w14:paraId="14B9A6E1" w14:textId="32EC5B51" w:rsidR="004E704A" w:rsidRPr="005B73F1" w:rsidRDefault="004E704A">
      <w:pPr>
        <w:pStyle w:val="CommentText"/>
      </w:pPr>
      <w:r>
        <w:rPr>
          <w:rStyle w:val="CommentReference"/>
        </w:rPr>
        <w:annotationRef/>
      </w:r>
      <w:hyperlink r:id="rId4" w:history="1">
        <w:r w:rsidRPr="003C62D3">
          <w:rPr>
            <w:rStyle w:val="Hyperlink"/>
          </w:rPr>
          <w:t>https://stats.stackexchange.com/questions/2142/linear-regression-effect-sizes-when-using-transformed-variables</w:t>
        </w:r>
      </w:hyperlink>
      <w:r w:rsidRPr="005B73F1">
        <w:t xml:space="preserve"> </w:t>
      </w:r>
    </w:p>
  </w:comment>
  <w:comment w:id="124" w:author="Michele Casini" w:date="2021-06-08T21:04:00Z" w:initials="MC">
    <w:p w14:paraId="23AC86B2" w14:textId="2846056C" w:rsidR="004E704A" w:rsidRDefault="004E704A">
      <w:pPr>
        <w:pStyle w:val="CommentText"/>
      </w:pPr>
      <w:r>
        <w:rPr>
          <w:rStyle w:val="CommentReference"/>
        </w:rPr>
        <w:annotationRef/>
      </w:r>
      <w:r>
        <w:t>maybe good to say also the % in non-transformed units.</w:t>
      </w:r>
    </w:p>
  </w:comment>
  <w:comment w:id="125" w:author="Max Lindmark" w:date="2021-12-16T14:22:00Z" w:initials="MOU">
    <w:p w14:paraId="1FB4B106" w14:textId="09EEF003" w:rsidR="004E704A" w:rsidRDefault="004E704A" w:rsidP="00770039">
      <w:pPr>
        <w:pStyle w:val="CommentText"/>
      </w:pPr>
      <w:r>
        <w:rPr>
          <w:rStyle w:val="CommentReference"/>
        </w:rPr>
        <w:annotationRef/>
      </w:r>
      <w:r>
        <w:t>Ok! I used 380g as an example because it is the median weight and is even enough :)</w:t>
      </w:r>
    </w:p>
  </w:comment>
  <w:comment w:id="126" w:author="Mayya Gogina" w:date="2022-01-04T19:45:00Z" w:initials="MG">
    <w:p w14:paraId="41BD79C0" w14:textId="57652971" w:rsidR="004E704A" w:rsidRDefault="004E704A">
      <w:pPr>
        <w:pStyle w:val="CommentText"/>
      </w:pPr>
      <w:r>
        <w:rPr>
          <w:rStyle w:val="CommentReference"/>
        </w:rPr>
        <w:annotationRef/>
      </w:r>
      <w:r>
        <w:t>I think here or even in the 1</w:t>
      </w:r>
      <w:r w:rsidRPr="00EA692B">
        <w:rPr>
          <w:vertAlign w:val="superscript"/>
        </w:rPr>
        <w:t>st</w:t>
      </w:r>
      <w:r>
        <w:t xml:space="preserve"> paragraph of Results, indicating the change in g (i.e. additionally to %) would improve readability</w:t>
      </w:r>
    </w:p>
  </w:comment>
  <w:comment w:id="127" w:author="Max Lindmark" w:date="2022-04-06T20:19:00Z" w:initials="MOU">
    <w:p w14:paraId="230EE9EE" w14:textId="77777777" w:rsidR="004E704A" w:rsidRDefault="004E704A" w:rsidP="00F3105A">
      <w:r>
        <w:rPr>
          <w:rStyle w:val="CommentReference"/>
        </w:rPr>
        <w:annotationRef/>
      </w:r>
      <w:r>
        <w:rPr>
          <w:sz w:val="20"/>
          <w:szCs w:val="20"/>
        </w:rPr>
        <w:t>see model changes*</w:t>
      </w:r>
    </w:p>
  </w:comment>
  <w:comment w:id="128" w:author="Max Lindmark" w:date="2021-12-15T09:12:00Z" w:initials="MOU">
    <w:p w14:paraId="36526392" w14:textId="77777777" w:rsidR="004E704A" w:rsidRDefault="004E704A" w:rsidP="0093607F">
      <w:pPr>
        <w:pStyle w:val="CommentText"/>
      </w:pPr>
      <w:r>
        <w:rPr>
          <w:rStyle w:val="CommentReference"/>
        </w:rPr>
        <w:annotationRef/>
      </w:r>
      <w:r>
        <w:t>I think we can make the point here with oxygen as an example (i.e. the calculations based on effect sizes and the change in biomass-weighted population values)</w:t>
      </w:r>
    </w:p>
  </w:comment>
  <w:comment w:id="129" w:author="Sean Anderson" w:date="2022-01-13T23:12:00Z" w:initials="SA">
    <w:p w14:paraId="2AD50F22" w14:textId="2A3B0B1A" w:rsidR="004E704A" w:rsidRDefault="004E704A">
      <w:pPr>
        <w:pStyle w:val="CommentText"/>
      </w:pPr>
      <w:r>
        <w:rPr>
          <w:rStyle w:val="CommentReference"/>
        </w:rPr>
        <w:annotationRef/>
      </w:r>
      <w:r>
        <w:t>Alternative: “spatially explicit”, is sometimes used in the literature</w:t>
      </w:r>
    </w:p>
  </w:comment>
  <w:comment w:id="130" w:author="Michele Casini" w:date="2022-03-02T08:57:00Z" w:initials="MC">
    <w:p w14:paraId="39558916" w14:textId="66486660" w:rsidR="004E704A" w:rsidRDefault="004E704A">
      <w:pPr>
        <w:pStyle w:val="CommentText"/>
      </w:pPr>
      <w:r>
        <w:rPr>
          <w:rStyle w:val="CommentReference"/>
        </w:rPr>
        <w:annotationRef/>
      </w:r>
      <w:r>
        <w:t>I agree, also because we use both fine-scale and a little more wider-scale parameters.</w:t>
      </w:r>
    </w:p>
  </w:comment>
  <w:comment w:id="131" w:author="Max Lindmark" w:date="2022-03-07T22:30:00Z" w:initials="MOU">
    <w:p w14:paraId="6BE3ADC2" w14:textId="77777777" w:rsidR="004E704A" w:rsidRDefault="004E704A" w:rsidP="00F3105A">
      <w:r>
        <w:rPr>
          <w:rStyle w:val="CommentReference"/>
        </w:rPr>
        <w:annotationRef/>
      </w:r>
      <w:r>
        <w:rPr>
          <w:sz w:val="20"/>
          <w:szCs w:val="20"/>
        </w:rPr>
        <w:t>good idea</w:t>
      </w:r>
    </w:p>
  </w:comment>
  <w:comment w:id="132" w:author="Sean Anderson" w:date="2022-01-13T23:14:00Z" w:initials="SA">
    <w:p w14:paraId="3F7B656A" w14:textId="2218D646" w:rsidR="004E704A" w:rsidRDefault="004E704A">
      <w:pPr>
        <w:pStyle w:val="CommentText"/>
      </w:pPr>
      <w:r>
        <w:rPr>
          <w:rStyle w:val="CommentReference"/>
        </w:rPr>
        <w:annotationRef/>
      </w:r>
      <w:r>
        <w:t>Or latent, which may sound better</w:t>
      </w:r>
    </w:p>
  </w:comment>
  <w:comment w:id="133" w:author="Max Lindmark" w:date="2022-03-07T22:31:00Z" w:initials="MOU">
    <w:p w14:paraId="5A606153" w14:textId="77777777" w:rsidR="004E704A" w:rsidRDefault="004E704A" w:rsidP="00F3105A">
      <w:r>
        <w:rPr>
          <w:rStyle w:val="CommentReference"/>
        </w:rPr>
        <w:annotationRef/>
      </w:r>
      <w:r>
        <w:rPr>
          <w:sz w:val="20"/>
          <w:szCs w:val="20"/>
        </w:rPr>
        <w:t>I switched to latent so I’ll stick with that!</w:t>
      </w:r>
    </w:p>
  </w:comment>
  <w:comment w:id="134" w:author="Sean Anderson" w:date="2022-04-15T00:22:00Z" w:initials="SA">
    <w:p w14:paraId="5C2CEB89" w14:textId="7A124B3B" w:rsidR="004E704A" w:rsidRDefault="004E704A">
      <w:pPr>
        <w:pStyle w:val="CommentText"/>
      </w:pPr>
      <w:r>
        <w:rPr>
          <w:rStyle w:val="CommentReference"/>
        </w:rPr>
        <w:annotationRef/>
      </w:r>
      <w:r>
        <w:t>Can this huge paragraph be broken up at all?</w:t>
      </w:r>
    </w:p>
  </w:comment>
  <w:comment w:id="135" w:author="Max Lindmark" w:date="2022-04-17T19:59:00Z" w:initials="MOU">
    <w:p w14:paraId="5527B9A0" w14:textId="77777777" w:rsidR="004E704A" w:rsidRDefault="004E704A" w:rsidP="004E704A">
      <w:r>
        <w:rPr>
          <w:rStyle w:val="CommentReference"/>
        </w:rPr>
        <w:annotationRef/>
      </w:r>
      <w:r>
        <w:rPr>
          <w:sz w:val="20"/>
          <w:szCs w:val="20"/>
        </w:rPr>
        <w:t>Yes, good idea</w:t>
      </w:r>
    </w:p>
  </w:comment>
  <w:comment w:id="136" w:author="Michele Casini" w:date="2022-03-04T12:19:00Z" w:initials="MC">
    <w:p w14:paraId="41E85484" w14:textId="70090930" w:rsidR="004E704A" w:rsidRDefault="004E704A">
      <w:pPr>
        <w:pStyle w:val="CommentText"/>
      </w:pPr>
      <w:r>
        <w:rPr>
          <w:rStyle w:val="CommentReference"/>
        </w:rPr>
        <w:annotationRef/>
      </w:r>
      <w:r>
        <w:t>We need to understand this difference in respect to previously published data. Some explanations are below, but we need to look more into it, different models? I would like the opinion of SMHI. This is too important for how we write this part of the Discussion and to interpret the results.</w:t>
      </w:r>
    </w:p>
  </w:comment>
  <w:comment w:id="137" w:author="Max Lindmark" w:date="2022-04-01T12:43:00Z" w:initials="MOU">
    <w:p w14:paraId="6FB11F35" w14:textId="77777777" w:rsidR="004E704A" w:rsidRDefault="004E704A" w:rsidP="00F3105A">
      <w:r>
        <w:rPr>
          <w:rStyle w:val="CommentReference"/>
        </w:rPr>
        <w:annotationRef/>
      </w:r>
      <w:r>
        <w:rPr>
          <w:sz w:val="20"/>
          <w:szCs w:val="20"/>
        </w:rPr>
        <w:t>Resolved now</w:t>
      </w:r>
    </w:p>
  </w:comment>
  <w:comment w:id="138" w:author="Max Lindmark" w:date="2022-04-13T19:58:00Z" w:initials="MOU">
    <w:p w14:paraId="667CE172" w14:textId="77777777" w:rsidR="004E704A" w:rsidRDefault="004E704A" w:rsidP="00F3105A">
      <w:r>
        <w:rPr>
          <w:rStyle w:val="CommentReference"/>
        </w:rPr>
        <w:annotationRef/>
      </w:r>
      <w:r>
        <w:rPr>
          <w:sz w:val="20"/>
          <w:szCs w:val="20"/>
        </w:rPr>
        <w:t>Showing quartiles now instead of 1st and 9th decile!</w:t>
      </w:r>
    </w:p>
  </w:comment>
  <w:comment w:id="145" w:author="Max Lindmark" w:date="2022-04-19T16:48:00Z" w:initials="MOU">
    <w:p w14:paraId="013C7B7D" w14:textId="77777777" w:rsidR="00CA0747" w:rsidRDefault="00CA0747" w:rsidP="001E7926">
      <w:r>
        <w:rPr>
          <w:rStyle w:val="CommentReference"/>
        </w:rPr>
        <w:annotationRef/>
      </w:r>
      <w:r>
        <w:rPr>
          <w:sz w:val="20"/>
          <w:szCs w:val="20"/>
        </w:rPr>
        <w:t>Just to make it less repetitive</w:t>
      </w:r>
    </w:p>
  </w:comment>
  <w:comment w:id="151" w:author="Michele Casini" w:date="2021-07-02T21:24:00Z" w:initials="MC">
    <w:p w14:paraId="193680A9" w14:textId="085A144C" w:rsidR="004E704A" w:rsidRDefault="004E704A" w:rsidP="00534B7F">
      <w:pPr>
        <w:pStyle w:val="CommentText"/>
      </w:pPr>
      <w:r>
        <w:rPr>
          <w:rStyle w:val="CommentReference"/>
        </w:rPr>
        <w:annotationRef/>
      </w:r>
      <w:r>
        <w:t>It could be, but also not, since it as many assumptions too. I suggest to delete it.</w:t>
      </w:r>
    </w:p>
  </w:comment>
  <w:comment w:id="152" w:author="Max Lindmark" w:date="2021-08-27T09:25:00Z" w:initials="MOU">
    <w:p w14:paraId="5AF284C5" w14:textId="77777777" w:rsidR="004E704A" w:rsidRDefault="004E704A" w:rsidP="00534B7F">
      <w:pPr>
        <w:pStyle w:val="CommentText"/>
      </w:pPr>
      <w:r>
        <w:t xml:space="preserve">Hmm, wouldn’t it have fewer </w:t>
      </w:r>
      <w:r>
        <w:rPr>
          <w:rStyle w:val="CommentReference"/>
        </w:rPr>
        <w:annotationRef/>
      </w:r>
      <w:r>
        <w:t>assumptions though?</w:t>
      </w:r>
    </w:p>
    <w:p w14:paraId="24DC6E4F" w14:textId="77777777" w:rsidR="004E704A" w:rsidRDefault="004E704A" w:rsidP="00534B7F">
      <w:pPr>
        <w:pStyle w:val="CommentText"/>
      </w:pPr>
    </w:p>
    <w:p w14:paraId="37808007" w14:textId="77777777" w:rsidR="004E704A" w:rsidRDefault="004E704A" w:rsidP="00534B7F">
      <w:pPr>
        <w:pStyle w:val="CommentText"/>
      </w:pPr>
      <w:r>
        <w:t xml:space="preserve">In the depth-based approach, it is implicitly assumed that cod in a certain depth experience the average oxygen concentration at that depth in the whole sd. </w:t>
      </w:r>
    </w:p>
    <w:p w14:paraId="57BC5047" w14:textId="77777777" w:rsidR="004E704A" w:rsidRDefault="004E704A" w:rsidP="00534B7F">
      <w:pPr>
        <w:pStyle w:val="CommentText"/>
      </w:pPr>
    </w:p>
    <w:p w14:paraId="6E60956C" w14:textId="77777777" w:rsidR="004E704A" w:rsidRDefault="004E704A" w:rsidP="00534B7F">
      <w:pPr>
        <w:pStyle w:val="CommentText"/>
      </w:pPr>
      <w:r>
        <w:t>I can rephrase: “This approach therefore takes into account that cod are distributed in areas with higher-than-average oxygen conditions for a particular depth”</w:t>
      </w:r>
    </w:p>
  </w:comment>
  <w:comment w:id="153" w:author="Michele Casini" w:date="2022-03-02T05:56:00Z" w:initials="MC">
    <w:p w14:paraId="021F30EC" w14:textId="77777777" w:rsidR="00BD5BFE" w:rsidRDefault="00BD5BFE" w:rsidP="00BD5BFE">
      <w:pPr>
        <w:pStyle w:val="CommentText"/>
      </w:pPr>
      <w:r>
        <w:rPr>
          <w:rStyle w:val="CommentReference"/>
        </w:rPr>
        <w:annotationRef/>
      </w:r>
      <w:r>
        <w:t xml:space="preserve">Move this later, here it cuts a </w:t>
      </w:r>
    </w:p>
  </w:comment>
  <w:comment w:id="154" w:author="Max Lindmark" w:date="2022-04-19T16:33:00Z" w:initials="MOU">
    <w:p w14:paraId="5DBEB48F" w14:textId="77777777" w:rsidR="00CB48D5" w:rsidRDefault="00CB48D5" w:rsidP="00EB4BB0">
      <w:r>
        <w:rPr>
          <w:rStyle w:val="CommentReference"/>
        </w:rPr>
        <w:annotationRef/>
      </w:r>
      <w:r>
        <w:rPr>
          <w:sz w:val="20"/>
          <w:szCs w:val="20"/>
        </w:rPr>
        <w:t>Tog bort depth här på grund av att det är distributionen i sig.</w:t>
      </w:r>
    </w:p>
  </w:comment>
  <w:comment w:id="156" w:author="Max Lindmark" w:date="2022-04-19T16:49:00Z" w:initials="MOU">
    <w:p w14:paraId="7A064AE4" w14:textId="77777777" w:rsidR="00CA0747" w:rsidRDefault="00CA0747" w:rsidP="00B61F01">
      <w:r>
        <w:rPr>
          <w:rStyle w:val="CommentReference"/>
        </w:rPr>
        <w:annotationRef/>
      </w:r>
      <w:r>
        <w:rPr>
          <w:sz w:val="20"/>
          <w:szCs w:val="20"/>
        </w:rPr>
        <w:t xml:space="preserve">Ändrar till partly här för att en djupskillnad på 5 meter, som i sd 25, ger en förändrar syre på 0.3 ml/L. Så det är inte majoriteten av syreförändringen som förklaras med djupare distribution. </w:t>
      </w:r>
    </w:p>
  </w:comment>
  <w:comment w:id="167" w:author="Sean Anderson" w:date="2022-04-15T00:23:00Z" w:initials="SA">
    <w:p w14:paraId="18954F6D" w14:textId="5E740935" w:rsidR="004E704A" w:rsidRDefault="004E704A">
      <w:pPr>
        <w:pStyle w:val="CommentText"/>
      </w:pPr>
      <w:r>
        <w:rPr>
          <w:rStyle w:val="CommentReference"/>
        </w:rPr>
        <w:annotationRef/>
      </w:r>
      <w:r>
        <w:t>Match has or have with the other one in this sentence</w:t>
      </w:r>
    </w:p>
  </w:comment>
  <w:comment w:id="168" w:author="Max Lindmark" w:date="2021-12-20T07:00:00Z" w:initials="MOU">
    <w:p w14:paraId="03316663" w14:textId="77777777" w:rsidR="004E704A" w:rsidRDefault="004E704A" w:rsidP="0052642F">
      <w:pPr>
        <w:pStyle w:val="CommentText"/>
      </w:pPr>
      <w:r>
        <w:rPr>
          <w:rStyle w:val="CommentReference"/>
        </w:rPr>
        <w:annotationRef/>
      </w:r>
      <w:r>
        <w:rPr>
          <w:b/>
          <w:bCs/>
        </w:rPr>
        <w:t xml:space="preserve">Mich you wrote: </w:t>
      </w:r>
      <w:r>
        <w:cr/>
      </w:r>
      <w:r>
        <w:cr/>
        <w:t>“I don’t agree with this conclusion. We do not have the elements to draw such strong conclusion.”</w:t>
      </w:r>
      <w:r>
        <w:cr/>
      </w:r>
      <w:r>
        <w:cr/>
        <w:t xml:space="preserve">I changed a few words. Do you agree? Basically, the findings that condition declines everywhere and for all sizes to me strongly suggests that the decline of a specific prey seems like an unlikely driver (especially in the light of effect sizes). For instance, saduria is abundant in the southwest but condition declines etc. </w:t>
      </w:r>
    </w:p>
  </w:comment>
  <w:comment w:id="169" w:author="Michele Casini" w:date="2022-03-04T14:31:00Z" w:initials="MC">
    <w:p w14:paraId="5DA585A9" w14:textId="46AEB81C" w:rsidR="004E704A" w:rsidRDefault="004E704A">
      <w:pPr>
        <w:pStyle w:val="CommentText"/>
      </w:pPr>
      <w:r>
        <w:rPr>
          <w:rStyle w:val="CommentReference"/>
        </w:rPr>
        <w:annotationRef/>
      </w:r>
      <w:r>
        <w:t>I changed to 10, i.e. from the plateau to 2019.</w:t>
      </w:r>
    </w:p>
  </w:comment>
  <w:comment w:id="170" w:author="Max Lindmark" w:date="2022-03-07T22:41:00Z" w:initials="MOU">
    <w:p w14:paraId="6AE6BB34" w14:textId="77777777" w:rsidR="004E704A" w:rsidRDefault="004E704A" w:rsidP="00F3105A">
      <w:r>
        <w:rPr>
          <w:rStyle w:val="CommentReference"/>
        </w:rPr>
        <w:annotationRef/>
      </w:r>
      <w:r>
        <w:rPr>
          <w:sz w:val="20"/>
          <w:szCs w:val="20"/>
        </w:rPr>
        <w:t>good!</w:t>
      </w:r>
    </w:p>
  </w:comment>
  <w:comment w:id="172" w:author="Michele Casini" w:date="2022-04-17T15:38:00Z" w:initials="MC">
    <w:p w14:paraId="4C97D1B1" w14:textId="081ADACB" w:rsidR="004E704A" w:rsidRDefault="004E704A">
      <w:pPr>
        <w:pStyle w:val="CommentText"/>
      </w:pPr>
      <w:r>
        <w:rPr>
          <w:rStyle w:val="CommentReference"/>
        </w:rPr>
        <w:annotationRef/>
      </w:r>
      <w:r>
        <w:t xml:space="preserve">You mean liver parasites? </w:t>
      </w:r>
    </w:p>
  </w:comment>
  <w:comment w:id="173" w:author="Max Lindmark" w:date="2022-04-17T19:29:00Z" w:initials="MOU">
    <w:p w14:paraId="48FEBEAE" w14:textId="77777777" w:rsidR="004E704A" w:rsidRDefault="004E704A" w:rsidP="004E704A">
      <w:r>
        <w:rPr>
          <w:rStyle w:val="CommentReference"/>
        </w:rPr>
        <w:annotationRef/>
      </w:r>
      <w:r>
        <w:rPr>
          <w:sz w:val="20"/>
          <w:szCs w:val="20"/>
        </w:rPr>
        <w:t>yes</w:t>
      </w:r>
    </w:p>
  </w:comment>
  <w:comment w:id="171" w:author="Max Lindmark" w:date="2022-04-07T09:21:00Z" w:initials="MOU">
    <w:p w14:paraId="61146D12" w14:textId="6FE5EC3B" w:rsidR="004E704A" w:rsidRDefault="004E704A" w:rsidP="00F3105A">
      <w:r>
        <w:rPr>
          <w:rStyle w:val="CommentReference"/>
        </w:rPr>
        <w:annotationRef/>
      </w:r>
      <w:r>
        <w:rPr>
          <w:sz w:val="20"/>
          <w:szCs w:val="20"/>
        </w:rPr>
        <w:t>I think the increased competiion with flounder and the locking into a low cod state is very speculative and has not been shown yet convinsingly. And flounder increaseed mainyl in SD 24, which good condition. So I’d rather not go into that much detail this late in the discussion.</w:t>
      </w:r>
    </w:p>
  </w:comment>
  <w:comment w:id="174" w:author="Michele Casini" w:date="2022-04-17T15:28:00Z" w:initials="MC">
    <w:p w14:paraId="78CF12E8" w14:textId="10FCD03A" w:rsidR="004E704A" w:rsidRDefault="004E704A">
      <w:pPr>
        <w:pStyle w:val="CommentText"/>
      </w:pPr>
      <w:r>
        <w:rPr>
          <w:rStyle w:val="CommentReference"/>
        </w:rPr>
        <w:annotationRef/>
      </w:r>
      <w:r>
        <w:rPr>
          <w:rStyle w:val="CommentReference"/>
        </w:rPr>
        <w:t>This needs a little more info. An additional example, the decline in cod growth and therefore mean size with subsequent expected overlap with flounder diet also in older cod. If we add examples here, I would like to add the flounder story.</w:t>
      </w:r>
    </w:p>
  </w:comment>
  <w:comment w:id="177" w:author="Max Lindmark" w:date="2022-04-19T16:47:00Z" w:initials="MOU">
    <w:p w14:paraId="36B26DAC" w14:textId="77777777" w:rsidR="00CA0747" w:rsidRDefault="00A6194E" w:rsidP="00714F6B">
      <w:r>
        <w:rPr>
          <w:rStyle w:val="CommentReference"/>
        </w:rPr>
        <w:annotationRef/>
      </w:r>
      <w:r w:rsidR="00CA0747">
        <w:rPr>
          <w:sz w:val="20"/>
          <w:szCs w:val="20"/>
        </w:rPr>
        <w:t>I don’t like this here. Potential niche overlap is not the same as competition, so it needs more steps to explain it. Unlike parasites, we also include flounder in the model.</w:t>
      </w:r>
    </w:p>
    <w:p w14:paraId="7626350D" w14:textId="77777777" w:rsidR="00CA0747" w:rsidRDefault="00CA0747" w:rsidP="00714F6B"/>
    <w:p w14:paraId="32CE1E32" w14:textId="77777777" w:rsidR="00CA0747" w:rsidRDefault="00CA0747" w:rsidP="00714F6B">
      <w:r>
        <w:rPr>
          <w:sz w:val="20"/>
          <w:szCs w:val="20"/>
        </w:rPr>
        <w:t xml:space="preserve">Parasites is a good example because even the authors themselves say this is a problem now that they are in bad condition, not before when they were in good condition. </w:t>
      </w:r>
    </w:p>
  </w:comment>
  <w:comment w:id="175" w:author="Max Lindmark" w:date="2022-04-17T19:55:00Z" w:initials="MOU">
    <w:p w14:paraId="24B2E289" w14:textId="2869425A" w:rsidR="004E704A" w:rsidRDefault="004E704A" w:rsidP="004E704A">
      <w:r>
        <w:rPr>
          <w:rStyle w:val="CommentReference"/>
        </w:rPr>
        <w:annotationRef/>
      </w:r>
      <w:r>
        <w:rPr>
          <w:sz w:val="20"/>
          <w:szCs w:val="20"/>
        </w:rPr>
        <w:t>It’s just an example of effects that are big now but weren’t before</w:t>
      </w:r>
    </w:p>
  </w:comment>
  <w:comment w:id="216" w:author="Sean Anderson" w:date="2021-11-30T02:10:00Z" w:initials="SA">
    <w:p w14:paraId="3F630714" w14:textId="7DA95C83" w:rsidR="004E704A" w:rsidRDefault="004E704A">
      <w:pPr>
        <w:pStyle w:val="CommentText"/>
      </w:pPr>
      <w:r>
        <w:rPr>
          <w:rStyle w:val="CommentReference"/>
        </w:rPr>
        <w:annotationRef/>
      </w:r>
      <w:r>
        <w:t>Can we say this any other way? Maybe flip it around. Evaluating factors associated… would enable us to understand…</w:t>
      </w:r>
    </w:p>
  </w:comment>
  <w:comment w:id="217" w:author="Max Lindmark" w:date="2022-03-07T22:40:00Z" w:initials="MOU">
    <w:p w14:paraId="6BCBB1CB" w14:textId="77777777" w:rsidR="004E704A" w:rsidRDefault="004E704A" w:rsidP="00F3105A">
      <w:r>
        <w:rPr>
          <w:rStyle w:val="CommentReference"/>
        </w:rPr>
        <w:annotationRef/>
      </w:r>
      <w:r>
        <w:rPr>
          <w:sz w:val="20"/>
          <w:szCs w:val="20"/>
        </w:rPr>
        <w:t>yes!</w:t>
      </w:r>
    </w:p>
  </w:comment>
  <w:comment w:id="214" w:author="Michele Casini" w:date="2022-03-04T14:17:00Z" w:initials="MC">
    <w:p w14:paraId="3D05F900" w14:textId="00709D14" w:rsidR="004E704A" w:rsidRDefault="004E704A">
      <w:pPr>
        <w:pStyle w:val="CommentText"/>
      </w:pPr>
      <w:r>
        <w:rPr>
          <w:rStyle w:val="CommentReference"/>
        </w:rPr>
        <w:annotationRef/>
      </w:r>
      <w:r>
        <w:t>I think fine-scale analyses will hardly enlighten a potential effect on observed condition at capture, it depends on what we mean by fine-scale anyway. I would delete this sentence.</w:t>
      </w:r>
    </w:p>
  </w:comment>
  <w:comment w:id="215" w:author="Max Lindmark" w:date="2022-04-01T12:38:00Z" w:initials="MOU">
    <w:p w14:paraId="488FB7EC" w14:textId="77777777" w:rsidR="004E704A" w:rsidRDefault="004E704A" w:rsidP="00F3105A">
      <w:r>
        <w:rPr>
          <w:rStyle w:val="CommentReference"/>
        </w:rPr>
        <w:annotationRef/>
      </w:r>
      <w:r>
        <w:rPr>
          <w:sz w:val="20"/>
          <w:szCs w:val="20"/>
        </w:rPr>
        <w:t>I meant simply that we need spatial approaches in order to evalute drivers (where do we have high sprat densities? in which areas do flounder increase and condition decreases etc?)</w:t>
      </w:r>
    </w:p>
  </w:comment>
  <w:comment w:id="200" w:author="Michele Casini" w:date="2022-04-19T12:44:00Z" w:initials="MC">
    <w:p w14:paraId="0D4C4573" w14:textId="6AEB1B19" w:rsidR="002E5423" w:rsidRDefault="002E5423">
      <w:pPr>
        <w:pStyle w:val="CommentText"/>
      </w:pPr>
      <w:r>
        <w:rPr>
          <w:rStyle w:val="CommentReference"/>
        </w:rPr>
        <w:annotationRef/>
      </w:r>
      <w:r>
        <w:t>I don’t think local body condition can be explained by fine-scale food availability, for the inertia in this biological trait.</w:t>
      </w:r>
    </w:p>
  </w:comment>
  <w:comment w:id="201" w:author="Max Lindmark" w:date="2022-04-19T16:45:00Z" w:initials="MOU">
    <w:p w14:paraId="49CA04FE" w14:textId="77777777" w:rsidR="004D22FC" w:rsidRDefault="004D22FC" w:rsidP="00591591">
      <w:r>
        <w:rPr>
          <w:rStyle w:val="CommentReference"/>
        </w:rPr>
        <w:annotationRef/>
      </w:r>
      <w:r>
        <w:rPr>
          <w:sz w:val="20"/>
          <w:szCs w:val="20"/>
        </w:rPr>
        <w:t>Depends on what you mean by fine scale. I removed fine scale, because people read in to that differently. Because the point is we need to adress if from a spatiotemporal perspective.</w:t>
      </w:r>
    </w:p>
  </w:comment>
  <w:comment w:id="219" w:author="Michele Casini" w:date="2021-05-11T02:15:00Z" w:initials="MC">
    <w:p w14:paraId="32D90958" w14:textId="662E5A4A" w:rsidR="004E704A" w:rsidRPr="00D851B1" w:rsidRDefault="004E704A" w:rsidP="007748F1">
      <w:pPr>
        <w:pStyle w:val="CommentText"/>
      </w:pPr>
      <w:r>
        <w:rPr>
          <w:rStyle w:val="CommentReference"/>
        </w:rPr>
        <w:annotationRef/>
      </w:r>
      <w:r>
        <w:t xml:space="preserve">I </w:t>
      </w:r>
      <w:r w:rsidRPr="00D851B1">
        <w:t xml:space="preserve">cannot promise we can do this. </w:t>
      </w:r>
      <w:r>
        <w:t>In many journals it is ok to say “Data can be requested”.</w:t>
      </w:r>
    </w:p>
  </w:comment>
  <w:comment w:id="220" w:author="Max Lindmark" w:date="2021-08-26T17:05:00Z" w:initials="MOU">
    <w:p w14:paraId="4B484584" w14:textId="77777777" w:rsidR="004E704A" w:rsidRDefault="004E704A" w:rsidP="007748F1">
      <w:pPr>
        <w:pStyle w:val="CommentText"/>
      </w:pPr>
      <w:r>
        <w:rPr>
          <w:rStyle w:val="CommentReference"/>
        </w:rPr>
        <w:annotationRef/>
      </w:r>
      <w:r>
        <w:t xml:space="preserve">I prefer to keep it together with the code now and when we publish </w:t>
      </w:r>
      <w:r>
        <w:sym w:font="Wingdings" w:char="F04A"/>
      </w:r>
      <w:r>
        <w:t xml:space="preserve"> I have checked with Olavi for the pelagic data, ICES for Datras and Copernicus for environmental data, and they all ok’ed!</w:t>
      </w:r>
    </w:p>
  </w:comment>
  <w:comment w:id="222" w:author="Sean Anderson" w:date="2022-04-14T02:59:00Z" w:initials="SA">
    <w:p w14:paraId="22BEC503" w14:textId="798BF7FF" w:rsidR="004E704A" w:rsidRDefault="004E704A">
      <w:pPr>
        <w:pStyle w:val="CommentText"/>
      </w:pPr>
      <w:r>
        <w:rPr>
          <w:rStyle w:val="CommentReference"/>
        </w:rPr>
        <w:annotationRef/>
      </w:r>
      <w:r>
        <w:t xml:space="preserve">Use DOI link for the sdmTMB biorxiv link: </w:t>
      </w:r>
      <w:hyperlink r:id="rId5" w:history="1">
        <w:r w:rsidRPr="00FC662D">
          <w:rPr>
            <w:rStyle w:val="Hyperlink"/>
          </w:rPr>
          <w:t>https://doi.org/10.1101/2022.03.24.485545</w:t>
        </w:r>
      </w:hyperlink>
      <w:r>
        <w:t xml:space="preserve"> </w:t>
      </w:r>
    </w:p>
  </w:comment>
  <w:comment w:id="224" w:author="Michele Casini" w:date="2022-03-04T14:44:00Z" w:initials="MC">
    <w:p w14:paraId="309597B3" w14:textId="61DBB4E6" w:rsidR="004E704A" w:rsidRDefault="004E704A">
      <w:pPr>
        <w:pStyle w:val="CommentText"/>
      </w:pPr>
      <w:r>
        <w:rPr>
          <w:rStyle w:val="CommentReference"/>
        </w:rPr>
        <w:annotationRef/>
      </w:r>
      <w:r>
        <w:t>Do we need both A and C? It can be confusing to have 2 condition time-series.</w:t>
      </w:r>
    </w:p>
  </w:comment>
  <w:comment w:id="225" w:author="Max Lindmark" w:date="2022-03-19T10:24:00Z" w:initials="MOU">
    <w:p w14:paraId="012F3A28" w14:textId="77777777" w:rsidR="004E704A" w:rsidRDefault="004E704A" w:rsidP="00F3105A">
      <w:r>
        <w:rPr>
          <w:rStyle w:val="CommentReference"/>
        </w:rPr>
        <w:annotationRef/>
      </w:r>
      <w:r>
        <w:rPr>
          <w:sz w:val="20"/>
          <w:szCs w:val="20"/>
        </w:rPr>
        <w:t>not relevant anymore</w:t>
      </w:r>
    </w:p>
  </w:comment>
  <w:comment w:id="226" w:author="Sean Anderson" w:date="2021-10-27T21:18:00Z" w:initials="SA">
    <w:p w14:paraId="2713E4D4" w14:textId="77777777" w:rsidR="004E704A" w:rsidRDefault="004E704A" w:rsidP="001D1D86">
      <w:pPr>
        <w:pStyle w:val="CommentText"/>
      </w:pPr>
      <w:r>
        <w:rPr>
          <w:rStyle w:val="CommentReference"/>
        </w:rPr>
        <w:annotationRef/>
      </w:r>
      <w:r>
        <w:t>This is cool</w:t>
      </w:r>
    </w:p>
  </w:comment>
  <w:comment w:id="227" w:author="Sean Anderson" w:date="2021-10-27T20:49:00Z" w:initials="SA">
    <w:p w14:paraId="56B97919" w14:textId="77777777" w:rsidR="004E704A" w:rsidRDefault="004E704A" w:rsidP="001D1D86">
      <w:pPr>
        <w:pStyle w:val="CommentText"/>
      </w:pPr>
      <w:r>
        <w:rPr>
          <w:rStyle w:val="CommentReference"/>
        </w:rPr>
        <w:annotationRef/>
      </w:r>
      <w:r>
        <w:t>Is what I wrote correct?</w:t>
      </w:r>
    </w:p>
  </w:comment>
  <w:comment w:id="228" w:author="Max Lindmark" w:date="2021-12-09T08:28:00Z" w:initials="MOU">
    <w:p w14:paraId="2467A29A" w14:textId="77777777" w:rsidR="004E704A" w:rsidRDefault="004E704A" w:rsidP="001D1D86">
      <w:pPr>
        <w:pStyle w:val="CommentText"/>
      </w:pPr>
      <w:r>
        <w:rPr>
          <w:rStyle w:val="CommentReference"/>
        </w:rPr>
        <w:annotationRef/>
      </w:r>
      <w:r>
        <w:t>it was at that point but not anymore! see comment below</w:t>
      </w:r>
    </w:p>
  </w:comment>
  <w:comment w:id="229" w:author="Michele Casini" w:date="2022-03-04T14:48:00Z" w:initials="MC">
    <w:p w14:paraId="36D5C4B7" w14:textId="77777777" w:rsidR="004E704A" w:rsidRDefault="004E704A" w:rsidP="001D1D86">
      <w:pPr>
        <w:pStyle w:val="CommentText"/>
      </w:pPr>
      <w:r>
        <w:rPr>
          <w:rStyle w:val="CommentReference"/>
        </w:rPr>
        <w:annotationRef/>
      </w:r>
      <w:r>
        <w:t>Also for 1993, when the area missed 50% of the coverage? I do not recall, but it must be clear in the Methods that this filling has been done only for the mapping and not for the condition model.</w:t>
      </w:r>
    </w:p>
  </w:comment>
  <w:comment w:id="230" w:author="Max Lindmark" w:date="2022-03-07T22:45:00Z" w:initials="MOU">
    <w:p w14:paraId="1F60DDF9" w14:textId="77777777" w:rsidR="004E704A" w:rsidRDefault="004E704A" w:rsidP="00F3105A">
      <w:r>
        <w:rPr>
          <w:rStyle w:val="CommentReference"/>
        </w:rPr>
        <w:annotationRef/>
      </w:r>
      <w:r>
        <w:rPr>
          <w:sz w:val="20"/>
          <w:szCs w:val="20"/>
        </w:rPr>
        <w:t>filling is done for prediction (extrapolation), not fitting! I think it says so clearly now</w:t>
      </w:r>
    </w:p>
  </w:comment>
  <w:comment w:id="231" w:author="Sean Anderson" w:date="2021-10-27T20:47:00Z" w:initials="SA">
    <w:p w14:paraId="0ADDD92D" w14:textId="6230527A" w:rsidR="004E704A" w:rsidRDefault="004E704A" w:rsidP="001D1D86">
      <w:pPr>
        <w:pStyle w:val="CommentText"/>
      </w:pPr>
      <w:r>
        <w:rPr>
          <w:rStyle w:val="CommentReference"/>
        </w:rPr>
        <w:annotationRef/>
      </w:r>
      <w:r>
        <w:t>Is this simpler to just state this is alpha? I know this is technically true, but this made me think this was spatially projected and summed… or am I wrong?</w:t>
      </w:r>
    </w:p>
  </w:comment>
  <w:comment w:id="232" w:author="Max Lindmark" w:date="2021-12-14T09:23:00Z" w:initials="MOU">
    <w:p w14:paraId="7BE15236" w14:textId="77777777" w:rsidR="004E704A" w:rsidRDefault="004E704A" w:rsidP="001D1D86">
      <w:pPr>
        <w:pStyle w:val="CommentText"/>
      </w:pPr>
      <w:r>
        <w:rPr>
          <w:rStyle w:val="CommentReference"/>
        </w:rPr>
        <w:annotationRef/>
      </w:r>
      <w:r>
        <w:t>see e-mail</w:t>
      </w:r>
    </w:p>
  </w:comment>
  <w:comment w:id="235" w:author="Sean Anderson" w:date="2021-10-27T21:04:00Z" w:initials="SA">
    <w:p w14:paraId="527428C3" w14:textId="183974EA" w:rsidR="004E704A" w:rsidRDefault="004E704A">
      <w:pPr>
        <w:pStyle w:val="CommentText"/>
      </w:pPr>
      <w:r>
        <w:rPr>
          <w:rStyle w:val="CommentReference"/>
        </w:rPr>
        <w:annotationRef/>
      </w:r>
      <w:r>
        <w:t>Is it possible to extend the land polygons a bit so they aren’t all cut off? Not a big deal. Also, get those nice country labels on the first map?</w:t>
      </w:r>
    </w:p>
  </w:comment>
  <w:comment w:id="236" w:author="Max Lindmark" w:date="2021-12-09T08:13:00Z" w:initials="MOU">
    <w:p w14:paraId="40F1B3B9" w14:textId="7C0A6EC8" w:rsidR="004E704A" w:rsidRDefault="004E704A" w:rsidP="00F063CF">
      <w:pPr>
        <w:pStyle w:val="CommentText"/>
      </w:pPr>
      <w:r>
        <w:rPr>
          <w:rStyle w:val="CommentReference"/>
        </w:rPr>
        <w:annotationRef/>
      </w:r>
      <w:r>
        <w:t>like this you mean?</w:t>
      </w:r>
    </w:p>
  </w:comment>
  <w:comment w:id="237" w:author="Sean Anderson" w:date="2022-04-15T00:27:00Z" w:initials="SA">
    <w:p w14:paraId="26232251" w14:textId="0E79E710" w:rsidR="004E704A" w:rsidRDefault="004E704A">
      <w:pPr>
        <w:pStyle w:val="CommentText"/>
      </w:pPr>
      <w:r>
        <w:rPr>
          <w:rStyle w:val="CommentReference"/>
        </w:rPr>
        <w:annotationRef/>
      </w:r>
      <w:r>
        <w:t>Looks great</w:t>
      </w:r>
    </w:p>
  </w:comment>
  <w:comment w:id="233" w:author="Michele Casini" w:date="2022-03-04T14:54:00Z" w:initials="MC">
    <w:p w14:paraId="0588CBDE" w14:textId="3877FA81" w:rsidR="004E704A" w:rsidRDefault="004E704A">
      <w:pPr>
        <w:pStyle w:val="CommentText"/>
      </w:pPr>
      <w:r>
        <w:rPr>
          <w:rStyle w:val="CommentReference"/>
        </w:rPr>
        <w:annotationRef/>
      </w:r>
      <w:r>
        <w:t>I would not show predictions for areas never sampled, or I would add a line separating this area. I believe that these areas never sampled were not used to construct the condition time series in Fig. 1? Need to be specified in text and/or captions for clearity.</w:t>
      </w:r>
    </w:p>
  </w:comment>
  <w:comment w:id="234" w:author="Max Lindmark" w:date="2022-03-19T09:55:00Z" w:initials="MOU">
    <w:p w14:paraId="493BF51E" w14:textId="77777777" w:rsidR="004E704A" w:rsidRDefault="004E704A" w:rsidP="00F3105A">
      <w:r>
        <w:rPr>
          <w:rStyle w:val="CommentReference"/>
        </w:rPr>
        <w:annotationRef/>
      </w:r>
      <w:r>
        <w:rPr>
          <w:sz w:val="20"/>
          <w:szCs w:val="20"/>
        </w:rPr>
        <w:t xml:space="preserve">I’ve now removed grid cells with depths that were never really sampled (d within 10 and 120 m) from the plot. </w:t>
      </w:r>
      <w:r>
        <w:rPr>
          <w:sz w:val="20"/>
          <w:szCs w:val="20"/>
        </w:rPr>
        <w:cr/>
      </w:r>
      <w:r>
        <w:rPr>
          <w:sz w:val="20"/>
          <w:szCs w:val="20"/>
        </w:rPr>
        <w:cr/>
        <w:t>But, the whole grid is used to construct the indexes. that’s the point of these indexes! For cpue, we want to get an index of the biomass in the whole area—not just in cod-habitats. This is because cod habitat is defined by more variables than depth, so where do we draw the line? Also, some interpolation between unsampled areas is the point of the approach!.</w:t>
      </w:r>
      <w:r>
        <w:rPr>
          <w:sz w:val="20"/>
          <w:szCs w:val="20"/>
        </w:rPr>
        <w:cr/>
      </w:r>
      <w:r>
        <w:rPr>
          <w:sz w:val="20"/>
          <w:szCs w:val="20"/>
        </w:rPr>
        <w:cr/>
        <w:t>The difference between this and filtering the prediction grid for depth is very very minimal (for both condition and density) (because of covariates)</w:t>
      </w:r>
    </w:p>
  </w:comment>
  <w:comment w:id="240" w:author="Sean Anderson" w:date="2021-10-27T20:49:00Z" w:initials="SA">
    <w:p w14:paraId="7E24CA47" w14:textId="1C375B04" w:rsidR="004E704A" w:rsidRDefault="004E704A">
      <w:pPr>
        <w:pStyle w:val="CommentText"/>
      </w:pPr>
      <w:r>
        <w:rPr>
          <w:rStyle w:val="CommentReference"/>
        </w:rPr>
        <w:annotationRef/>
      </w:r>
      <w:r>
        <w:t>Is what I wrote correct?</w:t>
      </w:r>
    </w:p>
  </w:comment>
  <w:comment w:id="241" w:author="Max Lindmark" w:date="2021-12-09T08:28:00Z" w:initials="MOU">
    <w:p w14:paraId="03BC732D" w14:textId="6935BEF5" w:rsidR="004E704A" w:rsidRDefault="004E704A" w:rsidP="004F6C6D">
      <w:pPr>
        <w:pStyle w:val="CommentText"/>
      </w:pPr>
      <w:r>
        <w:rPr>
          <w:rStyle w:val="CommentReference"/>
        </w:rPr>
        <w:annotationRef/>
      </w:r>
      <w:r>
        <w:t>it was at that point but not anymore! see comment below</w:t>
      </w:r>
    </w:p>
  </w:comment>
  <w:comment w:id="238" w:author="Mayya Gogina" w:date="2022-01-06T21:44:00Z" w:initials="MG">
    <w:p w14:paraId="77C81A2F" w14:textId="18282CFB" w:rsidR="004E704A" w:rsidRPr="00BF29A5" w:rsidRDefault="004E704A">
      <w:pPr>
        <w:pStyle w:val="CommentText"/>
        <w:rPr>
          <w:i/>
        </w:rPr>
      </w:pPr>
      <w:r>
        <w:rPr>
          <w:rStyle w:val="CommentReference"/>
        </w:rPr>
        <w:annotationRef/>
      </w:r>
      <w:r>
        <w:rPr>
          <w:noProof/>
        </w:rPr>
        <w:t>i would also suggest to show ICES rectangles here on the first map (i.e. not only in SI), if possible, so that the reader from outside could e.g. link info in figure 1 to location... but if not feasible now, that could wait for reviewers opinion</w:t>
      </w:r>
    </w:p>
  </w:comment>
  <w:comment w:id="239" w:author="Max Lindmark" w:date="2022-03-19T10:25:00Z" w:initials="MOU">
    <w:p w14:paraId="240F99B4" w14:textId="77777777" w:rsidR="004E704A" w:rsidRDefault="004E704A" w:rsidP="00F3105A">
      <w:r>
        <w:rPr>
          <w:rStyle w:val="CommentReference"/>
        </w:rPr>
        <w:annotationRef/>
      </w:r>
      <w:r>
        <w:rPr>
          <w:sz w:val="20"/>
          <w:szCs w:val="20"/>
        </w:rPr>
        <w:t>I think for clarity, it can wait. But I improved the plot in the SI!</w:t>
      </w:r>
    </w:p>
  </w:comment>
  <w:comment w:id="242" w:author="Michele Casini" w:date="2022-03-04T14:53:00Z" w:initials="MC">
    <w:p w14:paraId="786407F0" w14:textId="058857C0" w:rsidR="004E704A" w:rsidRDefault="004E704A">
      <w:pPr>
        <w:pStyle w:val="CommentText"/>
      </w:pPr>
      <w:r>
        <w:rPr>
          <w:rStyle w:val="CommentReference"/>
        </w:rPr>
        <w:annotationRef/>
      </w:r>
      <w:r>
        <w:t>Start from 1994 because in 1993 the coverage was very low? In this case very good.</w:t>
      </w:r>
    </w:p>
  </w:comment>
  <w:comment w:id="243" w:author="Max Lindmark" w:date="2022-03-19T10:26:00Z" w:initials="MOU">
    <w:p w14:paraId="2DCDE0CC" w14:textId="77777777" w:rsidR="004E704A" w:rsidRDefault="004E704A" w:rsidP="00F3105A">
      <w:r>
        <w:rPr>
          <w:rStyle w:val="CommentReference"/>
        </w:rPr>
        <w:annotationRef/>
      </w:r>
      <w:r>
        <w:rPr>
          <w:sz w:val="20"/>
          <w:szCs w:val="20"/>
        </w:rPr>
        <w:t>Partly yes</w:t>
      </w:r>
    </w:p>
  </w:comment>
  <w:comment w:id="244" w:author="Sean Anderson" w:date="2022-01-13T22:52:00Z" w:initials="SA">
    <w:p w14:paraId="34BC812E" w14:textId="4E35C6DA" w:rsidR="004E704A" w:rsidRDefault="004E704A">
      <w:pPr>
        <w:pStyle w:val="CommentText"/>
      </w:pPr>
      <w:r>
        <w:rPr>
          <w:rStyle w:val="CommentReference"/>
        </w:rPr>
        <w:annotationRef/>
      </w:r>
      <w:r>
        <w:t>Sweet figure.</w:t>
      </w:r>
    </w:p>
  </w:comment>
  <w:comment w:id="245" w:author="Max Lindmark" w:date="2022-03-19T10:26:00Z" w:initials="MOU">
    <w:p w14:paraId="25629CF9" w14:textId="77777777" w:rsidR="004E704A" w:rsidRDefault="004E704A" w:rsidP="00F3105A">
      <w:r>
        <w:rPr>
          <w:rStyle w:val="CommentReference"/>
        </w:rPr>
        <w:annotationRef/>
      </w:r>
      <w:r>
        <w:rPr>
          <w:sz w:val="20"/>
          <w:szCs w:val="20"/>
        </w:rPr>
        <w:t>Thanks!</w:t>
      </w:r>
    </w:p>
  </w:comment>
  <w:comment w:id="246" w:author="Sean Anderson" w:date="2021-10-27T21:12:00Z" w:initials="SA">
    <w:p w14:paraId="4ED761DD" w14:textId="532CC416" w:rsidR="004E704A" w:rsidRDefault="004E704A">
      <w:pPr>
        <w:pStyle w:val="CommentText"/>
      </w:pPr>
      <w:r>
        <w:rPr>
          <w:rStyle w:val="CommentReference"/>
        </w:rPr>
        <w:annotationRef/>
      </w:r>
      <w:r>
        <w:t>Is sigmaE really bigger than sigmaO!? Perhaps because you have so many fixed effects that are helping spatially.</w:t>
      </w:r>
    </w:p>
  </w:comment>
  <w:comment w:id="247" w:author="Max Lindmark" w:date="2021-12-14T09:34:00Z" w:initials="MOU">
    <w:p w14:paraId="173DBAD2" w14:textId="5255A14C" w:rsidR="004E704A" w:rsidRDefault="004E704A" w:rsidP="00344EED">
      <w:pPr>
        <w:pStyle w:val="CommentText"/>
      </w:pPr>
      <w:r>
        <w:rPr>
          <w:rStyle w:val="CommentReference"/>
        </w:rPr>
        <w:annotationRef/>
      </w:r>
      <w:r>
        <w:t xml:space="preserve">Yes! I had not though about it, but basically you expect spatial variation to be larger than the spatiotemporal one? It seems actually that James Thorson found slightly larger sigma_E than sigma_O in this 2015 paper: </w:t>
      </w:r>
      <w:hyperlink r:id="rId6" w:history="1">
        <w:r w:rsidRPr="00C71F87">
          <w:rPr>
            <w:rStyle w:val="Hyperlink"/>
          </w:rPr>
          <w:t>https://doi.org/10.3354/meps11204</w:t>
        </w:r>
      </w:hyperlink>
      <w:r>
        <w:t xml:space="preserve"> </w:t>
      </w:r>
    </w:p>
  </w:comment>
  <w:comment w:id="248" w:author="Mayya Gogina" w:date="2022-01-06T23:32:00Z" w:initials="MG">
    <w:p w14:paraId="4A8A84B6" w14:textId="77777777" w:rsidR="004E704A" w:rsidRDefault="004E704A">
      <w:pPr>
        <w:pStyle w:val="CommentText"/>
      </w:pPr>
      <w:r>
        <w:rPr>
          <w:rStyle w:val="CommentReference"/>
        </w:rPr>
        <w:annotationRef/>
      </w:r>
      <w:r>
        <w:t>Yeap, very interesting! So I keept thinking of it: indeed we would expect that overall spatial variation (and random effects) exceed temporal, but intuitively we would not expect that spatial variation would exceed spatiotemporal. For California groundfish Thorson (2015) say that "annually varying spatial differences have nearly twice the magnitude of persistent spatial differences in condition"</w:t>
      </w:r>
    </w:p>
    <w:p w14:paraId="38FF791A" w14:textId="0A7AC559" w:rsidR="004E704A" w:rsidRDefault="004E704A">
      <w:pPr>
        <w:pStyle w:val="CommentText"/>
      </w:pPr>
      <w:r>
        <w:t xml:space="preserve">So, the other way around, we would not expect that differences between locations are more common to stay exactly the same than variable rates and even directions of change between locations. And, at least to me, that does not seem to be so </w:t>
      </w:r>
      <w:r w:rsidRPr="00010DBE">
        <w:t>peculiar</w:t>
      </w:r>
      <w:r>
        <w:t xml:space="preserve"> anymore</w:t>
      </w:r>
      <w:r>
        <w:sym w:font="Wingdings" w:char="F04A"/>
      </w:r>
    </w:p>
  </w:comment>
  <w:comment w:id="249" w:author="Sean Anderson" w:date="2022-01-13T22:53:00Z" w:initials="SA">
    <w:p w14:paraId="01EF7305" w14:textId="12C1C3F7" w:rsidR="004E704A" w:rsidRDefault="004E704A">
      <w:pPr>
        <w:pStyle w:val="CommentText"/>
      </w:pPr>
      <w:r>
        <w:rPr>
          <w:rStyle w:val="CommentReference"/>
        </w:rPr>
        <w:annotationRef/>
      </w:r>
      <w:r>
        <w:t xml:space="preserve">Great, that’s all fine. I guess this is quite different than abundance or biomass where we generally see the opposite. Oh, other factor is this is AR1 and it’s parametrized as the marginal steady-state SD. So, if it’s wandering around a bit temporally that will inflate the marginal SD. </w:t>
      </w:r>
    </w:p>
  </w:comment>
  <w:comment w:id="250" w:author="Max Lindmark" w:date="2022-03-19T10:29:00Z" w:initials="MOU">
    <w:p w14:paraId="12BC8FAF" w14:textId="77777777" w:rsidR="004E704A" w:rsidRDefault="004E704A" w:rsidP="00F3105A">
      <w:r>
        <w:rPr>
          <w:rStyle w:val="CommentReference"/>
        </w:rPr>
        <w:annotationRef/>
      </w:r>
      <w:r>
        <w:rPr>
          <w:sz w:val="20"/>
          <w:szCs w:val="20"/>
        </w:rPr>
        <w:t>Thanks for the input both! i think e.g. depth being a non-time varying variable with a relatively large effect could contribute to the smaller sigma_O</w:t>
      </w:r>
    </w:p>
  </w:comment>
  <w:comment w:id="251" w:author="Max Lindmark" w:date="2021-12-14T09:27:00Z" w:initials="MOU">
    <w:p w14:paraId="4B99BC7C" w14:textId="66E0D795" w:rsidR="004E704A" w:rsidRDefault="004E704A" w:rsidP="00776F9D">
      <w:pPr>
        <w:pStyle w:val="CommentText"/>
      </w:pPr>
      <w:r>
        <w:rPr>
          <w:rStyle w:val="CommentReference"/>
        </w:rPr>
        <w:annotationRef/>
      </w:r>
      <w:r>
        <w:t>New layout! I don’t order them by effect size anymore, but grouped by “variable”. I thought this made more sense now that we have several variables at different scales.</w:t>
      </w:r>
    </w:p>
  </w:comment>
  <w:comment w:id="252" w:author="Sean Anderson" w:date="2022-01-13T22:50:00Z" w:initials="SA">
    <w:p w14:paraId="0FFD3B60" w14:textId="224EAA48" w:rsidR="004E704A" w:rsidRDefault="004E704A">
      <w:pPr>
        <w:pStyle w:val="CommentText"/>
      </w:pPr>
      <w:r>
        <w:rPr>
          <w:rStyle w:val="CommentReference"/>
        </w:rPr>
        <w:annotationRef/>
      </w:r>
      <w:r>
        <w:t>Note essential but I might go Gelman on this and turn off the bars at the end of the line segments. The bars focus the eye on the end points, which are arbitrary and should be fading to zero. Focus should be on the middle and less as you go towards the ends. (Sometimes he likes to show 50% CIs as thicker and 95% CIs as thinner, but not essential.)</w:t>
      </w:r>
    </w:p>
  </w:comment>
  <w:comment w:id="253" w:author="Max Lindmark" w:date="2022-03-19T10:33:00Z" w:initials="MOU">
    <w:p w14:paraId="5ACEB860" w14:textId="77777777" w:rsidR="004E704A" w:rsidRDefault="004E704A" w:rsidP="00F3105A">
      <w:r>
        <w:rPr>
          <w:rStyle w:val="CommentReference"/>
        </w:rPr>
        <w:annotationRef/>
      </w:r>
      <w:r>
        <w:rPr>
          <w:sz w:val="20"/>
          <w:szCs w:val="20"/>
        </w:rPr>
        <w:t>Thanks for the advice! I will stick to removing the vertical bars (for now I only have 95% CIs, but also since they are quite narrow in this plot maybe if wouldnt be so clear anyway!</w:t>
      </w:r>
    </w:p>
  </w:comment>
  <w:comment w:id="254" w:author="Mayya Gogina" w:date="2022-01-06T22:16:00Z" w:initials="MG">
    <w:p w14:paraId="6BA4602F" w14:textId="47842293" w:rsidR="004E704A" w:rsidRDefault="004E704A">
      <w:pPr>
        <w:pStyle w:val="CommentText"/>
      </w:pPr>
      <w:r>
        <w:rPr>
          <w:rStyle w:val="CommentReference"/>
        </w:rPr>
        <w:annotationRef/>
      </w:r>
      <w:r>
        <w:rPr>
          <w:noProof/>
        </w:rPr>
        <w:t>it is a bit confusing that in line 158 it sais “</w:t>
      </w:r>
      <w:r w:rsidRPr="00910CA6">
        <w:t xml:space="preserve"> </w:t>
      </w:r>
      <w:r>
        <w:t>The parameters</w:t>
      </w:r>
      <w:r w:rsidRPr="00C038C3">
        <w:t xml:space="preserve">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Pr="00C038C3">
        <w:rPr>
          <w:b/>
          <w:bCs/>
        </w:rPr>
        <w:t xml:space="preserve"> </w:t>
      </w:r>
      <w:r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Pr="00C038C3">
        <w:t xml:space="preserve"> represent spatial and spatiotemporal random effects, respectively</w:t>
      </w:r>
      <w:r>
        <w:rPr>
          <w:noProof/>
        </w:rPr>
        <w:t>”, and here totaly different abbreviation is used. Should that be more consistent?</w:t>
      </w:r>
    </w:p>
  </w:comment>
  <w:comment w:id="255" w:author="Sean Anderson" w:date="2022-01-13T22:55:00Z" w:initials="SA">
    <w:p w14:paraId="159302DF" w14:textId="4A6F9F11" w:rsidR="004E704A" w:rsidRDefault="004E704A">
      <w:pPr>
        <w:pStyle w:val="CommentText"/>
      </w:pPr>
      <w:r>
        <w:rPr>
          <w:rStyle w:val="CommentReference"/>
        </w:rPr>
        <w:annotationRef/>
      </w:r>
      <w:r>
        <w:t xml:space="preserve">It is consistent for those that know their Greek symbols! Epsilon and Omega. I think you now have these defined above. I think it’s fine. </w:t>
      </w:r>
    </w:p>
  </w:comment>
  <w:comment w:id="256" w:author="Max Lindmark" w:date="2022-03-19T10:34:00Z" w:initials="MOU">
    <w:p w14:paraId="3F2A9D10" w14:textId="77777777" w:rsidR="004E704A" w:rsidRDefault="004E704A" w:rsidP="00F3105A">
      <w:r>
        <w:rPr>
          <w:rStyle w:val="CommentReference"/>
        </w:rPr>
        <w:annotationRef/>
      </w:r>
      <w:r>
        <w:rPr>
          <w:sz w:val="20"/>
          <w:szCs w:val="20"/>
        </w:rPr>
        <w:t>Thanks for the input Mayya! I think I will keep as it is though for now!</w:t>
      </w:r>
    </w:p>
  </w:comment>
  <w:comment w:id="257" w:author="Michele Casini" w:date="2022-03-04T14:57:00Z" w:initials="MC">
    <w:p w14:paraId="05FDF02B" w14:textId="60D8552A" w:rsidR="004E704A" w:rsidRDefault="004E704A">
      <w:pPr>
        <w:pStyle w:val="CommentText"/>
      </w:pPr>
      <w:r>
        <w:rPr>
          <w:rStyle w:val="CommentReference"/>
        </w:rPr>
        <w:annotationRef/>
      </w:r>
      <w:r>
        <w:t>I would use 1994 and 2018 to be consistent with Fig. 2, actually I would use in both first reliable year (1994) and last year (2019).</w:t>
      </w:r>
    </w:p>
    <w:p w14:paraId="2FC7DF6D" w14:textId="0D942EA4" w:rsidR="004E704A" w:rsidRDefault="004E704A">
      <w:pPr>
        <w:pStyle w:val="CommentText"/>
      </w:pPr>
    </w:p>
    <w:p w14:paraId="08CE0D04" w14:textId="6336534B" w:rsidR="004E704A" w:rsidRDefault="004E704A">
      <w:pPr>
        <w:pStyle w:val="CommentText"/>
      </w:pPr>
      <w:r>
        <w:t>This figure is not presented in the Results. I’m not even sure if it is necessary in the main body of the text, but I have no objection if we want to keep it. But in this case it should be presented earlier?</w:t>
      </w:r>
    </w:p>
  </w:comment>
  <w:comment w:id="258" w:author="Max Lindmark" w:date="2022-03-18T09:54:00Z" w:initials="MOU">
    <w:p w14:paraId="1AE00801" w14:textId="77777777" w:rsidR="004E704A" w:rsidRDefault="004E704A" w:rsidP="00F3105A">
      <w:r>
        <w:rPr>
          <w:rStyle w:val="CommentReference"/>
        </w:rPr>
        <w:annotationRef/>
      </w:r>
      <w:r>
        <w:rPr>
          <w:sz w:val="20"/>
          <w:szCs w:val="20"/>
        </w:rPr>
        <w:t>good idea, of the options I prefer 1994 and 2018. This to match condition, and there I want to use those years becayuse 94 is first year with good coverage as you say, and 2018 is a late year with good contrast (2019 is actually a bit higher in condition, so the map has lower contrast). We do plot all maps in the SI, so I don’t think it matters that much!</w:t>
      </w:r>
    </w:p>
  </w:comment>
  <w:comment w:id="259" w:author="Max Lindmark" w:date="2022-03-19T10:12:00Z" w:initials="MOU">
    <w:p w14:paraId="2DA2E40C" w14:textId="77777777" w:rsidR="004E704A" w:rsidRDefault="004E704A" w:rsidP="00F3105A">
      <w:r>
        <w:rPr>
          <w:rStyle w:val="CommentReference"/>
        </w:rPr>
        <w:annotationRef/>
      </w:r>
      <w:r>
        <w:rPr>
          <w:sz w:val="20"/>
          <w:szCs w:val="20"/>
        </w:rPr>
        <w:t>I removed deep areas from the map and fixed the margins of panel A and B</w:t>
      </w:r>
    </w:p>
  </w:comment>
  <w:comment w:id="260" w:author="Sean Anderson" w:date="2021-10-27T20:37:00Z" w:initials="SA">
    <w:p w14:paraId="659C0C7A" w14:textId="5D1377F3" w:rsidR="004E704A" w:rsidRDefault="004E704A">
      <w:pPr>
        <w:pStyle w:val="CommentText"/>
      </w:pPr>
      <w:r>
        <w:rPr>
          <w:rStyle w:val="CommentReference"/>
        </w:rPr>
        <w:annotationRef/>
      </w:r>
      <w:r>
        <w:t>Is this bias corrected? If not, see sdmTMB::get_index_sims() as a way that appears to work well but be much much faster.</w:t>
      </w:r>
    </w:p>
  </w:comment>
  <w:comment w:id="261" w:author="Max Lindmark" w:date="2021-12-14T09:36:00Z" w:initials="MOU">
    <w:p w14:paraId="49136FC8" w14:textId="1ECDECCB" w:rsidR="004E704A" w:rsidRDefault="004E704A" w:rsidP="00344EED">
      <w:pPr>
        <w:pStyle w:val="CommentText"/>
      </w:pPr>
      <w:r>
        <w:rPr>
          <w:rStyle w:val="CommentReference"/>
        </w:rPr>
        <w:annotationRef/>
      </w:r>
      <w:r>
        <w:t xml:space="preserve">It was not actually. Wow thanks! This was so much faster… and minimal difference. </w:t>
      </w:r>
    </w:p>
  </w:comment>
  <w:comment w:id="262" w:author="Sean Anderson" w:date="2022-01-13T22:56:00Z" w:initials="SA">
    <w:p w14:paraId="4D591316" w14:textId="53F64906" w:rsidR="004E704A" w:rsidRDefault="004E704A">
      <w:pPr>
        <w:pStyle w:val="CommentText"/>
      </w:pPr>
      <w:r>
        <w:rPr>
          <w:rStyle w:val="CommentReference"/>
        </w:rPr>
        <w:annotationRef/>
      </w:r>
      <w:r>
        <w:t>Awesome; this continues to test well in everything I’ve simulation tested</w:t>
      </w:r>
    </w:p>
  </w:comment>
  <w:comment w:id="263" w:author="Sean Anderson" w:date="2021-10-27T20:38:00Z" w:initials="SA">
    <w:p w14:paraId="7A4287EB" w14:textId="5FE4FD8C" w:rsidR="004E704A" w:rsidRDefault="004E704A">
      <w:pPr>
        <w:pStyle w:val="CommentText"/>
      </w:pPr>
      <w:r>
        <w:rPr>
          <w:rStyle w:val="CommentReference"/>
        </w:rPr>
        <w:annotationRef/>
      </w:r>
      <w:r>
        <w:t>This is super pretty!</w:t>
      </w:r>
    </w:p>
  </w:comment>
  <w:comment w:id="264" w:author="Max Lindmark" w:date="2021-12-14T09:36:00Z" w:initials="MOU">
    <w:p w14:paraId="6BA87C44" w14:textId="4C5D9DF6" w:rsidR="004E704A" w:rsidRDefault="004E704A" w:rsidP="00344EED">
      <w:pPr>
        <w:pStyle w:val="CommentText"/>
      </w:pPr>
      <w:r>
        <w:rPr>
          <w:rStyle w:val="CommentReference"/>
        </w:rPr>
        <w:annotationRef/>
      </w:r>
      <w:r>
        <w:t>Thanks :)</w:t>
      </w:r>
    </w:p>
  </w:comment>
  <w:comment w:id="265" w:author="Sean Anderson" w:date="2022-01-13T23:01:00Z" w:initials="SA">
    <w:p w14:paraId="5470ABC6" w14:textId="77777777" w:rsidR="004E704A" w:rsidRDefault="004E704A">
      <w:pPr>
        <w:pStyle w:val="CommentText"/>
      </w:pPr>
      <w:r>
        <w:rPr>
          <w:rStyle w:val="CommentReference"/>
        </w:rPr>
        <w:annotationRef/>
      </w:r>
      <w:r>
        <w:t>My only fear with this representation (and an earlier similar one) is that an editor/reviewer/reader while glance quickly and think the result is incredibly uncertain and meaningless.</w:t>
      </w:r>
    </w:p>
    <w:p w14:paraId="0336DB82" w14:textId="77777777" w:rsidR="004E704A" w:rsidRDefault="004E704A">
      <w:pPr>
        <w:pStyle w:val="CommentText"/>
      </w:pPr>
    </w:p>
    <w:p w14:paraId="69241BE8" w14:textId="7AEBCA62" w:rsidR="004E704A" w:rsidRDefault="004E704A">
      <w:pPr>
        <w:pStyle w:val="CommentText"/>
      </w:pPr>
      <w:r>
        <w:t>In reality, I imagine it’s a clearer trend for any one point in space, but it’s the natural spatial variability that gives this the giant range.</w:t>
      </w:r>
    </w:p>
    <w:p w14:paraId="0F180AFC" w14:textId="77777777" w:rsidR="004E704A" w:rsidRDefault="004E704A">
      <w:pPr>
        <w:pStyle w:val="CommentText"/>
      </w:pPr>
    </w:p>
    <w:p w14:paraId="1C272323" w14:textId="77777777" w:rsidR="004E704A" w:rsidRDefault="004E704A">
      <w:pPr>
        <w:pStyle w:val="CommentText"/>
      </w:pPr>
      <w:r>
        <w:t>Options:</w:t>
      </w:r>
    </w:p>
    <w:p w14:paraId="1EB89BB6" w14:textId="30EC91D3" w:rsidR="004E704A" w:rsidRDefault="004E704A" w:rsidP="00FF58C9">
      <w:pPr>
        <w:pStyle w:val="CommentText"/>
        <w:numPr>
          <w:ilvl w:val="0"/>
          <w:numId w:val="6"/>
        </w:numPr>
      </w:pPr>
      <w:r>
        <w:t xml:space="preserve"> Leave as is, maybe it’s fine?</w:t>
      </w:r>
    </w:p>
    <w:p w14:paraId="1A87FAAC" w14:textId="2B7DF68E" w:rsidR="004E704A" w:rsidRDefault="004E704A" w:rsidP="00FF58C9">
      <w:pPr>
        <w:pStyle w:val="CommentText"/>
        <w:numPr>
          <w:ilvl w:val="0"/>
          <w:numId w:val="6"/>
        </w:numPr>
      </w:pPr>
      <w:r>
        <w:t xml:space="preserve"> Pick 3-5 example small areas from the full map and plot each trend here with uncertainty (fairly easy to post-process if this comes from the predict(sims)) output</w:t>
      </w:r>
    </w:p>
    <w:p w14:paraId="04C7C05A" w14:textId="54AF76C4" w:rsidR="004E704A" w:rsidRDefault="004E704A" w:rsidP="004469E4">
      <w:pPr>
        <w:pStyle w:val="CommentText"/>
        <w:numPr>
          <w:ilvl w:val="0"/>
          <w:numId w:val="6"/>
        </w:numPr>
      </w:pPr>
      <w:r>
        <w:t xml:space="preserve"> Show the mean with uncertainty (average +/- 2 SEs)… can calculate many ways including a simple GLM with only an intercept per year and use the intercepts as the means</w:t>
      </w:r>
    </w:p>
    <w:p w14:paraId="6A6C304A" w14:textId="154022C2" w:rsidR="004E704A" w:rsidRDefault="004E704A" w:rsidP="004469E4">
      <w:pPr>
        <w:pStyle w:val="CommentText"/>
        <w:numPr>
          <w:ilvl w:val="0"/>
          <w:numId w:val="6"/>
        </w:numPr>
      </w:pPr>
      <w:r>
        <w:t xml:space="preserve"> Quantile regression? Show upper, median, lower quantiles with uncertainty</w:t>
      </w:r>
    </w:p>
    <w:p w14:paraId="5448122F" w14:textId="77777777" w:rsidR="004E704A" w:rsidRDefault="004E704A" w:rsidP="00FF58C9">
      <w:pPr>
        <w:pStyle w:val="CommentText"/>
        <w:numPr>
          <w:ilvl w:val="0"/>
          <w:numId w:val="6"/>
        </w:numPr>
      </w:pPr>
      <w:r>
        <w:t xml:space="preserve"> Something else?</w:t>
      </w:r>
    </w:p>
    <w:p w14:paraId="2A32794B" w14:textId="0879272B" w:rsidR="004E704A" w:rsidRDefault="004E704A" w:rsidP="00B770FD">
      <w:pPr>
        <w:pStyle w:val="CommentText"/>
      </w:pPr>
    </w:p>
    <w:p w14:paraId="2AE04EE6" w14:textId="5422CB7F" w:rsidR="004E704A" w:rsidRDefault="004E704A" w:rsidP="00B770FD">
      <w:pPr>
        <w:pStyle w:val="CommentText"/>
      </w:pPr>
      <w:r>
        <w:t>Actually, having gone back to the text, I see you rely on the quantiles… so:</w:t>
      </w:r>
    </w:p>
    <w:p w14:paraId="7CAE72C2" w14:textId="77777777" w:rsidR="004E704A" w:rsidRDefault="004E704A" w:rsidP="00B770FD">
      <w:pPr>
        <w:pStyle w:val="CommentText"/>
      </w:pPr>
    </w:p>
    <w:p w14:paraId="4EAE7C59" w14:textId="7D4E95D0" w:rsidR="004E704A" w:rsidRDefault="004E704A" w:rsidP="00B770FD">
      <w:pPr>
        <w:pStyle w:val="CommentText"/>
      </w:pPr>
      <w:r>
        <w:t>Or if it is the quantiles you care about (as discussed in places), maybe make the quantiles dots, or lines, or dots with your GAM lines. Would focus on quantiles without looking like a null result. Maybe this is what you used to have! If you want to blend the 2, darken the outer lines to focus on these as of interest… and maybe put the GAM through them?</w:t>
      </w:r>
    </w:p>
  </w:comment>
  <w:comment w:id="266" w:author="Max Lindmark" w:date="2022-03-18T09:44:00Z" w:initials="MOU">
    <w:p w14:paraId="1AE86306" w14:textId="77777777" w:rsidR="004E704A" w:rsidRDefault="004E704A" w:rsidP="00F3105A">
      <w:r>
        <w:rPr>
          <w:rStyle w:val="CommentReference"/>
        </w:rPr>
        <w:annotationRef/>
      </w:r>
      <w:r>
        <w:rPr>
          <w:sz w:val="20"/>
          <w:szCs w:val="20"/>
        </w:rPr>
        <w:t>I went for something similar to what we had (your last paragraph), but with simpler legend text! Thanks for the good ideas though! Would be neat to visualise it like that in a follow up paper</w:t>
      </w:r>
    </w:p>
  </w:comment>
  <w:comment w:id="267" w:author="Sean Anderson" w:date="2022-04-15T00:29:00Z" w:initials="SA">
    <w:p w14:paraId="6A609A40" w14:textId="2A8C8387" w:rsidR="004E704A" w:rsidRDefault="004E704A">
      <w:pPr>
        <w:pStyle w:val="CommentText"/>
      </w:pPr>
      <w:r>
        <w:rPr>
          <w:rStyle w:val="CommentReference"/>
        </w:rPr>
        <w:annotationRef/>
      </w:r>
      <w:r>
        <w:t>Looks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047AB1" w15:done="1"/>
  <w15:commentEx w15:paraId="259B94EC" w15:done="1"/>
  <w15:commentEx w15:paraId="32BF61B6" w15:paraIdParent="259B94EC" w15:done="1"/>
  <w15:commentEx w15:paraId="10BD041E" w15:paraIdParent="259B94EC" w15:done="1"/>
  <w15:commentEx w15:paraId="2D31B17F" w15:done="1"/>
  <w15:commentEx w15:paraId="0AA0C460" w15:done="1"/>
  <w15:commentEx w15:paraId="48DFDE91" w15:done="1"/>
  <w15:commentEx w15:paraId="01CE47FC" w15:paraIdParent="48DFDE91" w15:done="1"/>
  <w15:commentEx w15:paraId="7F3862A8" w15:done="0"/>
  <w15:commentEx w15:paraId="409D7F7E" w15:done="1"/>
  <w15:commentEx w15:paraId="2E36758D" w15:paraIdParent="409D7F7E" w15:done="1"/>
  <w15:commentEx w15:paraId="0D8C4B74" w15:done="1"/>
  <w15:commentEx w15:paraId="50DE546D" w15:paraIdParent="0D8C4B74" w15:done="1"/>
  <w15:commentEx w15:paraId="18A731E3" w15:done="1"/>
  <w15:commentEx w15:paraId="0A511CAF" w15:done="1"/>
  <w15:commentEx w15:paraId="494788E2" w15:paraIdParent="0A511CAF" w15:done="1"/>
  <w15:commentEx w15:paraId="122FCB68" w15:done="1"/>
  <w15:commentEx w15:paraId="626D237C" w15:paraIdParent="122FCB68" w15:done="1"/>
  <w15:commentEx w15:paraId="439C1A15" w15:done="1"/>
  <w15:commentEx w15:paraId="456C2018" w15:paraIdParent="439C1A15" w15:done="1"/>
  <w15:commentEx w15:paraId="73F2A46E" w15:done="1"/>
  <w15:commentEx w15:paraId="6ADFB0B3" w15:paraIdParent="73F2A46E" w15:done="1"/>
  <w15:commentEx w15:paraId="49B992CC" w15:done="1"/>
  <w15:commentEx w15:paraId="1D5E7BD6" w15:paraIdParent="49B992CC" w15:done="1"/>
  <w15:commentEx w15:paraId="26CD85E6" w15:done="1"/>
  <w15:commentEx w15:paraId="6A4D0557" w15:paraIdParent="26CD85E6" w15:done="1"/>
  <w15:commentEx w15:paraId="15DA201B" w15:paraIdParent="26CD85E6" w15:done="1"/>
  <w15:commentEx w15:paraId="703C75C5" w15:done="1"/>
  <w15:commentEx w15:paraId="74DF84BE" w15:paraIdParent="703C75C5" w15:done="1"/>
  <w15:commentEx w15:paraId="5F0B9861" w15:done="1"/>
  <w15:commentEx w15:paraId="5CC5A31F" w15:paraIdParent="5F0B9861" w15:done="1"/>
  <w15:commentEx w15:paraId="2799EAC6" w15:done="1"/>
  <w15:commentEx w15:paraId="16AEB0B5" w15:done="1"/>
  <w15:commentEx w15:paraId="61F866A7" w15:paraIdParent="16AEB0B5" w15:done="1"/>
  <w15:commentEx w15:paraId="078B683E" w15:done="1"/>
  <w15:commentEx w15:paraId="207FEB22" w15:paraIdParent="078B683E" w15:done="1"/>
  <w15:commentEx w15:paraId="4642C554" w15:done="1"/>
  <w15:commentEx w15:paraId="5EEAB3A5" w15:paraIdParent="4642C554" w15:done="1"/>
  <w15:commentEx w15:paraId="580E7D0A" w15:done="0"/>
  <w15:commentEx w15:paraId="0DF635D5" w15:done="1"/>
  <w15:commentEx w15:paraId="0326FE38" w15:done="1"/>
  <w15:commentEx w15:paraId="3958DE16" w15:paraIdParent="0326FE38" w15:done="1"/>
  <w15:commentEx w15:paraId="578E9E84" w15:done="1"/>
  <w15:commentEx w15:paraId="3B5255C0" w15:done="1"/>
  <w15:commentEx w15:paraId="3547585E" w15:paraIdParent="3B5255C0" w15:done="1"/>
  <w15:commentEx w15:paraId="6F1E13C7" w15:done="1"/>
  <w15:commentEx w15:paraId="5793E6E7" w15:paraIdParent="6F1E13C7" w15:done="1"/>
  <w15:commentEx w15:paraId="7B78A026" w15:done="1"/>
  <w15:commentEx w15:paraId="2AD58402" w15:paraIdParent="7B78A026" w15:done="1"/>
  <w15:commentEx w15:paraId="582A3741" w15:done="0"/>
  <w15:commentEx w15:paraId="710263CA" w15:paraIdParent="582A3741" w15:done="0"/>
  <w15:commentEx w15:paraId="6660C5C6" w15:done="1"/>
  <w15:commentEx w15:paraId="5C9E3C62" w15:paraIdParent="6660C5C6" w15:done="1"/>
  <w15:commentEx w15:paraId="6944977C" w15:done="1"/>
  <w15:commentEx w15:paraId="2DCA29F1" w15:paraIdParent="6944977C" w15:done="1"/>
  <w15:commentEx w15:paraId="6BD097E6" w15:done="1"/>
  <w15:commentEx w15:paraId="742B6569" w15:paraIdParent="6BD097E6" w15:done="1"/>
  <w15:commentEx w15:paraId="3A608E81" w15:done="1"/>
  <w15:commentEx w15:paraId="1D7B91B3" w15:paraIdParent="3A608E81" w15:done="1"/>
  <w15:commentEx w15:paraId="554CE68C" w15:done="1"/>
  <w15:commentEx w15:paraId="0EFB2DEE" w15:done="1"/>
  <w15:commentEx w15:paraId="2E3BC42C" w15:paraIdParent="0EFB2DEE" w15:done="1"/>
  <w15:commentEx w15:paraId="3D6AC684" w15:done="1"/>
  <w15:commentEx w15:paraId="1B2069EE" w15:paraIdParent="3D6AC684" w15:done="1"/>
  <w15:commentEx w15:paraId="324FCD54" w15:done="1"/>
  <w15:commentEx w15:paraId="14EB3CE9" w15:done="1"/>
  <w15:commentEx w15:paraId="1F8C7211" w15:paraIdParent="14EB3CE9" w15:done="1"/>
  <w15:commentEx w15:paraId="2A632C93" w15:done="1"/>
  <w15:commentEx w15:paraId="77E11DEE" w15:done="1"/>
  <w15:commentEx w15:paraId="37D8373B" w15:paraIdParent="77E11DEE" w15:done="1"/>
  <w15:commentEx w15:paraId="76DBB069" w15:done="1"/>
  <w15:commentEx w15:paraId="4D8CAB13" w15:done="1"/>
  <w15:commentEx w15:paraId="6B888B5F" w15:paraIdParent="4D8CAB13" w15:done="1"/>
  <w15:commentEx w15:paraId="16E266A7" w15:done="1"/>
  <w15:commentEx w15:paraId="51A95A38" w15:paraIdParent="16E266A7" w15:done="1"/>
  <w15:commentEx w15:paraId="652A66A6" w15:done="1"/>
  <w15:commentEx w15:paraId="54CAE0E2" w15:done="1"/>
  <w15:commentEx w15:paraId="34628009" w15:paraIdParent="54CAE0E2" w15:done="1"/>
  <w15:commentEx w15:paraId="6B844FA2" w15:done="1"/>
  <w15:commentEx w15:paraId="5192C3DF" w15:done="1"/>
  <w15:commentEx w15:paraId="7B849ADE" w15:done="1"/>
  <w15:commentEx w15:paraId="1595561A" w15:paraIdParent="7B849ADE" w15:done="1"/>
  <w15:commentEx w15:paraId="21987740" w15:done="1"/>
  <w15:commentEx w15:paraId="3747EDAA" w15:paraIdParent="21987740" w15:done="1"/>
  <w15:commentEx w15:paraId="028669DC" w15:done="1"/>
  <w15:commentEx w15:paraId="26F6AA98" w15:paraIdParent="028669DC" w15:done="1"/>
  <w15:commentEx w15:paraId="6F13CB4A" w15:done="1"/>
  <w15:commentEx w15:paraId="5CCD7E72" w15:paraIdParent="6F13CB4A" w15:done="1"/>
  <w15:commentEx w15:paraId="5696E11B" w15:done="1"/>
  <w15:commentEx w15:paraId="7546BE38" w15:paraIdParent="5696E11B" w15:done="1"/>
  <w15:commentEx w15:paraId="35FC5C63" w15:done="1"/>
  <w15:commentEx w15:paraId="2D710720" w15:paraIdParent="35FC5C63" w15:done="1"/>
  <w15:commentEx w15:paraId="6F38193B" w15:done="1"/>
  <w15:commentEx w15:paraId="642B2333" w15:done="1"/>
  <w15:commentEx w15:paraId="65F24DCA" w15:done="1"/>
  <w15:commentEx w15:paraId="1B9F3EAA" w15:paraIdParent="65F24DCA" w15:done="1"/>
  <w15:commentEx w15:paraId="4733B209" w15:paraIdParent="65F24DCA" w15:done="1"/>
  <w15:commentEx w15:paraId="56802AC8" w15:done="1"/>
  <w15:commentEx w15:paraId="7E6E2BC0" w15:paraIdParent="56802AC8" w15:done="1"/>
  <w15:commentEx w15:paraId="71E06056" w15:paraIdParent="56802AC8" w15:done="1"/>
  <w15:commentEx w15:paraId="7A90E1A4" w15:done="1"/>
  <w15:commentEx w15:paraId="3A3CD96A" w15:done="1"/>
  <w15:commentEx w15:paraId="730E44FF" w15:paraIdParent="3A3CD96A" w15:done="1"/>
  <w15:commentEx w15:paraId="14296E6B" w15:done="1"/>
  <w15:commentEx w15:paraId="2358645C" w15:done="1"/>
  <w15:commentEx w15:paraId="424DDB6C" w15:done="1"/>
  <w15:commentEx w15:paraId="192764C0" w15:done="1"/>
  <w15:commentEx w15:paraId="6D0FBD6A" w15:paraIdParent="192764C0" w15:done="1"/>
  <w15:commentEx w15:paraId="7C0B755F" w15:done="1"/>
  <w15:commentEx w15:paraId="5454FEDF" w15:paraIdParent="7C0B755F" w15:done="1"/>
  <w15:commentEx w15:paraId="26F7B260" w15:done="1"/>
  <w15:commentEx w15:paraId="16F7D125" w15:done="1"/>
  <w15:commentEx w15:paraId="3C1F2BEB" w15:paraIdParent="16F7D125" w15:done="1"/>
  <w15:commentEx w15:paraId="1CE43A3A" w15:done="1"/>
  <w15:commentEx w15:paraId="40DF9280" w15:paraIdParent="1CE43A3A" w15:done="1"/>
  <w15:commentEx w15:paraId="22091E6E" w15:done="1"/>
  <w15:commentEx w15:paraId="5E364CF4" w15:paraIdParent="22091E6E" w15:done="1"/>
  <w15:commentEx w15:paraId="1822E2BA" w15:done="1"/>
  <w15:commentEx w15:paraId="16C32748" w15:paraIdParent="1822E2BA" w15:done="1"/>
  <w15:commentEx w15:paraId="14B9A6E1" w15:done="1"/>
  <w15:commentEx w15:paraId="23AC86B2" w15:done="1"/>
  <w15:commentEx w15:paraId="1FB4B106" w15:paraIdParent="23AC86B2" w15:done="1"/>
  <w15:commentEx w15:paraId="41BD79C0" w15:paraIdParent="23AC86B2" w15:done="1"/>
  <w15:commentEx w15:paraId="230EE9EE" w15:paraIdParent="23AC86B2" w15:done="1"/>
  <w15:commentEx w15:paraId="36526392" w15:done="1"/>
  <w15:commentEx w15:paraId="2AD50F22" w15:done="1"/>
  <w15:commentEx w15:paraId="39558916" w15:paraIdParent="2AD50F22" w15:done="1"/>
  <w15:commentEx w15:paraId="6BE3ADC2" w15:paraIdParent="2AD50F22" w15:done="1"/>
  <w15:commentEx w15:paraId="3F7B656A" w15:done="1"/>
  <w15:commentEx w15:paraId="5A606153" w15:paraIdParent="3F7B656A" w15:done="1"/>
  <w15:commentEx w15:paraId="5C2CEB89" w15:done="1"/>
  <w15:commentEx w15:paraId="5527B9A0" w15:paraIdParent="5C2CEB89" w15:done="1"/>
  <w15:commentEx w15:paraId="41E85484" w15:done="1"/>
  <w15:commentEx w15:paraId="6FB11F35" w15:paraIdParent="41E85484" w15:done="1"/>
  <w15:commentEx w15:paraId="667CE172" w15:done="1"/>
  <w15:commentEx w15:paraId="013C7B7D" w15:done="0"/>
  <w15:commentEx w15:paraId="193680A9" w15:done="1"/>
  <w15:commentEx w15:paraId="6E60956C" w15:paraIdParent="193680A9" w15:done="1"/>
  <w15:commentEx w15:paraId="021F30EC" w15:done="1"/>
  <w15:commentEx w15:paraId="5DBEB48F" w15:done="0"/>
  <w15:commentEx w15:paraId="7A064AE4" w15:done="0"/>
  <w15:commentEx w15:paraId="18954F6D" w15:done="1"/>
  <w15:commentEx w15:paraId="03316663" w15:done="1"/>
  <w15:commentEx w15:paraId="5DA585A9" w15:done="1"/>
  <w15:commentEx w15:paraId="6AE6BB34" w15:paraIdParent="5DA585A9" w15:done="1"/>
  <w15:commentEx w15:paraId="4C97D1B1" w15:done="1"/>
  <w15:commentEx w15:paraId="48FEBEAE" w15:paraIdParent="4C97D1B1" w15:done="1"/>
  <w15:commentEx w15:paraId="61146D12" w15:done="1"/>
  <w15:commentEx w15:paraId="78CF12E8" w15:done="1"/>
  <w15:commentEx w15:paraId="32CE1E32" w15:done="0"/>
  <w15:commentEx w15:paraId="24B2E289" w15:paraIdParent="32CE1E32" w15:done="1"/>
  <w15:commentEx w15:paraId="3F630714" w15:done="1"/>
  <w15:commentEx w15:paraId="6BCBB1CB" w15:paraIdParent="3F630714" w15:done="1"/>
  <w15:commentEx w15:paraId="3D05F900" w15:done="1"/>
  <w15:commentEx w15:paraId="488FB7EC" w15:paraIdParent="3D05F900" w15:done="1"/>
  <w15:commentEx w15:paraId="0D4C4573" w15:done="0"/>
  <w15:commentEx w15:paraId="49CA04FE" w15:paraIdParent="0D4C4573" w15:done="0"/>
  <w15:commentEx w15:paraId="32D90958" w15:done="1"/>
  <w15:commentEx w15:paraId="4B484584" w15:paraIdParent="32D90958" w15:done="1"/>
  <w15:commentEx w15:paraId="22BEC503" w15:done="1"/>
  <w15:commentEx w15:paraId="309597B3" w15:done="1"/>
  <w15:commentEx w15:paraId="012F3A28" w15:paraIdParent="309597B3" w15:done="1"/>
  <w15:commentEx w15:paraId="2713E4D4" w15:done="1"/>
  <w15:commentEx w15:paraId="56B97919" w15:done="1"/>
  <w15:commentEx w15:paraId="2467A29A" w15:paraIdParent="56B97919" w15:done="1"/>
  <w15:commentEx w15:paraId="36D5C4B7" w15:done="1"/>
  <w15:commentEx w15:paraId="1F60DDF9" w15:paraIdParent="36D5C4B7" w15:done="1"/>
  <w15:commentEx w15:paraId="0ADDD92D" w15:done="1"/>
  <w15:commentEx w15:paraId="7BE15236" w15:paraIdParent="0ADDD92D" w15:done="1"/>
  <w15:commentEx w15:paraId="527428C3" w15:done="1"/>
  <w15:commentEx w15:paraId="40F1B3B9" w15:paraIdParent="527428C3" w15:done="1"/>
  <w15:commentEx w15:paraId="26232251" w15:paraIdParent="527428C3" w15:done="1"/>
  <w15:commentEx w15:paraId="0588CBDE" w15:done="1"/>
  <w15:commentEx w15:paraId="493BF51E" w15:paraIdParent="0588CBDE" w15:done="1"/>
  <w15:commentEx w15:paraId="7E24CA47" w15:done="1"/>
  <w15:commentEx w15:paraId="03BC732D" w15:paraIdParent="7E24CA47" w15:done="1"/>
  <w15:commentEx w15:paraId="77C81A2F" w15:done="1"/>
  <w15:commentEx w15:paraId="240F99B4" w15:paraIdParent="77C81A2F" w15:done="1"/>
  <w15:commentEx w15:paraId="786407F0" w15:done="1"/>
  <w15:commentEx w15:paraId="2DCDE0CC" w15:paraIdParent="786407F0" w15:done="1"/>
  <w15:commentEx w15:paraId="34BC812E" w15:done="1"/>
  <w15:commentEx w15:paraId="25629CF9" w15:paraIdParent="34BC812E" w15:done="1"/>
  <w15:commentEx w15:paraId="4ED761DD" w15:done="1"/>
  <w15:commentEx w15:paraId="173DBAD2" w15:paraIdParent="4ED761DD" w15:done="1"/>
  <w15:commentEx w15:paraId="38FF791A" w15:paraIdParent="4ED761DD" w15:done="1"/>
  <w15:commentEx w15:paraId="01EF7305" w15:paraIdParent="4ED761DD" w15:done="1"/>
  <w15:commentEx w15:paraId="12BC8FAF" w15:paraIdParent="4ED761DD" w15:done="1"/>
  <w15:commentEx w15:paraId="4B99BC7C" w15:done="1"/>
  <w15:commentEx w15:paraId="0FFD3B60" w15:done="1"/>
  <w15:commentEx w15:paraId="5ACEB860" w15:paraIdParent="0FFD3B60" w15:done="1"/>
  <w15:commentEx w15:paraId="6BA4602F" w15:done="1"/>
  <w15:commentEx w15:paraId="159302DF" w15:paraIdParent="6BA4602F" w15:done="1"/>
  <w15:commentEx w15:paraId="3F2A9D10" w15:paraIdParent="6BA4602F" w15:done="1"/>
  <w15:commentEx w15:paraId="08CE0D04" w15:done="1"/>
  <w15:commentEx w15:paraId="1AE00801" w15:paraIdParent="08CE0D04" w15:done="1"/>
  <w15:commentEx w15:paraId="2DA2E40C" w15:done="1"/>
  <w15:commentEx w15:paraId="659C0C7A" w15:done="1"/>
  <w15:commentEx w15:paraId="49136FC8" w15:paraIdParent="659C0C7A" w15:done="1"/>
  <w15:commentEx w15:paraId="4D591316" w15:paraIdParent="659C0C7A" w15:done="1"/>
  <w15:commentEx w15:paraId="7A4287EB" w15:done="1"/>
  <w15:commentEx w15:paraId="6BA87C44" w15:paraIdParent="7A4287EB" w15:done="1"/>
  <w15:commentEx w15:paraId="4EAE7C59" w15:done="1"/>
  <w15:commentEx w15:paraId="1AE86306" w15:paraIdParent="4EAE7C59" w15:done="1"/>
  <w15:commentEx w15:paraId="6A609A40" w15:paraIdParent="4EAE7C5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2B53F" w16cex:dateUtc="2022-04-14T21:57:00Z"/>
  <w16cex:commentExtensible w16cex:durableId="258AB7B8" w16cex:dateUtc="2022-01-13T22:37:00Z"/>
  <w16cex:commentExtensible w16cex:durableId="25CDA01D" w16cex:dateUtc="2022-03-02T14:19:00Z"/>
  <w16cex:commentExtensible w16cex:durableId="2601A7AF" w16cex:dateUtc="2022-04-13T17:49:00Z"/>
  <w16cex:commentExtensible w16cex:durableId="2559DD02" w16cex:dateUtc="2021-12-07T12:15:00Z"/>
  <w16cex:commentExtensible w16cex:durableId="258691FE" w16cex:dateUtc="2022-01-06T21:37:00Z"/>
  <w16cex:commentExtensible w16cex:durableId="2523B731" w16cex:dateUtc="2021-10-27T18:32:00Z"/>
  <w16cex:commentExtensible w16cex:durableId="2559DBD4" w16cex:dateUtc="2021-12-07T12:10:00Z"/>
  <w16cex:commentExtensible w16cex:durableId="2566F0AC" w16cex:dateUtc="2021-12-17T10:19:00Z"/>
  <w16cex:commentExtensible w16cex:durableId="258AB599" w16cex:dateUtc="2022-01-13T22:28:00Z"/>
  <w16cex:commentExtensible w16cex:durableId="25D0D840" w16cex:dateUtc="2022-03-07T18:15:00Z"/>
  <w16cex:commentExtensible w16cex:durableId="258AB5C1" w16cex:dateUtc="2022-01-13T22:29:00Z"/>
  <w16cex:commentExtensible w16cex:durableId="25D0D839" w16cex:dateUtc="2022-03-07T18:15:00Z"/>
  <w16cex:commentExtensible w16cex:durableId="258AB5EE" w16cex:dateUtc="2022-01-13T22:30:00Z"/>
  <w16cex:commentExtensible w16cex:durableId="258AB626" w16cex:dateUtc="2022-01-13T22:31:00Z"/>
  <w16cex:commentExtensible w16cex:durableId="2601A8BB" w16cex:dateUtc="2022-04-13T17:53:00Z"/>
  <w16cex:commentExtensible w16cex:durableId="25CDA028" w16cex:dateUtc="2022-02-16T09:34:00Z"/>
  <w16cex:commentExtensible w16cex:durableId="25D0DBA0" w16cex:dateUtc="2022-03-07T18:29:00Z"/>
  <w16cex:commentExtensible w16cex:durableId="25CDA029" w16cex:dateUtc="2022-02-16T09:34:00Z"/>
  <w16cex:commentExtensible w16cex:durableId="25D0DBD6" w16cex:dateUtc="2022-03-07T18:30:00Z"/>
  <w16cex:commentExtensible w16cex:durableId="258AB6D5" w16cex:dateUtc="2022-01-13T22:33:00Z"/>
  <w16cex:commentExtensible w16cex:durableId="25D0DBCC" w16cex:dateUtc="2022-03-07T18:30:00Z"/>
  <w16cex:commentExtensible w16cex:durableId="2609603A" w16cex:dateUtc="2022-04-19T09:17:00Z"/>
  <w16cex:commentExtensible w16cex:durableId="260960EC" w16cex:dateUtc="2022-04-19T14:22:00Z"/>
  <w16cex:commentExtensible w16cex:durableId="24D243D6" w16cex:dateUtc="2021-05-10T22:49:00Z"/>
  <w16cex:commentExtensible w16cex:durableId="250EBDB6" w16cex:dateUtc="2021-10-11T11:42:00Z"/>
  <w16cex:commentExtensible w16cex:durableId="2559E0C0" w16cex:dateUtc="2021-12-07T12:31:00Z"/>
  <w16cex:commentExtensible w16cex:durableId="2564352F" w16cex:dateUtc="2021-12-15T08:34:00Z"/>
  <w16cex:commentExtensible w16cex:durableId="25CDA034" w16cex:dateUtc="2022-02-16T09:50:00Z"/>
  <w16cex:commentExtensible w16cex:durableId="25CDA038" w16cex:dateUtc="2022-02-16T10:47:00Z"/>
  <w16cex:commentExtensible w16cex:durableId="25D0DDA6" w16cex:dateUtc="2022-03-07T18:38:00Z"/>
  <w16cex:commentExtensible w16cex:durableId="258A9F22" w16cex:dateUtc="2022-01-13T20:52:00Z"/>
  <w16cex:commentExtensible w16cex:durableId="258AA00C" w16cex:dateUtc="2022-01-13T20:56:00Z"/>
  <w16cex:commentExtensible w16cex:durableId="25D0DE8F" w16cex:dateUtc="2022-03-07T18:42:00Z"/>
  <w16cex:commentExtensible w16cex:durableId="258A9FD4" w16cex:dateUtc="2022-01-13T20:55:00Z"/>
  <w16cex:commentExtensible w16cex:durableId="25D0DED8" w16cex:dateUtc="2022-03-07T18:43:00Z"/>
  <w16cex:commentExtensible w16cex:durableId="24D243DA" w16cex:dateUtc="2021-05-10T23:02:00Z"/>
  <w16cex:commentExtensible w16cex:durableId="24D33B6B" w16cex:dateUtc="2021-08-27T08:22:00Z"/>
  <w16cex:commentExtensible w16cex:durableId="2602B646" w16cex:dateUtc="2022-04-14T22:03:00Z"/>
  <w16cex:commentExtensible w16cex:durableId="2523C5EC" w16cex:dateUtc="2021-10-27T19:34:00Z"/>
  <w16cex:commentExtensible w16cex:durableId="24D243E1" w16cex:dateUtc="2021-05-10T23:28:00Z"/>
  <w16cex:commentExtensible w16cex:durableId="24D34693" w16cex:dateUtc="2021-08-27T09:10:00Z"/>
  <w16cex:commentExtensible w16cex:durableId="2561EF86" w16cex:dateUtc="2021-12-13T15:12:00Z"/>
  <w16cex:commentExtensible w16cex:durableId="25CDA048" w16cex:dateUtc="2022-02-16T13:02:00Z"/>
  <w16cex:commentExtensible w16cex:durableId="25E06029" w16cex:dateUtc="2022-03-19T12:59:00Z"/>
  <w16cex:commentExtensible w16cex:durableId="25CDA049" w16cex:dateUtc="2022-02-16T12:06:00Z"/>
  <w16cex:commentExtensible w16cex:durableId="25D0E101" w16cex:dateUtc="2022-03-07T18:52:00Z"/>
  <w16cex:commentExtensible w16cex:durableId="25CDA04A" w16cex:dateUtc="2022-03-02T14:43:00Z"/>
  <w16cex:commentExtensible w16cex:durableId="25D241B5" w16cex:dateUtc="2022-03-08T19:57:00Z"/>
  <w16cex:commentExtensible w16cex:durableId="25D2452A" w16cex:dateUtc="2022-03-08T20:12:00Z"/>
  <w16cex:commentExtensible w16cex:durableId="2602B6F8" w16cex:dateUtc="2022-04-14T22:06:00Z"/>
  <w16cex:commentExtensible w16cex:durableId="2602B6DC" w16cex:dateUtc="2022-04-14T22:06:00Z"/>
  <w16cex:commentExtensible w16cex:durableId="2606E561" w16cex:dateUtc="2022-04-17T17:13:00Z"/>
  <w16cex:commentExtensible w16cex:durableId="2602B71F" w16cex:dateUtc="2022-04-14T22:07:00Z"/>
  <w16cex:commentExtensible w16cex:durableId="2606E58E" w16cex:dateUtc="2022-04-17T17:14:00Z"/>
  <w16cex:commentExtensible w16cex:durableId="258AA236" w16cex:dateUtc="2022-01-13T21:05:00Z"/>
  <w16cex:commentExtensible w16cex:durableId="25D0E2C5" w16cex:dateUtc="2022-03-07T19:00:00Z"/>
  <w16cex:commentExtensible w16cex:durableId="25CDA050" w16cex:dateUtc="2022-03-03T07:50:00Z"/>
  <w16cex:commentExtensible w16cex:durableId="25D0E339" w16cex:dateUtc="2022-03-07T19:02:00Z"/>
  <w16cex:commentExtensible w16cex:durableId="2602B7B5" w16cex:dateUtc="2022-04-14T22:09:00Z"/>
  <w16cex:commentExtensible w16cex:durableId="2602B7C6" w16cex:dateUtc="2022-04-14T22:09:00Z"/>
  <w16cex:commentExtensible w16cex:durableId="2606E5E3" w16cex:dateUtc="2022-04-17T17:15:00Z"/>
  <w16cex:commentExtensible w16cex:durableId="25D0E613" w16cex:dateUtc="2022-01-13T21:09:00Z"/>
  <w16cex:commentExtensible w16cex:durableId="25D0E69B" w16cex:dateUtc="2022-03-07T19:16:00Z"/>
  <w16cex:commentExtensible w16cex:durableId="2561E4B2" w16cex:dateUtc="2021-11-30T00:48:00Z"/>
  <w16cex:commentExtensible w16cex:durableId="2561E4B0" w16cex:dateUtc="2021-11-30T01:15:00Z"/>
  <w16cex:commentExtensible w16cex:durableId="2561E4AF" w16cex:dateUtc="2021-12-07T13:55:00Z"/>
  <w16cex:commentExtensible w16cex:durableId="25D0E703" w16cex:dateUtc="2022-03-07T19:18:00Z"/>
  <w16cex:commentExtensible w16cex:durableId="258AA44D" w16cex:dateUtc="2022-01-13T21:14:00Z"/>
  <w16cex:commentExtensible w16cex:durableId="25D0E88B" w16cex:dateUtc="2022-03-07T19:24:00Z"/>
  <w16cex:commentExtensible w16cex:durableId="2602B878" w16cex:dateUtc="2022-04-14T22:12:00Z"/>
  <w16cex:commentExtensible w16cex:durableId="258AA47B" w16cex:dateUtc="2022-01-13T21:15:00Z"/>
  <w16cex:commentExtensible w16cex:durableId="25D0E81A" w16cex:dateUtc="2022-03-07T19:22:00Z"/>
  <w16cex:commentExtensible w16cex:durableId="25CDA063" w16cex:dateUtc="2022-02-16T12:52:00Z"/>
  <w16cex:commentExtensible w16cex:durableId="25D241F0" w16cex:dateUtc="2022-03-08T19:58:00Z"/>
  <w16cex:commentExtensible w16cex:durableId="25D242F5" w16cex:dateUtc="2022-03-08T20:02:00Z"/>
  <w16cex:commentExtensible w16cex:durableId="25CDA065" w16cex:dateUtc="2022-02-16T12:19:00Z"/>
  <w16cex:commentExtensible w16cex:durableId="25D0F931" w16cex:dateUtc="2022-03-07T20:35:00Z"/>
  <w16cex:commentExtensible w16cex:durableId="25D0FB32" w16cex:dateUtc="2022-03-07T20:44:00Z"/>
  <w16cex:commentExtensible w16cex:durableId="2559F075" w16cex:dateUtc="2021-12-07T13:38:00Z"/>
  <w16cex:commentExtensible w16cex:durableId="25CDA06F" w16cex:dateUtc="2022-02-16T12:43:00Z"/>
  <w16cex:commentExtensible w16cex:durableId="25D0FBD7" w16cex:dateUtc="2022-03-07T20:47:00Z"/>
  <w16cex:commentExtensible w16cex:durableId="25CDA070" w16cex:dateUtc="2022-02-16T12:40:00Z"/>
  <w16cex:commentExtensible w16cex:durableId="25D2435E" w16cex:dateUtc="2022-03-08T20:04:00Z"/>
  <w16cex:commentExtensible w16cex:durableId="25646BC8" w16cex:dateUtc="2021-12-15T12:27:00Z"/>
  <w16cex:commentExtensible w16cex:durableId="258AA859" w16cex:dateUtc="2022-01-13T21:32:00Z"/>
  <w16cex:commentExtensible w16cex:durableId="258AA8FE" w16cex:dateUtc="2022-01-13T21:34:00Z"/>
  <w16cex:commentExtensible w16cex:durableId="25D0FC97" w16cex:dateUtc="2022-03-07T20:50:00Z"/>
  <w16cex:commentExtensible w16cex:durableId="25CDA059" w16cex:dateUtc="2022-02-16T12:48:00Z"/>
  <w16cex:commentExtensible w16cex:durableId="25D0E8F8" w16cex:dateUtc="2022-03-07T19:26:00Z"/>
  <w16cex:commentExtensible w16cex:durableId="258AA48F" w16cex:dateUtc="2022-01-13T21:15:00Z"/>
  <w16cex:commentExtensible w16cex:durableId="25D0E9BF" w16cex:dateUtc="2022-03-07T19:29:00Z"/>
  <w16cex:commentExtensible w16cex:durableId="2602B92F" w16cex:dateUtc="2022-04-14T22:15:00Z"/>
  <w16cex:commentExtensible w16cex:durableId="2561E4AC" w16cex:dateUtc="2021-10-11T14:30:00Z"/>
  <w16cex:commentExtensible w16cex:durableId="2561E4AB" w16cex:dateUtc="2021-10-27T18:45:00Z"/>
  <w16cex:commentExtensible w16cex:durableId="2562DAA8" w16cex:dateUtc="2021-12-14T07:56:00Z"/>
  <w16cex:commentExtensible w16cex:durableId="258AA56F" w16cex:dateUtc="2022-01-13T21:19:00Z"/>
  <w16cex:commentExtensible w16cex:durableId="2523C733" w16cex:dateUtc="2021-10-27T19:40:00Z"/>
  <w16cex:commentExtensible w16cex:durableId="2562DB52" w16cex:dateUtc="2021-12-14T07:58:00Z"/>
  <w16cex:commentExtensible w16cex:durableId="258AAA1D" w16cex:dateUtc="2022-01-13T21:39:00Z"/>
  <w16cex:commentExtensible w16cex:durableId="25CDA07A" w16cex:dateUtc="2022-03-02T15:58:00Z"/>
  <w16cex:commentExtensible w16cex:durableId="25CDA07B" w16cex:dateUtc="2022-03-02T16:00:00Z"/>
  <w16cex:commentExtensible w16cex:durableId="25E06109" w16cex:dateUtc="2022-03-19T13:02:00Z"/>
  <w16cex:commentExtensible w16cex:durableId="25D1021A" w16cex:dateUtc="2022-03-07T21:13:00Z"/>
  <w16cex:commentExtensible w16cex:durableId="2564AAD1" w16cex:dateUtc="2021-12-15T16:56:00Z"/>
  <w16cex:commentExtensible w16cex:durableId="25CDA085" w16cex:dateUtc="2022-03-03T11:23:00Z"/>
  <w16cex:commentExtensible w16cex:durableId="258AAC16" w16cex:dateUtc="2022-01-13T21:48:00Z"/>
  <w16cex:commentExtensible w16cex:durableId="25E06166" w16cex:dateUtc="2022-03-19T13:04:00Z"/>
  <w16cex:commentExtensible w16cex:durableId="25CDA088" w16cex:dateUtc="2022-03-04T08:19:00Z"/>
  <w16cex:commentExtensible w16cex:durableId="25F1717E" w16cex:dateUtc="2022-04-01T10:41:00Z"/>
  <w16cex:commentExtensible w16cex:durableId="25D1034D" w16cex:dateUtc="2022-03-07T21:18:00Z"/>
  <w16cex:commentExtensible w16cex:durableId="25F872E3" w16cex:dateUtc="2022-03-03T08:19:00Z"/>
  <w16cex:commentExtensible w16cex:durableId="25F872E2" w16cex:dateUtc="2022-04-01T10:42:00Z"/>
  <w16cex:commentExtensible w16cex:durableId="25CDA089" w16cex:dateUtc="2022-03-03T08:16:00Z"/>
  <w16cex:commentExtensible w16cex:durableId="25D10442" w16cex:dateUtc="2022-03-07T21:22:00Z"/>
  <w16cex:commentExtensible w16cex:durableId="258AB0DE" w16cex:dateUtc="2022-01-13T22:08:00Z"/>
  <w16cex:commentExtensible w16cex:durableId="25D104DE" w16cex:dateUtc="2022-03-07T21:25:00Z"/>
  <w16cex:commentExtensible w16cex:durableId="25CDA08C" w16cex:dateUtc="2022-03-04T10:23:00Z"/>
  <w16cex:commentExtensible w16cex:durableId="25E061A9" w16cex:dateUtc="2022-03-19T13:05:00Z"/>
  <w16cex:commentExtensible w16cex:durableId="2432A9A8" w16cex:dateUtc="2021-04-27T13:18:00Z"/>
  <w16cex:commentExtensible w16cex:durableId="24D243F8" w16cex:dateUtc="2021-06-08T19:04:00Z"/>
  <w16cex:commentExtensible w16cex:durableId="2565CA43" w16cex:dateUtc="2021-12-16T13:22:00Z"/>
  <w16cex:commentExtensible w16cex:durableId="25869232" w16cex:dateUtc="2022-01-04T18:45:00Z"/>
  <w16cex:commentExtensible w16cex:durableId="25F8745E" w16cex:dateUtc="2022-04-06T18:19:00Z"/>
  <w16cex:commentExtensible w16cex:durableId="2606C4AE" w16cex:dateUtc="2021-12-15T08:12:00Z"/>
  <w16cex:commentExtensible w16cex:durableId="258AB1C1" w16cex:dateUtc="2022-01-13T22:12:00Z"/>
  <w16cex:commentExtensible w16cex:durableId="25CDA098" w16cex:dateUtc="2022-03-02T07:57:00Z"/>
  <w16cex:commentExtensible w16cex:durableId="25D10604" w16cex:dateUtc="2022-03-07T21:30:00Z"/>
  <w16cex:commentExtensible w16cex:durableId="258AB23A" w16cex:dateUtc="2022-01-13T22:14:00Z"/>
  <w16cex:commentExtensible w16cex:durableId="25D10638" w16cex:dateUtc="2022-03-07T21:31:00Z"/>
  <w16cex:commentExtensible w16cex:durableId="2602BAAA" w16cex:dateUtc="2022-04-14T22:22:00Z"/>
  <w16cex:commentExtensible w16cex:durableId="2606F069" w16cex:dateUtc="2022-04-17T17:59:00Z"/>
  <w16cex:commentExtensible w16cex:durableId="25CDA09B" w16cex:dateUtc="2022-03-04T11:19:00Z"/>
  <w16cex:commentExtensible w16cex:durableId="25F171FD" w16cex:dateUtc="2022-04-01T10:43:00Z"/>
  <w16cex:commentExtensible w16cex:durableId="2601A9CB" w16cex:dateUtc="2022-04-13T17:58:00Z"/>
  <w16cex:commentExtensible w16cex:durableId="26096660" w16cex:dateUtc="2022-04-19T14:48:00Z"/>
  <w16cex:commentExtensible w16cex:durableId="24D24410" w16cex:dateUtc="2021-07-02T19:24:00Z"/>
  <w16cex:commentExtensible w16cex:durableId="24D32E01" w16cex:dateUtc="2021-08-27T07:25:00Z"/>
  <w16cex:commentExtensible w16cex:durableId="260960AC" w16cex:dateUtc="2022-03-02T04:56:00Z"/>
  <w16cex:commentExtensible w16cex:durableId="260962EF" w16cex:dateUtc="2022-04-19T14:33:00Z"/>
  <w16cex:commentExtensible w16cex:durableId="260966B1" w16cex:dateUtc="2022-04-19T14:49:00Z"/>
  <w16cex:commentExtensible w16cex:durableId="2602BAFA" w16cex:dateUtc="2022-04-14T22:23:00Z"/>
  <w16cex:commentExtensible w16cex:durableId="2606C4C4" w16cex:dateUtc="2021-12-20T06:00:00Z"/>
  <w16cex:commentExtensible w16cex:durableId="25CDA0AC" w16cex:dateUtc="2022-03-04T13:31:00Z"/>
  <w16cex:commentExtensible w16cex:durableId="25D10881" w16cex:dateUtc="2022-03-07T21:41:00Z"/>
  <w16cex:commentExtensible w16cex:durableId="2606C4C7" w16cex:dateUtc="2022-04-17T13:38:00Z"/>
  <w16cex:commentExtensible w16cex:durableId="2606E92C" w16cex:dateUtc="2022-04-17T17:29:00Z"/>
  <w16cex:commentExtensible w16cex:durableId="25F92BA7" w16cex:dateUtc="2022-04-07T07:21:00Z"/>
  <w16cex:commentExtensible w16cex:durableId="2606C4C9" w16cex:dateUtc="2022-04-17T13:28:00Z"/>
  <w16cex:commentExtensible w16cex:durableId="2609665F" w16cex:dateUtc="2022-04-19T14:47:00Z"/>
  <w16cex:commentExtensible w16cex:durableId="2606EF4B" w16cex:dateUtc="2022-04-17T17:55:00Z"/>
  <w16cex:commentExtensible w16cex:durableId="254F8812" w16cex:dateUtc="2021-11-30T01:10:00Z"/>
  <w16cex:commentExtensible w16cex:durableId="25D10870" w16cex:dateUtc="2022-03-07T21:40:00Z"/>
  <w16cex:commentExtensible w16cex:durableId="25CDA0AF" w16cex:dateUtc="2022-03-04T13:17:00Z"/>
  <w16cex:commentExtensible w16cex:durableId="25F170B5" w16cex:dateUtc="2022-04-01T10:38:00Z"/>
  <w16cex:commentExtensible w16cex:durableId="260960BC" w16cex:dateUtc="2022-04-19T10:44:00Z"/>
  <w16cex:commentExtensible w16cex:durableId="2609665E" w16cex:dateUtc="2022-04-19T14:45:00Z"/>
  <w16cex:commentExtensible w16cex:durableId="24D243E8" w16cex:dateUtc="2021-05-11T00:15:00Z"/>
  <w16cex:commentExtensible w16cex:durableId="24D24856" w16cex:dateUtc="2021-08-26T15:05:00Z"/>
  <w16cex:commentExtensible w16cex:durableId="26018DFF" w16cex:dateUtc="2022-04-14T00:59:00Z"/>
  <w16cex:commentExtensible w16cex:durableId="25CDA0B3" w16cex:dateUtc="2022-03-04T13:44:00Z"/>
  <w16cex:commentExtensible w16cex:durableId="25E02DC3" w16cex:dateUtc="2022-03-19T09:24:00Z"/>
  <w16cex:commentExtensible w16cex:durableId="2523C201" w16cex:dateUtc="2021-10-27T19:18:00Z"/>
  <w16cex:commentExtensible w16cex:durableId="255C4080" w16cex:dateUtc="2021-10-27T18:49:00Z"/>
  <w16cex:commentExtensible w16cex:durableId="255C407F" w16cex:dateUtc="2021-12-09T07:28:00Z"/>
  <w16cex:commentExtensible w16cex:durableId="25CDA0B6" w16cex:dateUtc="2022-03-04T13:48:00Z"/>
  <w16cex:commentExtensible w16cex:durableId="25D109A7" w16cex:dateUtc="2022-03-07T21:45:00Z"/>
  <w16cex:commentExtensible w16cex:durableId="2523BADF" w16cex:dateUtc="2021-10-27T18:47:00Z"/>
  <w16cex:commentExtensible w16cex:durableId="2562E110" w16cex:dateUtc="2021-12-14T08:23:00Z"/>
  <w16cex:commentExtensible w16cex:durableId="2523BEC2" w16cex:dateUtc="2021-10-27T19:04:00Z"/>
  <w16cex:commentExtensible w16cex:durableId="255C3933" w16cex:dateUtc="2021-12-09T07:13:00Z"/>
  <w16cex:commentExtensible w16cex:durableId="2602BBCE" w16cex:dateUtc="2022-04-14T22:27:00Z"/>
  <w16cex:commentExtensible w16cex:durableId="25CDA0C1" w16cex:dateUtc="2022-03-04T13:54:00Z"/>
  <w16cex:commentExtensible w16cex:durableId="25E026FF" w16cex:dateUtc="2022-03-19T08:55:00Z"/>
  <w16cex:commentExtensible w16cex:durableId="2523BB2F" w16cex:dateUtc="2021-10-27T18:49:00Z"/>
  <w16cex:commentExtensible w16cex:durableId="255C3C97" w16cex:dateUtc="2021-12-09T07:28:00Z"/>
  <w16cex:commentExtensible w16cex:durableId="25869251" w16cex:dateUtc="2022-01-06T20:44:00Z"/>
  <w16cex:commentExtensible w16cex:durableId="25E02E14" w16cex:dateUtc="2022-03-19T09:25:00Z"/>
  <w16cex:commentExtensible w16cex:durableId="25CDA0C5" w16cex:dateUtc="2022-03-04T13:53:00Z"/>
  <w16cex:commentExtensible w16cex:durableId="25E02E38" w16cex:dateUtc="2022-03-19T09:26:00Z"/>
  <w16cex:commentExtensible w16cex:durableId="258AAD0E" w16cex:dateUtc="2022-01-13T21:52:00Z"/>
  <w16cex:commentExtensible w16cex:durableId="25E02E45" w16cex:dateUtc="2022-03-19T09:26:00Z"/>
  <w16cex:commentExtensible w16cex:durableId="2523C0AD" w16cex:dateUtc="2021-10-27T19:12:00Z"/>
  <w16cex:commentExtensible w16cex:durableId="2562E397" w16cex:dateUtc="2021-12-14T08:34:00Z"/>
  <w16cex:commentExtensible w16cex:durableId="25869254" w16cex:dateUtc="2022-01-06T22:32:00Z"/>
  <w16cex:commentExtensible w16cex:durableId="258AAD40" w16cex:dateUtc="2022-01-13T21:53:00Z"/>
  <w16cex:commentExtensible w16cex:durableId="25E02F10" w16cex:dateUtc="2022-03-19T09:29:00Z"/>
  <w16cex:commentExtensible w16cex:durableId="2562E206" w16cex:dateUtc="2021-12-14T08:27:00Z"/>
  <w16cex:commentExtensible w16cex:durableId="258AAC9E" w16cex:dateUtc="2022-01-13T21:50:00Z"/>
  <w16cex:commentExtensible w16cex:durableId="25E02FEC" w16cex:dateUtc="2022-03-19T09:33:00Z"/>
  <w16cex:commentExtensible w16cex:durableId="25869256" w16cex:dateUtc="2022-01-06T21:16:00Z"/>
  <w16cex:commentExtensible w16cex:durableId="258AADD6" w16cex:dateUtc="2022-01-13T21:55:00Z"/>
  <w16cex:commentExtensible w16cex:durableId="25E03028" w16cex:dateUtc="2022-03-19T09:34:00Z"/>
  <w16cex:commentExtensible w16cex:durableId="25CDA0CF" w16cex:dateUtc="2022-03-04T13:57:00Z"/>
  <w16cex:commentExtensible w16cex:durableId="25DED53A" w16cex:dateUtc="2022-03-18T08:54:00Z"/>
  <w16cex:commentExtensible w16cex:durableId="25E02B11" w16cex:dateUtc="2022-03-19T09:12:00Z"/>
  <w16cex:commentExtensible w16cex:durableId="2523B891" w16cex:dateUtc="2021-10-27T18:37:00Z"/>
  <w16cex:commentExtensible w16cex:durableId="2562E40A" w16cex:dateUtc="2021-12-14T08:36:00Z"/>
  <w16cex:commentExtensible w16cex:durableId="258AAE22" w16cex:dateUtc="2022-01-13T21:56:00Z"/>
  <w16cex:commentExtensible w16cex:durableId="2523B8B0" w16cex:dateUtc="2021-10-27T18:38:00Z"/>
  <w16cex:commentExtensible w16cex:durableId="2562E419" w16cex:dateUtc="2021-12-14T08:36:00Z"/>
  <w16cex:commentExtensible w16cex:durableId="258AAF4C" w16cex:dateUtc="2022-01-13T22:01:00Z"/>
  <w16cex:commentExtensible w16cex:durableId="25DED314" w16cex:dateUtc="2022-03-18T08:44:00Z"/>
  <w16cex:commentExtensible w16cex:durableId="2602BC4A" w16cex:dateUtc="2022-04-14T2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047AB1" w16cid:durableId="2602B53F"/>
  <w16cid:commentId w16cid:paraId="259B94EC" w16cid:durableId="258AB7B8"/>
  <w16cid:commentId w16cid:paraId="32BF61B6" w16cid:durableId="25CDA01D"/>
  <w16cid:commentId w16cid:paraId="10BD041E" w16cid:durableId="2601A7AF"/>
  <w16cid:commentId w16cid:paraId="2D31B17F" w16cid:durableId="2559DD02"/>
  <w16cid:commentId w16cid:paraId="0AA0C460" w16cid:durableId="258691FE"/>
  <w16cid:commentId w16cid:paraId="48DFDE91" w16cid:durableId="2523B731"/>
  <w16cid:commentId w16cid:paraId="01CE47FC" w16cid:durableId="2559DBD4"/>
  <w16cid:commentId w16cid:paraId="7F3862A8" w16cid:durableId="2566F0AC"/>
  <w16cid:commentId w16cid:paraId="409D7F7E" w16cid:durableId="258AB599"/>
  <w16cid:commentId w16cid:paraId="2E36758D" w16cid:durableId="25D0D840"/>
  <w16cid:commentId w16cid:paraId="0D8C4B74" w16cid:durableId="258AB5C1"/>
  <w16cid:commentId w16cid:paraId="50DE546D" w16cid:durableId="25D0D839"/>
  <w16cid:commentId w16cid:paraId="18A731E3" w16cid:durableId="258AB5EE"/>
  <w16cid:commentId w16cid:paraId="0A511CAF" w16cid:durableId="258AB626"/>
  <w16cid:commentId w16cid:paraId="494788E2" w16cid:durableId="2601A8BB"/>
  <w16cid:commentId w16cid:paraId="122FCB68" w16cid:durableId="25CDA028"/>
  <w16cid:commentId w16cid:paraId="626D237C" w16cid:durableId="25D0DBA0"/>
  <w16cid:commentId w16cid:paraId="439C1A15" w16cid:durableId="25CDA029"/>
  <w16cid:commentId w16cid:paraId="456C2018" w16cid:durableId="25D0DBD6"/>
  <w16cid:commentId w16cid:paraId="73F2A46E" w16cid:durableId="258AB6D5"/>
  <w16cid:commentId w16cid:paraId="6ADFB0B3" w16cid:durableId="25D0DBCC"/>
  <w16cid:commentId w16cid:paraId="49B992CC" w16cid:durableId="2609603A"/>
  <w16cid:commentId w16cid:paraId="1D5E7BD6" w16cid:durableId="260960EC"/>
  <w16cid:commentId w16cid:paraId="26CD85E6" w16cid:durableId="24D243D6"/>
  <w16cid:commentId w16cid:paraId="6A4D0557" w16cid:durableId="250EBDB6"/>
  <w16cid:commentId w16cid:paraId="15DA201B" w16cid:durableId="2559E0C0"/>
  <w16cid:commentId w16cid:paraId="703C75C5" w16cid:durableId="2564352F"/>
  <w16cid:commentId w16cid:paraId="74DF84BE" w16cid:durableId="25CDA034"/>
  <w16cid:commentId w16cid:paraId="5F0B9861" w16cid:durableId="25CDA038"/>
  <w16cid:commentId w16cid:paraId="5CC5A31F" w16cid:durableId="25D0DDA6"/>
  <w16cid:commentId w16cid:paraId="2799EAC6" w16cid:durableId="258A9F22"/>
  <w16cid:commentId w16cid:paraId="16AEB0B5" w16cid:durableId="258AA00C"/>
  <w16cid:commentId w16cid:paraId="61F866A7" w16cid:durableId="25D0DE8F"/>
  <w16cid:commentId w16cid:paraId="078B683E" w16cid:durableId="258A9FD4"/>
  <w16cid:commentId w16cid:paraId="207FEB22" w16cid:durableId="25D0DED8"/>
  <w16cid:commentId w16cid:paraId="4642C554" w16cid:durableId="24D243DA"/>
  <w16cid:commentId w16cid:paraId="5EEAB3A5" w16cid:durableId="24D33B6B"/>
  <w16cid:commentId w16cid:paraId="580E7D0A" w16cid:durableId="2602B646"/>
  <w16cid:commentId w16cid:paraId="0DF635D5" w16cid:durableId="2523C5EC"/>
  <w16cid:commentId w16cid:paraId="0326FE38" w16cid:durableId="24D243E1"/>
  <w16cid:commentId w16cid:paraId="3958DE16" w16cid:durableId="24D34693"/>
  <w16cid:commentId w16cid:paraId="578E9E84" w16cid:durableId="2561EF86"/>
  <w16cid:commentId w16cid:paraId="3B5255C0" w16cid:durableId="25CDA048"/>
  <w16cid:commentId w16cid:paraId="3547585E" w16cid:durableId="25E06029"/>
  <w16cid:commentId w16cid:paraId="6F1E13C7" w16cid:durableId="25CDA049"/>
  <w16cid:commentId w16cid:paraId="5793E6E7" w16cid:durableId="25D0E101"/>
  <w16cid:commentId w16cid:paraId="7B78A026" w16cid:durableId="25CDA04A"/>
  <w16cid:commentId w16cid:paraId="2AD58402" w16cid:durableId="25D241B5"/>
  <w16cid:commentId w16cid:paraId="582A3741" w16cid:durableId="25D2452A"/>
  <w16cid:commentId w16cid:paraId="710263CA" w16cid:durableId="2602B6F8"/>
  <w16cid:commentId w16cid:paraId="6660C5C6" w16cid:durableId="2602B6DC"/>
  <w16cid:commentId w16cid:paraId="5C9E3C62" w16cid:durableId="2606E561"/>
  <w16cid:commentId w16cid:paraId="6944977C" w16cid:durableId="2602B71F"/>
  <w16cid:commentId w16cid:paraId="2DCA29F1" w16cid:durableId="2606E58E"/>
  <w16cid:commentId w16cid:paraId="6BD097E6" w16cid:durableId="258AA236"/>
  <w16cid:commentId w16cid:paraId="742B6569" w16cid:durableId="25D0E2C5"/>
  <w16cid:commentId w16cid:paraId="3A608E81" w16cid:durableId="25CDA050"/>
  <w16cid:commentId w16cid:paraId="1D7B91B3" w16cid:durableId="25D0E339"/>
  <w16cid:commentId w16cid:paraId="554CE68C" w16cid:durableId="2602B7B5"/>
  <w16cid:commentId w16cid:paraId="0EFB2DEE" w16cid:durableId="2602B7C6"/>
  <w16cid:commentId w16cid:paraId="2E3BC42C" w16cid:durableId="2606E5E3"/>
  <w16cid:commentId w16cid:paraId="3D6AC684" w16cid:durableId="25D0E613"/>
  <w16cid:commentId w16cid:paraId="1B2069EE" w16cid:durableId="25D0E69B"/>
  <w16cid:commentId w16cid:paraId="324FCD54" w16cid:durableId="2561E4B2"/>
  <w16cid:commentId w16cid:paraId="14EB3CE9" w16cid:durableId="2561E4B0"/>
  <w16cid:commentId w16cid:paraId="1F8C7211" w16cid:durableId="2561E4AF"/>
  <w16cid:commentId w16cid:paraId="2A632C93" w16cid:durableId="25D0E703"/>
  <w16cid:commentId w16cid:paraId="77E11DEE" w16cid:durableId="258AA44D"/>
  <w16cid:commentId w16cid:paraId="37D8373B" w16cid:durableId="25D0E88B"/>
  <w16cid:commentId w16cid:paraId="76DBB069" w16cid:durableId="2602B878"/>
  <w16cid:commentId w16cid:paraId="4D8CAB13" w16cid:durableId="258AA47B"/>
  <w16cid:commentId w16cid:paraId="6B888B5F" w16cid:durableId="25D0E81A"/>
  <w16cid:commentId w16cid:paraId="16E266A7" w16cid:durableId="25CDA063"/>
  <w16cid:commentId w16cid:paraId="51A95A38" w16cid:durableId="25D241F0"/>
  <w16cid:commentId w16cid:paraId="652A66A6" w16cid:durableId="25D242F5"/>
  <w16cid:commentId w16cid:paraId="54CAE0E2" w16cid:durableId="25CDA065"/>
  <w16cid:commentId w16cid:paraId="34628009" w16cid:durableId="25D0F931"/>
  <w16cid:commentId w16cid:paraId="6B844FA2" w16cid:durableId="25D0FB32"/>
  <w16cid:commentId w16cid:paraId="5192C3DF" w16cid:durableId="2559F075"/>
  <w16cid:commentId w16cid:paraId="7B849ADE" w16cid:durableId="25CDA06F"/>
  <w16cid:commentId w16cid:paraId="1595561A" w16cid:durableId="25D0FBD7"/>
  <w16cid:commentId w16cid:paraId="21987740" w16cid:durableId="25CDA070"/>
  <w16cid:commentId w16cid:paraId="3747EDAA" w16cid:durableId="25D2435E"/>
  <w16cid:commentId w16cid:paraId="028669DC" w16cid:durableId="25646BC8"/>
  <w16cid:commentId w16cid:paraId="26F6AA98" w16cid:durableId="258AA859"/>
  <w16cid:commentId w16cid:paraId="6F13CB4A" w16cid:durableId="258AA8FE"/>
  <w16cid:commentId w16cid:paraId="5CCD7E72" w16cid:durableId="25D0FC97"/>
  <w16cid:commentId w16cid:paraId="5696E11B" w16cid:durableId="25CDA059"/>
  <w16cid:commentId w16cid:paraId="7546BE38" w16cid:durableId="25D0E8F8"/>
  <w16cid:commentId w16cid:paraId="35FC5C63" w16cid:durableId="258AA48F"/>
  <w16cid:commentId w16cid:paraId="2D710720" w16cid:durableId="25D0E9BF"/>
  <w16cid:commentId w16cid:paraId="6F38193B" w16cid:durableId="2602B92F"/>
  <w16cid:commentId w16cid:paraId="642B2333" w16cid:durableId="2561E4AC"/>
  <w16cid:commentId w16cid:paraId="65F24DCA" w16cid:durableId="2561E4AB"/>
  <w16cid:commentId w16cid:paraId="1B9F3EAA" w16cid:durableId="2562DAA8"/>
  <w16cid:commentId w16cid:paraId="4733B209" w16cid:durableId="258AA56F"/>
  <w16cid:commentId w16cid:paraId="56802AC8" w16cid:durableId="2523C733"/>
  <w16cid:commentId w16cid:paraId="7E6E2BC0" w16cid:durableId="2562DB52"/>
  <w16cid:commentId w16cid:paraId="71E06056" w16cid:durableId="258AAA1D"/>
  <w16cid:commentId w16cid:paraId="7A90E1A4" w16cid:durableId="25CDA07A"/>
  <w16cid:commentId w16cid:paraId="3A3CD96A" w16cid:durableId="25CDA07B"/>
  <w16cid:commentId w16cid:paraId="730E44FF" w16cid:durableId="25E06109"/>
  <w16cid:commentId w16cid:paraId="14296E6B" w16cid:durableId="25D1021A"/>
  <w16cid:commentId w16cid:paraId="2358645C" w16cid:durableId="2564AAD1"/>
  <w16cid:commentId w16cid:paraId="424DDB6C" w16cid:durableId="25CDA085"/>
  <w16cid:commentId w16cid:paraId="192764C0" w16cid:durableId="258AAC16"/>
  <w16cid:commentId w16cid:paraId="6D0FBD6A" w16cid:durableId="25E06166"/>
  <w16cid:commentId w16cid:paraId="7C0B755F" w16cid:durableId="25CDA088"/>
  <w16cid:commentId w16cid:paraId="5454FEDF" w16cid:durableId="25F1717E"/>
  <w16cid:commentId w16cid:paraId="26F7B260" w16cid:durableId="25D1034D"/>
  <w16cid:commentId w16cid:paraId="16F7D125" w16cid:durableId="25F872E3"/>
  <w16cid:commentId w16cid:paraId="3C1F2BEB" w16cid:durableId="25F872E2"/>
  <w16cid:commentId w16cid:paraId="1CE43A3A" w16cid:durableId="25CDA089"/>
  <w16cid:commentId w16cid:paraId="40DF9280" w16cid:durableId="25D10442"/>
  <w16cid:commentId w16cid:paraId="22091E6E" w16cid:durableId="258AB0DE"/>
  <w16cid:commentId w16cid:paraId="5E364CF4" w16cid:durableId="25D104DE"/>
  <w16cid:commentId w16cid:paraId="1822E2BA" w16cid:durableId="25CDA08C"/>
  <w16cid:commentId w16cid:paraId="16C32748" w16cid:durableId="25E061A9"/>
  <w16cid:commentId w16cid:paraId="14B9A6E1" w16cid:durableId="2432A9A8"/>
  <w16cid:commentId w16cid:paraId="23AC86B2" w16cid:durableId="24D243F8"/>
  <w16cid:commentId w16cid:paraId="1FB4B106" w16cid:durableId="2565CA43"/>
  <w16cid:commentId w16cid:paraId="41BD79C0" w16cid:durableId="25869232"/>
  <w16cid:commentId w16cid:paraId="230EE9EE" w16cid:durableId="25F8745E"/>
  <w16cid:commentId w16cid:paraId="36526392" w16cid:durableId="2606C4AE"/>
  <w16cid:commentId w16cid:paraId="2AD50F22" w16cid:durableId="258AB1C1"/>
  <w16cid:commentId w16cid:paraId="39558916" w16cid:durableId="25CDA098"/>
  <w16cid:commentId w16cid:paraId="6BE3ADC2" w16cid:durableId="25D10604"/>
  <w16cid:commentId w16cid:paraId="3F7B656A" w16cid:durableId="258AB23A"/>
  <w16cid:commentId w16cid:paraId="5A606153" w16cid:durableId="25D10638"/>
  <w16cid:commentId w16cid:paraId="5C2CEB89" w16cid:durableId="2602BAAA"/>
  <w16cid:commentId w16cid:paraId="5527B9A0" w16cid:durableId="2606F069"/>
  <w16cid:commentId w16cid:paraId="41E85484" w16cid:durableId="25CDA09B"/>
  <w16cid:commentId w16cid:paraId="6FB11F35" w16cid:durableId="25F171FD"/>
  <w16cid:commentId w16cid:paraId="667CE172" w16cid:durableId="2601A9CB"/>
  <w16cid:commentId w16cid:paraId="013C7B7D" w16cid:durableId="26096660"/>
  <w16cid:commentId w16cid:paraId="193680A9" w16cid:durableId="24D24410"/>
  <w16cid:commentId w16cid:paraId="6E60956C" w16cid:durableId="24D32E01"/>
  <w16cid:commentId w16cid:paraId="021F30EC" w16cid:durableId="260960AC"/>
  <w16cid:commentId w16cid:paraId="5DBEB48F" w16cid:durableId="260962EF"/>
  <w16cid:commentId w16cid:paraId="7A064AE4" w16cid:durableId="260966B1"/>
  <w16cid:commentId w16cid:paraId="18954F6D" w16cid:durableId="2602BAFA"/>
  <w16cid:commentId w16cid:paraId="03316663" w16cid:durableId="2606C4C4"/>
  <w16cid:commentId w16cid:paraId="5DA585A9" w16cid:durableId="25CDA0AC"/>
  <w16cid:commentId w16cid:paraId="6AE6BB34" w16cid:durableId="25D10881"/>
  <w16cid:commentId w16cid:paraId="4C97D1B1" w16cid:durableId="2606C4C7"/>
  <w16cid:commentId w16cid:paraId="48FEBEAE" w16cid:durableId="2606E92C"/>
  <w16cid:commentId w16cid:paraId="61146D12" w16cid:durableId="25F92BA7"/>
  <w16cid:commentId w16cid:paraId="78CF12E8" w16cid:durableId="2606C4C9"/>
  <w16cid:commentId w16cid:paraId="32CE1E32" w16cid:durableId="2609665F"/>
  <w16cid:commentId w16cid:paraId="24B2E289" w16cid:durableId="2606EF4B"/>
  <w16cid:commentId w16cid:paraId="3F630714" w16cid:durableId="254F8812"/>
  <w16cid:commentId w16cid:paraId="6BCBB1CB" w16cid:durableId="25D10870"/>
  <w16cid:commentId w16cid:paraId="3D05F900" w16cid:durableId="25CDA0AF"/>
  <w16cid:commentId w16cid:paraId="488FB7EC" w16cid:durableId="25F170B5"/>
  <w16cid:commentId w16cid:paraId="0D4C4573" w16cid:durableId="260960BC"/>
  <w16cid:commentId w16cid:paraId="49CA04FE" w16cid:durableId="2609665E"/>
  <w16cid:commentId w16cid:paraId="32D90958" w16cid:durableId="24D243E8"/>
  <w16cid:commentId w16cid:paraId="4B484584" w16cid:durableId="24D24856"/>
  <w16cid:commentId w16cid:paraId="22BEC503" w16cid:durableId="26018DFF"/>
  <w16cid:commentId w16cid:paraId="309597B3" w16cid:durableId="25CDA0B3"/>
  <w16cid:commentId w16cid:paraId="012F3A28" w16cid:durableId="25E02DC3"/>
  <w16cid:commentId w16cid:paraId="2713E4D4" w16cid:durableId="2523C201"/>
  <w16cid:commentId w16cid:paraId="56B97919" w16cid:durableId="255C4080"/>
  <w16cid:commentId w16cid:paraId="2467A29A" w16cid:durableId="255C407F"/>
  <w16cid:commentId w16cid:paraId="36D5C4B7" w16cid:durableId="25CDA0B6"/>
  <w16cid:commentId w16cid:paraId="1F60DDF9" w16cid:durableId="25D109A7"/>
  <w16cid:commentId w16cid:paraId="0ADDD92D" w16cid:durableId="2523BADF"/>
  <w16cid:commentId w16cid:paraId="7BE15236" w16cid:durableId="2562E110"/>
  <w16cid:commentId w16cid:paraId="527428C3" w16cid:durableId="2523BEC2"/>
  <w16cid:commentId w16cid:paraId="40F1B3B9" w16cid:durableId="255C3933"/>
  <w16cid:commentId w16cid:paraId="26232251" w16cid:durableId="2602BBCE"/>
  <w16cid:commentId w16cid:paraId="0588CBDE" w16cid:durableId="25CDA0C1"/>
  <w16cid:commentId w16cid:paraId="493BF51E" w16cid:durableId="25E026FF"/>
  <w16cid:commentId w16cid:paraId="7E24CA47" w16cid:durableId="2523BB2F"/>
  <w16cid:commentId w16cid:paraId="03BC732D" w16cid:durableId="255C3C97"/>
  <w16cid:commentId w16cid:paraId="77C81A2F" w16cid:durableId="25869251"/>
  <w16cid:commentId w16cid:paraId="240F99B4" w16cid:durableId="25E02E14"/>
  <w16cid:commentId w16cid:paraId="786407F0" w16cid:durableId="25CDA0C5"/>
  <w16cid:commentId w16cid:paraId="2DCDE0CC" w16cid:durableId="25E02E38"/>
  <w16cid:commentId w16cid:paraId="34BC812E" w16cid:durableId="258AAD0E"/>
  <w16cid:commentId w16cid:paraId="25629CF9" w16cid:durableId="25E02E45"/>
  <w16cid:commentId w16cid:paraId="4ED761DD" w16cid:durableId="2523C0AD"/>
  <w16cid:commentId w16cid:paraId="173DBAD2" w16cid:durableId="2562E397"/>
  <w16cid:commentId w16cid:paraId="38FF791A" w16cid:durableId="25869254"/>
  <w16cid:commentId w16cid:paraId="01EF7305" w16cid:durableId="258AAD40"/>
  <w16cid:commentId w16cid:paraId="12BC8FAF" w16cid:durableId="25E02F10"/>
  <w16cid:commentId w16cid:paraId="4B99BC7C" w16cid:durableId="2562E206"/>
  <w16cid:commentId w16cid:paraId="0FFD3B60" w16cid:durableId="258AAC9E"/>
  <w16cid:commentId w16cid:paraId="5ACEB860" w16cid:durableId="25E02FEC"/>
  <w16cid:commentId w16cid:paraId="6BA4602F" w16cid:durableId="25869256"/>
  <w16cid:commentId w16cid:paraId="159302DF" w16cid:durableId="258AADD6"/>
  <w16cid:commentId w16cid:paraId="3F2A9D10" w16cid:durableId="25E03028"/>
  <w16cid:commentId w16cid:paraId="08CE0D04" w16cid:durableId="25CDA0CF"/>
  <w16cid:commentId w16cid:paraId="1AE00801" w16cid:durableId="25DED53A"/>
  <w16cid:commentId w16cid:paraId="2DA2E40C" w16cid:durableId="25E02B11"/>
  <w16cid:commentId w16cid:paraId="659C0C7A" w16cid:durableId="2523B891"/>
  <w16cid:commentId w16cid:paraId="49136FC8" w16cid:durableId="2562E40A"/>
  <w16cid:commentId w16cid:paraId="4D591316" w16cid:durableId="258AAE22"/>
  <w16cid:commentId w16cid:paraId="7A4287EB" w16cid:durableId="2523B8B0"/>
  <w16cid:commentId w16cid:paraId="6BA87C44" w16cid:durableId="2562E419"/>
  <w16cid:commentId w16cid:paraId="4EAE7C59" w16cid:durableId="258AAF4C"/>
  <w16cid:commentId w16cid:paraId="1AE86306" w16cid:durableId="25DED314"/>
  <w16cid:commentId w16cid:paraId="6A609A40" w16cid:durableId="2602BC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B9353F" w14:textId="77777777" w:rsidR="008675D7" w:rsidRDefault="008675D7">
      <w:r>
        <w:separator/>
      </w:r>
    </w:p>
  </w:endnote>
  <w:endnote w:type="continuationSeparator" w:id="0">
    <w:p w14:paraId="67ABC391" w14:textId="77777777" w:rsidR="008675D7" w:rsidRDefault="008675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4E704A" w:rsidRDefault="004E704A"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4E704A" w:rsidRDefault="004E704A"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02CB4AD0" w:rsidR="004E704A" w:rsidRDefault="004E704A"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C126E">
          <w:rPr>
            <w:rStyle w:val="PageNumber"/>
            <w:noProof/>
          </w:rPr>
          <w:t>16</w:t>
        </w:r>
        <w:r>
          <w:rPr>
            <w:rStyle w:val="PageNumber"/>
          </w:rPr>
          <w:fldChar w:fldCharType="end"/>
        </w:r>
      </w:p>
    </w:sdtContent>
  </w:sdt>
  <w:p w14:paraId="372B30FD" w14:textId="77777777" w:rsidR="004E704A" w:rsidRDefault="004E704A"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35D81" w14:textId="77777777" w:rsidR="008675D7" w:rsidRDefault="008675D7">
      <w:r>
        <w:separator/>
      </w:r>
    </w:p>
  </w:footnote>
  <w:footnote w:type="continuationSeparator" w:id="0">
    <w:p w14:paraId="68C5014B" w14:textId="77777777" w:rsidR="008675D7" w:rsidRDefault="008675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32036">
    <w:abstractNumId w:val="0"/>
  </w:num>
  <w:num w:numId="2" w16cid:durableId="2066751689">
    <w:abstractNumId w:val="1"/>
  </w:num>
  <w:num w:numId="3" w16cid:durableId="1384407147">
    <w:abstractNumId w:val="3"/>
  </w:num>
  <w:num w:numId="4" w16cid:durableId="1206604202">
    <w:abstractNumId w:val="5"/>
  </w:num>
  <w:num w:numId="5" w16cid:durableId="1958759734">
    <w:abstractNumId w:val="2"/>
  </w:num>
  <w:num w:numId="6" w16cid:durableId="92657666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an Anderson">
    <w15:presenceInfo w15:providerId="Windows Live" w15:userId="0e8b02e483029969"/>
  </w15:person>
  <w15:person w15:author="Michele Casini">
    <w15:presenceInfo w15:providerId="AD" w15:userId="S-1-5-21-1060284298-1343024091-682003330-100849"/>
  </w15:person>
  <w15:person w15:author="Mayya Gogina">
    <w15:presenceInfo w15:providerId="None" w15:userId="Mayya Gog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701A"/>
    <w:rsid w:val="000071B7"/>
    <w:rsid w:val="00007320"/>
    <w:rsid w:val="0000738D"/>
    <w:rsid w:val="000074CC"/>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F94"/>
    <w:rsid w:val="00014067"/>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F"/>
    <w:rsid w:val="000277C0"/>
    <w:rsid w:val="00027CD7"/>
    <w:rsid w:val="00027D28"/>
    <w:rsid w:val="00027D99"/>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C51"/>
    <w:rsid w:val="000411D5"/>
    <w:rsid w:val="0004143F"/>
    <w:rsid w:val="000418A7"/>
    <w:rsid w:val="0004190F"/>
    <w:rsid w:val="00041AFA"/>
    <w:rsid w:val="00041D90"/>
    <w:rsid w:val="00042136"/>
    <w:rsid w:val="000425B0"/>
    <w:rsid w:val="000428C4"/>
    <w:rsid w:val="00042EEC"/>
    <w:rsid w:val="000430DE"/>
    <w:rsid w:val="0004344F"/>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DB"/>
    <w:rsid w:val="00062355"/>
    <w:rsid w:val="000623D3"/>
    <w:rsid w:val="00062569"/>
    <w:rsid w:val="0006294D"/>
    <w:rsid w:val="00062F5E"/>
    <w:rsid w:val="000630DE"/>
    <w:rsid w:val="000633FD"/>
    <w:rsid w:val="00063994"/>
    <w:rsid w:val="00063CC8"/>
    <w:rsid w:val="00064393"/>
    <w:rsid w:val="00064612"/>
    <w:rsid w:val="00064740"/>
    <w:rsid w:val="00064784"/>
    <w:rsid w:val="00064957"/>
    <w:rsid w:val="00064A21"/>
    <w:rsid w:val="00064D7B"/>
    <w:rsid w:val="00064DC7"/>
    <w:rsid w:val="00064DFC"/>
    <w:rsid w:val="00064F52"/>
    <w:rsid w:val="00065234"/>
    <w:rsid w:val="00065396"/>
    <w:rsid w:val="00065488"/>
    <w:rsid w:val="000658DC"/>
    <w:rsid w:val="000658F6"/>
    <w:rsid w:val="00065ADB"/>
    <w:rsid w:val="00065C5A"/>
    <w:rsid w:val="00066039"/>
    <w:rsid w:val="0006612B"/>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54C"/>
    <w:rsid w:val="000B168F"/>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FAE"/>
    <w:rsid w:val="000E5278"/>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BCF"/>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C5"/>
    <w:rsid w:val="00130829"/>
    <w:rsid w:val="001309D5"/>
    <w:rsid w:val="00130AB0"/>
    <w:rsid w:val="00130D3D"/>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9F"/>
    <w:rsid w:val="00140BAA"/>
    <w:rsid w:val="00140EB3"/>
    <w:rsid w:val="0014100D"/>
    <w:rsid w:val="001412C1"/>
    <w:rsid w:val="001412E3"/>
    <w:rsid w:val="0014130A"/>
    <w:rsid w:val="001416E2"/>
    <w:rsid w:val="0014174C"/>
    <w:rsid w:val="00141CA3"/>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F70"/>
    <w:rsid w:val="00171FD0"/>
    <w:rsid w:val="001723A6"/>
    <w:rsid w:val="001724F5"/>
    <w:rsid w:val="00172777"/>
    <w:rsid w:val="0017334C"/>
    <w:rsid w:val="001734A1"/>
    <w:rsid w:val="0017352E"/>
    <w:rsid w:val="001737FB"/>
    <w:rsid w:val="00173843"/>
    <w:rsid w:val="00173BBA"/>
    <w:rsid w:val="00173D4B"/>
    <w:rsid w:val="00173DEE"/>
    <w:rsid w:val="00173F6E"/>
    <w:rsid w:val="0017406B"/>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BA4"/>
    <w:rsid w:val="00176D95"/>
    <w:rsid w:val="00177074"/>
    <w:rsid w:val="00177239"/>
    <w:rsid w:val="001772D6"/>
    <w:rsid w:val="00177641"/>
    <w:rsid w:val="00177910"/>
    <w:rsid w:val="00177997"/>
    <w:rsid w:val="001779ED"/>
    <w:rsid w:val="00177AED"/>
    <w:rsid w:val="00177BF9"/>
    <w:rsid w:val="00177E7C"/>
    <w:rsid w:val="00177F2B"/>
    <w:rsid w:val="00177F49"/>
    <w:rsid w:val="00180003"/>
    <w:rsid w:val="0018028F"/>
    <w:rsid w:val="00180439"/>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5CF"/>
    <w:rsid w:val="0018367E"/>
    <w:rsid w:val="001838EF"/>
    <w:rsid w:val="00183E08"/>
    <w:rsid w:val="001849BD"/>
    <w:rsid w:val="00184D2C"/>
    <w:rsid w:val="00184D50"/>
    <w:rsid w:val="00184FBC"/>
    <w:rsid w:val="001856F1"/>
    <w:rsid w:val="00185C1A"/>
    <w:rsid w:val="00185EA5"/>
    <w:rsid w:val="00186029"/>
    <w:rsid w:val="001860A4"/>
    <w:rsid w:val="001860E1"/>
    <w:rsid w:val="00186649"/>
    <w:rsid w:val="0018675F"/>
    <w:rsid w:val="00186834"/>
    <w:rsid w:val="001869FC"/>
    <w:rsid w:val="00187392"/>
    <w:rsid w:val="00187803"/>
    <w:rsid w:val="0018796C"/>
    <w:rsid w:val="00187984"/>
    <w:rsid w:val="00187D28"/>
    <w:rsid w:val="0019011C"/>
    <w:rsid w:val="0019044E"/>
    <w:rsid w:val="00190C05"/>
    <w:rsid w:val="00190CE2"/>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754"/>
    <w:rsid w:val="001B78B4"/>
    <w:rsid w:val="001B7ABE"/>
    <w:rsid w:val="001B7BEA"/>
    <w:rsid w:val="001C0055"/>
    <w:rsid w:val="001C03FC"/>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49CD"/>
    <w:rsid w:val="001D4D2D"/>
    <w:rsid w:val="001D4EA7"/>
    <w:rsid w:val="001D4FF7"/>
    <w:rsid w:val="001D569D"/>
    <w:rsid w:val="001D5839"/>
    <w:rsid w:val="001D59F6"/>
    <w:rsid w:val="001D5B4E"/>
    <w:rsid w:val="001D5C78"/>
    <w:rsid w:val="001D6226"/>
    <w:rsid w:val="001D63E9"/>
    <w:rsid w:val="001D64DA"/>
    <w:rsid w:val="001D69E1"/>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077"/>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5FD"/>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1433"/>
    <w:rsid w:val="0021148A"/>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1085"/>
    <w:rsid w:val="00221131"/>
    <w:rsid w:val="00221201"/>
    <w:rsid w:val="0022137C"/>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D9"/>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89D"/>
    <w:rsid w:val="0024202F"/>
    <w:rsid w:val="002422F8"/>
    <w:rsid w:val="0024254D"/>
    <w:rsid w:val="00242BBD"/>
    <w:rsid w:val="00242DE1"/>
    <w:rsid w:val="0024300D"/>
    <w:rsid w:val="002436C1"/>
    <w:rsid w:val="002436DE"/>
    <w:rsid w:val="00243900"/>
    <w:rsid w:val="00243AF4"/>
    <w:rsid w:val="00243B19"/>
    <w:rsid w:val="00243BE4"/>
    <w:rsid w:val="00243C40"/>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3D6"/>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504F"/>
    <w:rsid w:val="00295868"/>
    <w:rsid w:val="00295EE9"/>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CE"/>
    <w:rsid w:val="002B37D8"/>
    <w:rsid w:val="002B3A1A"/>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A4"/>
    <w:rsid w:val="00327B9D"/>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B59"/>
    <w:rsid w:val="00334FF1"/>
    <w:rsid w:val="00335B19"/>
    <w:rsid w:val="00335B4B"/>
    <w:rsid w:val="00335B64"/>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969"/>
    <w:rsid w:val="00354C1A"/>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F25"/>
    <w:rsid w:val="003700D7"/>
    <w:rsid w:val="0037039A"/>
    <w:rsid w:val="003705FD"/>
    <w:rsid w:val="003706BA"/>
    <w:rsid w:val="00370DD4"/>
    <w:rsid w:val="00371234"/>
    <w:rsid w:val="003714CB"/>
    <w:rsid w:val="003717AC"/>
    <w:rsid w:val="00371910"/>
    <w:rsid w:val="00371AC0"/>
    <w:rsid w:val="00371C8E"/>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121E"/>
    <w:rsid w:val="00391279"/>
    <w:rsid w:val="0039161D"/>
    <w:rsid w:val="00391B55"/>
    <w:rsid w:val="00391BB5"/>
    <w:rsid w:val="00391BC6"/>
    <w:rsid w:val="003923D8"/>
    <w:rsid w:val="0039276C"/>
    <w:rsid w:val="003928E8"/>
    <w:rsid w:val="00392B1E"/>
    <w:rsid w:val="00392BBF"/>
    <w:rsid w:val="00392CB4"/>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41AC"/>
    <w:rsid w:val="003B4338"/>
    <w:rsid w:val="003B4426"/>
    <w:rsid w:val="003B4554"/>
    <w:rsid w:val="003B45C1"/>
    <w:rsid w:val="003B4A35"/>
    <w:rsid w:val="003B4A9E"/>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C03"/>
    <w:rsid w:val="00404CB2"/>
    <w:rsid w:val="00404CF8"/>
    <w:rsid w:val="0040513A"/>
    <w:rsid w:val="0040580E"/>
    <w:rsid w:val="00405B3F"/>
    <w:rsid w:val="00405F96"/>
    <w:rsid w:val="00406172"/>
    <w:rsid w:val="00406302"/>
    <w:rsid w:val="004068C6"/>
    <w:rsid w:val="00406CD1"/>
    <w:rsid w:val="00407511"/>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1D20"/>
    <w:rsid w:val="004322FB"/>
    <w:rsid w:val="0043234E"/>
    <w:rsid w:val="0043238A"/>
    <w:rsid w:val="00432395"/>
    <w:rsid w:val="00432A42"/>
    <w:rsid w:val="00432F46"/>
    <w:rsid w:val="00433237"/>
    <w:rsid w:val="0043340E"/>
    <w:rsid w:val="004336EA"/>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ED9"/>
    <w:rsid w:val="00436F4D"/>
    <w:rsid w:val="00437016"/>
    <w:rsid w:val="004370DE"/>
    <w:rsid w:val="0043746E"/>
    <w:rsid w:val="00437AF5"/>
    <w:rsid w:val="00437BFC"/>
    <w:rsid w:val="00437C50"/>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243"/>
    <w:rsid w:val="004462E4"/>
    <w:rsid w:val="004462FE"/>
    <w:rsid w:val="0044649C"/>
    <w:rsid w:val="004469B3"/>
    <w:rsid w:val="004469E4"/>
    <w:rsid w:val="00446B57"/>
    <w:rsid w:val="00446FEF"/>
    <w:rsid w:val="00447296"/>
    <w:rsid w:val="0044731C"/>
    <w:rsid w:val="00447332"/>
    <w:rsid w:val="00447601"/>
    <w:rsid w:val="00447A67"/>
    <w:rsid w:val="00447A77"/>
    <w:rsid w:val="00447A9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54C"/>
    <w:rsid w:val="00465564"/>
    <w:rsid w:val="004659E3"/>
    <w:rsid w:val="00466011"/>
    <w:rsid w:val="0046638F"/>
    <w:rsid w:val="0046661A"/>
    <w:rsid w:val="00466663"/>
    <w:rsid w:val="00466988"/>
    <w:rsid w:val="00466B69"/>
    <w:rsid w:val="00466EBB"/>
    <w:rsid w:val="0046703E"/>
    <w:rsid w:val="0046708C"/>
    <w:rsid w:val="004670D0"/>
    <w:rsid w:val="00467309"/>
    <w:rsid w:val="004678BF"/>
    <w:rsid w:val="00467B1B"/>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649"/>
    <w:rsid w:val="0047264D"/>
    <w:rsid w:val="00472777"/>
    <w:rsid w:val="0047298E"/>
    <w:rsid w:val="00472B60"/>
    <w:rsid w:val="00473086"/>
    <w:rsid w:val="0047321C"/>
    <w:rsid w:val="00473446"/>
    <w:rsid w:val="00473A2D"/>
    <w:rsid w:val="00473CB7"/>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67E"/>
    <w:rsid w:val="004939DF"/>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10F0"/>
    <w:rsid w:val="004D1459"/>
    <w:rsid w:val="004D15AB"/>
    <w:rsid w:val="004D15E0"/>
    <w:rsid w:val="004D1A80"/>
    <w:rsid w:val="004D1C6C"/>
    <w:rsid w:val="004D21EE"/>
    <w:rsid w:val="004D22FC"/>
    <w:rsid w:val="004D25F6"/>
    <w:rsid w:val="004D29A0"/>
    <w:rsid w:val="004D2D97"/>
    <w:rsid w:val="004D301E"/>
    <w:rsid w:val="004D3791"/>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A54"/>
    <w:rsid w:val="004E6A5A"/>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70F"/>
    <w:rsid w:val="005208A0"/>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2E0"/>
    <w:rsid w:val="00526338"/>
    <w:rsid w:val="0052642F"/>
    <w:rsid w:val="0052676E"/>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A55"/>
    <w:rsid w:val="00533C05"/>
    <w:rsid w:val="0053440C"/>
    <w:rsid w:val="00534469"/>
    <w:rsid w:val="00534834"/>
    <w:rsid w:val="00534B7F"/>
    <w:rsid w:val="00534CF1"/>
    <w:rsid w:val="00534EB1"/>
    <w:rsid w:val="005351F4"/>
    <w:rsid w:val="005356AE"/>
    <w:rsid w:val="00535CF2"/>
    <w:rsid w:val="00535E67"/>
    <w:rsid w:val="00535ECC"/>
    <w:rsid w:val="00535F22"/>
    <w:rsid w:val="005363CE"/>
    <w:rsid w:val="00536BEF"/>
    <w:rsid w:val="005370DF"/>
    <w:rsid w:val="00537338"/>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0E"/>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864"/>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9F4"/>
    <w:rsid w:val="00566A89"/>
    <w:rsid w:val="00566C93"/>
    <w:rsid w:val="00566DF1"/>
    <w:rsid w:val="00566F82"/>
    <w:rsid w:val="00567670"/>
    <w:rsid w:val="00567BE1"/>
    <w:rsid w:val="00570397"/>
    <w:rsid w:val="005705D5"/>
    <w:rsid w:val="00570C1D"/>
    <w:rsid w:val="00570E14"/>
    <w:rsid w:val="00570F22"/>
    <w:rsid w:val="005710B0"/>
    <w:rsid w:val="005713BC"/>
    <w:rsid w:val="0057140A"/>
    <w:rsid w:val="00571491"/>
    <w:rsid w:val="00571959"/>
    <w:rsid w:val="00571BC4"/>
    <w:rsid w:val="00572124"/>
    <w:rsid w:val="00572358"/>
    <w:rsid w:val="00572762"/>
    <w:rsid w:val="00572E51"/>
    <w:rsid w:val="00573204"/>
    <w:rsid w:val="0057322F"/>
    <w:rsid w:val="00573316"/>
    <w:rsid w:val="005733D6"/>
    <w:rsid w:val="00573438"/>
    <w:rsid w:val="0057345E"/>
    <w:rsid w:val="00573685"/>
    <w:rsid w:val="00573E13"/>
    <w:rsid w:val="00574126"/>
    <w:rsid w:val="00574325"/>
    <w:rsid w:val="0057497C"/>
    <w:rsid w:val="00574FCE"/>
    <w:rsid w:val="005751F8"/>
    <w:rsid w:val="005754B1"/>
    <w:rsid w:val="00575840"/>
    <w:rsid w:val="005764FD"/>
    <w:rsid w:val="00576743"/>
    <w:rsid w:val="0057688A"/>
    <w:rsid w:val="00576975"/>
    <w:rsid w:val="00576C06"/>
    <w:rsid w:val="00576CBB"/>
    <w:rsid w:val="00576FDB"/>
    <w:rsid w:val="00576FDF"/>
    <w:rsid w:val="00577412"/>
    <w:rsid w:val="00577C74"/>
    <w:rsid w:val="00577C82"/>
    <w:rsid w:val="00577E00"/>
    <w:rsid w:val="00577FDF"/>
    <w:rsid w:val="0058044A"/>
    <w:rsid w:val="00580651"/>
    <w:rsid w:val="00580797"/>
    <w:rsid w:val="005809EA"/>
    <w:rsid w:val="00580B5F"/>
    <w:rsid w:val="00580B70"/>
    <w:rsid w:val="00580B76"/>
    <w:rsid w:val="00580DA5"/>
    <w:rsid w:val="005811A5"/>
    <w:rsid w:val="005811ED"/>
    <w:rsid w:val="00581ADF"/>
    <w:rsid w:val="00583122"/>
    <w:rsid w:val="00583309"/>
    <w:rsid w:val="00583350"/>
    <w:rsid w:val="00583397"/>
    <w:rsid w:val="00583605"/>
    <w:rsid w:val="00583917"/>
    <w:rsid w:val="00583CA3"/>
    <w:rsid w:val="00583CE5"/>
    <w:rsid w:val="00583D50"/>
    <w:rsid w:val="00583FF2"/>
    <w:rsid w:val="00584314"/>
    <w:rsid w:val="00584693"/>
    <w:rsid w:val="0058486C"/>
    <w:rsid w:val="00584A67"/>
    <w:rsid w:val="00585280"/>
    <w:rsid w:val="00585482"/>
    <w:rsid w:val="005855A2"/>
    <w:rsid w:val="00585E64"/>
    <w:rsid w:val="005862A0"/>
    <w:rsid w:val="0058679B"/>
    <w:rsid w:val="00586CB1"/>
    <w:rsid w:val="00586DB6"/>
    <w:rsid w:val="0058759B"/>
    <w:rsid w:val="005879A0"/>
    <w:rsid w:val="00587B5D"/>
    <w:rsid w:val="00587D51"/>
    <w:rsid w:val="005901A2"/>
    <w:rsid w:val="00590240"/>
    <w:rsid w:val="0059046B"/>
    <w:rsid w:val="00590CCB"/>
    <w:rsid w:val="00590F77"/>
    <w:rsid w:val="00591062"/>
    <w:rsid w:val="005910C1"/>
    <w:rsid w:val="0059110F"/>
    <w:rsid w:val="00591195"/>
    <w:rsid w:val="0059136A"/>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1D3D"/>
    <w:rsid w:val="005D2412"/>
    <w:rsid w:val="005D263A"/>
    <w:rsid w:val="005D2703"/>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502"/>
    <w:rsid w:val="005E77F6"/>
    <w:rsid w:val="005E7B4E"/>
    <w:rsid w:val="005E7D64"/>
    <w:rsid w:val="005F06A8"/>
    <w:rsid w:val="005F06DB"/>
    <w:rsid w:val="005F0848"/>
    <w:rsid w:val="005F0992"/>
    <w:rsid w:val="005F0CD6"/>
    <w:rsid w:val="005F0CDC"/>
    <w:rsid w:val="005F105E"/>
    <w:rsid w:val="005F1A75"/>
    <w:rsid w:val="005F1D17"/>
    <w:rsid w:val="005F1D56"/>
    <w:rsid w:val="005F222D"/>
    <w:rsid w:val="005F24CF"/>
    <w:rsid w:val="005F24FB"/>
    <w:rsid w:val="005F29A5"/>
    <w:rsid w:val="005F2B5D"/>
    <w:rsid w:val="005F2D90"/>
    <w:rsid w:val="005F2E5E"/>
    <w:rsid w:val="005F2EA1"/>
    <w:rsid w:val="005F2F21"/>
    <w:rsid w:val="005F2F44"/>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CCA"/>
    <w:rsid w:val="00600D02"/>
    <w:rsid w:val="00600D9A"/>
    <w:rsid w:val="00600E28"/>
    <w:rsid w:val="006012E4"/>
    <w:rsid w:val="00601336"/>
    <w:rsid w:val="006014FE"/>
    <w:rsid w:val="00601766"/>
    <w:rsid w:val="00601A83"/>
    <w:rsid w:val="00601C7D"/>
    <w:rsid w:val="00601DCB"/>
    <w:rsid w:val="00601F9B"/>
    <w:rsid w:val="006022D3"/>
    <w:rsid w:val="00602755"/>
    <w:rsid w:val="00602E14"/>
    <w:rsid w:val="006030DF"/>
    <w:rsid w:val="00603431"/>
    <w:rsid w:val="00603481"/>
    <w:rsid w:val="006034E1"/>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F10"/>
    <w:rsid w:val="00612664"/>
    <w:rsid w:val="0061269B"/>
    <w:rsid w:val="00612723"/>
    <w:rsid w:val="00612C1D"/>
    <w:rsid w:val="00612EC6"/>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3A3"/>
    <w:rsid w:val="006204B1"/>
    <w:rsid w:val="006205B4"/>
    <w:rsid w:val="00620629"/>
    <w:rsid w:val="006207AE"/>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4229"/>
    <w:rsid w:val="00644559"/>
    <w:rsid w:val="00644981"/>
    <w:rsid w:val="006449D3"/>
    <w:rsid w:val="00644C5F"/>
    <w:rsid w:val="00644C81"/>
    <w:rsid w:val="00644E0E"/>
    <w:rsid w:val="006453E7"/>
    <w:rsid w:val="00645452"/>
    <w:rsid w:val="006455EC"/>
    <w:rsid w:val="0064577B"/>
    <w:rsid w:val="0064586F"/>
    <w:rsid w:val="006458A2"/>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768"/>
    <w:rsid w:val="0065376C"/>
    <w:rsid w:val="00653BC4"/>
    <w:rsid w:val="00653D52"/>
    <w:rsid w:val="00654137"/>
    <w:rsid w:val="006542A7"/>
    <w:rsid w:val="00654AC9"/>
    <w:rsid w:val="00654E0A"/>
    <w:rsid w:val="006550C8"/>
    <w:rsid w:val="00655685"/>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CD"/>
    <w:rsid w:val="00660DFD"/>
    <w:rsid w:val="00660F13"/>
    <w:rsid w:val="00661005"/>
    <w:rsid w:val="0066105A"/>
    <w:rsid w:val="006614AF"/>
    <w:rsid w:val="00661B16"/>
    <w:rsid w:val="00662646"/>
    <w:rsid w:val="006626AE"/>
    <w:rsid w:val="00662BBE"/>
    <w:rsid w:val="00662BD5"/>
    <w:rsid w:val="00662EDF"/>
    <w:rsid w:val="006634C7"/>
    <w:rsid w:val="0066396D"/>
    <w:rsid w:val="00663DD7"/>
    <w:rsid w:val="00663FC0"/>
    <w:rsid w:val="00664C7C"/>
    <w:rsid w:val="00664D1A"/>
    <w:rsid w:val="00664FA7"/>
    <w:rsid w:val="006651E5"/>
    <w:rsid w:val="006653DB"/>
    <w:rsid w:val="00665420"/>
    <w:rsid w:val="0066549F"/>
    <w:rsid w:val="00665CE1"/>
    <w:rsid w:val="00665EA5"/>
    <w:rsid w:val="00666372"/>
    <w:rsid w:val="00666711"/>
    <w:rsid w:val="00666FCF"/>
    <w:rsid w:val="00667AB4"/>
    <w:rsid w:val="00667C6B"/>
    <w:rsid w:val="00670076"/>
    <w:rsid w:val="006700DF"/>
    <w:rsid w:val="006704C0"/>
    <w:rsid w:val="0067094E"/>
    <w:rsid w:val="00670E83"/>
    <w:rsid w:val="0067112D"/>
    <w:rsid w:val="006713FA"/>
    <w:rsid w:val="00671765"/>
    <w:rsid w:val="0067182E"/>
    <w:rsid w:val="0067193D"/>
    <w:rsid w:val="00671C00"/>
    <w:rsid w:val="00671FDE"/>
    <w:rsid w:val="0067236D"/>
    <w:rsid w:val="00672545"/>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AF5"/>
    <w:rsid w:val="006B5D57"/>
    <w:rsid w:val="006B5EDF"/>
    <w:rsid w:val="006B6116"/>
    <w:rsid w:val="006B6166"/>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313"/>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A6"/>
    <w:rsid w:val="006E182C"/>
    <w:rsid w:val="006E1FD0"/>
    <w:rsid w:val="006E2D0C"/>
    <w:rsid w:val="006E2DF4"/>
    <w:rsid w:val="006E33C4"/>
    <w:rsid w:val="006E3463"/>
    <w:rsid w:val="006E34B2"/>
    <w:rsid w:val="006E39E6"/>
    <w:rsid w:val="006E4480"/>
    <w:rsid w:val="006E44BC"/>
    <w:rsid w:val="006E48F0"/>
    <w:rsid w:val="006E4952"/>
    <w:rsid w:val="006E4D15"/>
    <w:rsid w:val="006E51EF"/>
    <w:rsid w:val="006E5248"/>
    <w:rsid w:val="006E5501"/>
    <w:rsid w:val="006E563B"/>
    <w:rsid w:val="006E5817"/>
    <w:rsid w:val="006E5B08"/>
    <w:rsid w:val="006E5B41"/>
    <w:rsid w:val="006E5B4A"/>
    <w:rsid w:val="006E5C98"/>
    <w:rsid w:val="006E6487"/>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E79"/>
    <w:rsid w:val="006F2F96"/>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F77"/>
    <w:rsid w:val="007210E4"/>
    <w:rsid w:val="00721358"/>
    <w:rsid w:val="00721418"/>
    <w:rsid w:val="00721583"/>
    <w:rsid w:val="00721586"/>
    <w:rsid w:val="00721E13"/>
    <w:rsid w:val="00722264"/>
    <w:rsid w:val="00722468"/>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789"/>
    <w:rsid w:val="007348C2"/>
    <w:rsid w:val="00734A55"/>
    <w:rsid w:val="00734D5F"/>
    <w:rsid w:val="00734D73"/>
    <w:rsid w:val="00734DC3"/>
    <w:rsid w:val="007351CB"/>
    <w:rsid w:val="007352B2"/>
    <w:rsid w:val="00735540"/>
    <w:rsid w:val="007357B7"/>
    <w:rsid w:val="00735985"/>
    <w:rsid w:val="00735B37"/>
    <w:rsid w:val="00735E44"/>
    <w:rsid w:val="00736216"/>
    <w:rsid w:val="00736492"/>
    <w:rsid w:val="00736647"/>
    <w:rsid w:val="007366BC"/>
    <w:rsid w:val="0073676A"/>
    <w:rsid w:val="00736BEE"/>
    <w:rsid w:val="00736F9D"/>
    <w:rsid w:val="00736FF5"/>
    <w:rsid w:val="00737294"/>
    <w:rsid w:val="00737734"/>
    <w:rsid w:val="00737AD2"/>
    <w:rsid w:val="00737AEA"/>
    <w:rsid w:val="00737BC2"/>
    <w:rsid w:val="007403DB"/>
    <w:rsid w:val="00740763"/>
    <w:rsid w:val="00740BAE"/>
    <w:rsid w:val="00740C2E"/>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30B"/>
    <w:rsid w:val="00745BD0"/>
    <w:rsid w:val="00745D9D"/>
    <w:rsid w:val="0074622A"/>
    <w:rsid w:val="00746309"/>
    <w:rsid w:val="00746504"/>
    <w:rsid w:val="00746556"/>
    <w:rsid w:val="0074672A"/>
    <w:rsid w:val="00746818"/>
    <w:rsid w:val="00746E2C"/>
    <w:rsid w:val="00746FCB"/>
    <w:rsid w:val="00747AB0"/>
    <w:rsid w:val="00747BFC"/>
    <w:rsid w:val="00747F23"/>
    <w:rsid w:val="007501CC"/>
    <w:rsid w:val="00750382"/>
    <w:rsid w:val="00750702"/>
    <w:rsid w:val="007508F7"/>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6C"/>
    <w:rsid w:val="007852F2"/>
    <w:rsid w:val="00785652"/>
    <w:rsid w:val="00785997"/>
    <w:rsid w:val="00785E27"/>
    <w:rsid w:val="00785E59"/>
    <w:rsid w:val="007865D8"/>
    <w:rsid w:val="00786877"/>
    <w:rsid w:val="007868D7"/>
    <w:rsid w:val="00786BFB"/>
    <w:rsid w:val="00787189"/>
    <w:rsid w:val="00787223"/>
    <w:rsid w:val="007878B9"/>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3D6"/>
    <w:rsid w:val="007A086C"/>
    <w:rsid w:val="007A0929"/>
    <w:rsid w:val="007A0DF2"/>
    <w:rsid w:val="007A153F"/>
    <w:rsid w:val="007A1D30"/>
    <w:rsid w:val="007A1D90"/>
    <w:rsid w:val="007A1FF7"/>
    <w:rsid w:val="007A2329"/>
    <w:rsid w:val="007A2480"/>
    <w:rsid w:val="007A28BD"/>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5BE"/>
    <w:rsid w:val="007B5666"/>
    <w:rsid w:val="007B5A0E"/>
    <w:rsid w:val="007B5BC1"/>
    <w:rsid w:val="007B5EEF"/>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FE7"/>
    <w:rsid w:val="007C0F40"/>
    <w:rsid w:val="007C110D"/>
    <w:rsid w:val="007C126E"/>
    <w:rsid w:val="007C1335"/>
    <w:rsid w:val="007C1623"/>
    <w:rsid w:val="007C1E64"/>
    <w:rsid w:val="007C1F0E"/>
    <w:rsid w:val="007C2522"/>
    <w:rsid w:val="007C25BE"/>
    <w:rsid w:val="007C2838"/>
    <w:rsid w:val="007C2B12"/>
    <w:rsid w:val="007C2B7F"/>
    <w:rsid w:val="007C3166"/>
    <w:rsid w:val="007C3500"/>
    <w:rsid w:val="007C3EA5"/>
    <w:rsid w:val="007C40AE"/>
    <w:rsid w:val="007C4189"/>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B84"/>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D5B"/>
    <w:rsid w:val="008122B7"/>
    <w:rsid w:val="00812337"/>
    <w:rsid w:val="0081290D"/>
    <w:rsid w:val="00812A44"/>
    <w:rsid w:val="00812B13"/>
    <w:rsid w:val="0081301A"/>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20416"/>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D5"/>
    <w:rsid w:val="008248CD"/>
    <w:rsid w:val="00824941"/>
    <w:rsid w:val="008252E4"/>
    <w:rsid w:val="008258E4"/>
    <w:rsid w:val="00825CB0"/>
    <w:rsid w:val="00825D61"/>
    <w:rsid w:val="00826146"/>
    <w:rsid w:val="008265CC"/>
    <w:rsid w:val="0082698B"/>
    <w:rsid w:val="00826A04"/>
    <w:rsid w:val="00826ABB"/>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4BFB"/>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88"/>
    <w:rsid w:val="008673B4"/>
    <w:rsid w:val="00867464"/>
    <w:rsid w:val="00867512"/>
    <w:rsid w:val="008675B3"/>
    <w:rsid w:val="008675D7"/>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183"/>
    <w:rsid w:val="00890196"/>
    <w:rsid w:val="008905EE"/>
    <w:rsid w:val="00890A97"/>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42B"/>
    <w:rsid w:val="008A74E6"/>
    <w:rsid w:val="008A766B"/>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2F2"/>
    <w:rsid w:val="008B5B67"/>
    <w:rsid w:val="008B6CF4"/>
    <w:rsid w:val="008B70BF"/>
    <w:rsid w:val="008B7214"/>
    <w:rsid w:val="008B7365"/>
    <w:rsid w:val="008B7DC4"/>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2F5"/>
    <w:rsid w:val="008D788F"/>
    <w:rsid w:val="008D790E"/>
    <w:rsid w:val="008D7DB1"/>
    <w:rsid w:val="008E041A"/>
    <w:rsid w:val="008E056D"/>
    <w:rsid w:val="008E05E5"/>
    <w:rsid w:val="008E07D1"/>
    <w:rsid w:val="008E16A3"/>
    <w:rsid w:val="008E17D3"/>
    <w:rsid w:val="008E1BB5"/>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1C"/>
    <w:rsid w:val="008E5A6B"/>
    <w:rsid w:val="008E5D36"/>
    <w:rsid w:val="008E6025"/>
    <w:rsid w:val="008E61B7"/>
    <w:rsid w:val="008E6292"/>
    <w:rsid w:val="008E6BA0"/>
    <w:rsid w:val="008E6CEC"/>
    <w:rsid w:val="008E7758"/>
    <w:rsid w:val="008E78EF"/>
    <w:rsid w:val="008E7F27"/>
    <w:rsid w:val="008F012D"/>
    <w:rsid w:val="008F0556"/>
    <w:rsid w:val="008F05EA"/>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3C9A"/>
    <w:rsid w:val="008F405C"/>
    <w:rsid w:val="008F409C"/>
    <w:rsid w:val="008F427E"/>
    <w:rsid w:val="008F447E"/>
    <w:rsid w:val="008F476C"/>
    <w:rsid w:val="008F4D3F"/>
    <w:rsid w:val="008F4EC5"/>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745"/>
    <w:rsid w:val="0092383E"/>
    <w:rsid w:val="00923DAF"/>
    <w:rsid w:val="00923F7C"/>
    <w:rsid w:val="00924025"/>
    <w:rsid w:val="0092407C"/>
    <w:rsid w:val="00924140"/>
    <w:rsid w:val="009242B3"/>
    <w:rsid w:val="0092523B"/>
    <w:rsid w:val="009255F0"/>
    <w:rsid w:val="009259C0"/>
    <w:rsid w:val="00925AE2"/>
    <w:rsid w:val="00925B85"/>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689"/>
    <w:rsid w:val="009329DA"/>
    <w:rsid w:val="00932AE7"/>
    <w:rsid w:val="00932C8D"/>
    <w:rsid w:val="00932D6A"/>
    <w:rsid w:val="00932D92"/>
    <w:rsid w:val="00932E85"/>
    <w:rsid w:val="00932FBB"/>
    <w:rsid w:val="00933039"/>
    <w:rsid w:val="009334C0"/>
    <w:rsid w:val="00933776"/>
    <w:rsid w:val="00933C63"/>
    <w:rsid w:val="00933CDC"/>
    <w:rsid w:val="00933DEC"/>
    <w:rsid w:val="00933E99"/>
    <w:rsid w:val="00933ED8"/>
    <w:rsid w:val="00933FA7"/>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4C2"/>
    <w:rsid w:val="009746F3"/>
    <w:rsid w:val="00974E8F"/>
    <w:rsid w:val="009752E9"/>
    <w:rsid w:val="009753DF"/>
    <w:rsid w:val="00975841"/>
    <w:rsid w:val="00975A7F"/>
    <w:rsid w:val="00975DB7"/>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DE"/>
    <w:rsid w:val="00987AFB"/>
    <w:rsid w:val="00987B2C"/>
    <w:rsid w:val="00987BCB"/>
    <w:rsid w:val="00987D18"/>
    <w:rsid w:val="0099000F"/>
    <w:rsid w:val="00990172"/>
    <w:rsid w:val="00990262"/>
    <w:rsid w:val="009904FF"/>
    <w:rsid w:val="0099081E"/>
    <w:rsid w:val="009908B4"/>
    <w:rsid w:val="00990F73"/>
    <w:rsid w:val="00991015"/>
    <w:rsid w:val="009915BE"/>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6CC"/>
    <w:rsid w:val="009B3925"/>
    <w:rsid w:val="009B3CAF"/>
    <w:rsid w:val="009B3DF5"/>
    <w:rsid w:val="009B3EB8"/>
    <w:rsid w:val="009B421E"/>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432"/>
    <w:rsid w:val="009E3549"/>
    <w:rsid w:val="009E3711"/>
    <w:rsid w:val="009E3AA2"/>
    <w:rsid w:val="009E3ED6"/>
    <w:rsid w:val="009E40C1"/>
    <w:rsid w:val="009E4B75"/>
    <w:rsid w:val="009E4C55"/>
    <w:rsid w:val="009E4C60"/>
    <w:rsid w:val="009E55A2"/>
    <w:rsid w:val="009E5C66"/>
    <w:rsid w:val="009E5DF5"/>
    <w:rsid w:val="009E6058"/>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940"/>
    <w:rsid w:val="00A01BEF"/>
    <w:rsid w:val="00A01DCC"/>
    <w:rsid w:val="00A01F68"/>
    <w:rsid w:val="00A01FC1"/>
    <w:rsid w:val="00A02168"/>
    <w:rsid w:val="00A02366"/>
    <w:rsid w:val="00A026FE"/>
    <w:rsid w:val="00A0294B"/>
    <w:rsid w:val="00A02C50"/>
    <w:rsid w:val="00A030D9"/>
    <w:rsid w:val="00A038CF"/>
    <w:rsid w:val="00A03949"/>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608"/>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973"/>
    <w:rsid w:val="00A339F0"/>
    <w:rsid w:val="00A33C55"/>
    <w:rsid w:val="00A33C83"/>
    <w:rsid w:val="00A33CCC"/>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C5E"/>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F4B"/>
    <w:rsid w:val="00A8219D"/>
    <w:rsid w:val="00A8223A"/>
    <w:rsid w:val="00A8232C"/>
    <w:rsid w:val="00A82448"/>
    <w:rsid w:val="00A82993"/>
    <w:rsid w:val="00A833FB"/>
    <w:rsid w:val="00A83889"/>
    <w:rsid w:val="00A83D18"/>
    <w:rsid w:val="00A83DB4"/>
    <w:rsid w:val="00A83E65"/>
    <w:rsid w:val="00A84115"/>
    <w:rsid w:val="00A843AC"/>
    <w:rsid w:val="00A845B0"/>
    <w:rsid w:val="00A84CD4"/>
    <w:rsid w:val="00A84CF0"/>
    <w:rsid w:val="00A84EC6"/>
    <w:rsid w:val="00A85590"/>
    <w:rsid w:val="00A85633"/>
    <w:rsid w:val="00A856E5"/>
    <w:rsid w:val="00A857BF"/>
    <w:rsid w:val="00A85C31"/>
    <w:rsid w:val="00A86100"/>
    <w:rsid w:val="00A86449"/>
    <w:rsid w:val="00A86624"/>
    <w:rsid w:val="00A86753"/>
    <w:rsid w:val="00A868BE"/>
    <w:rsid w:val="00A86A3B"/>
    <w:rsid w:val="00A86A93"/>
    <w:rsid w:val="00A86B54"/>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39"/>
    <w:rsid w:val="00AA17D5"/>
    <w:rsid w:val="00AA1945"/>
    <w:rsid w:val="00AA1B2C"/>
    <w:rsid w:val="00AA2312"/>
    <w:rsid w:val="00AA2376"/>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42E"/>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314"/>
    <w:rsid w:val="00AE53F9"/>
    <w:rsid w:val="00AE5458"/>
    <w:rsid w:val="00AE565C"/>
    <w:rsid w:val="00AE58EB"/>
    <w:rsid w:val="00AE5FFA"/>
    <w:rsid w:val="00AE6ABB"/>
    <w:rsid w:val="00AE6B92"/>
    <w:rsid w:val="00AE6D2E"/>
    <w:rsid w:val="00AE70C2"/>
    <w:rsid w:val="00AE7976"/>
    <w:rsid w:val="00AE79FF"/>
    <w:rsid w:val="00AE7A54"/>
    <w:rsid w:val="00AE7D7B"/>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2EB2"/>
    <w:rsid w:val="00B030B9"/>
    <w:rsid w:val="00B03344"/>
    <w:rsid w:val="00B035AB"/>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FFF"/>
    <w:rsid w:val="00B2213E"/>
    <w:rsid w:val="00B22156"/>
    <w:rsid w:val="00B22454"/>
    <w:rsid w:val="00B2249D"/>
    <w:rsid w:val="00B22F56"/>
    <w:rsid w:val="00B235EA"/>
    <w:rsid w:val="00B23E16"/>
    <w:rsid w:val="00B23ECC"/>
    <w:rsid w:val="00B241C9"/>
    <w:rsid w:val="00B2434D"/>
    <w:rsid w:val="00B243C7"/>
    <w:rsid w:val="00B24412"/>
    <w:rsid w:val="00B2459E"/>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783"/>
    <w:rsid w:val="00B370B4"/>
    <w:rsid w:val="00B37190"/>
    <w:rsid w:val="00B37415"/>
    <w:rsid w:val="00B3742D"/>
    <w:rsid w:val="00B3780D"/>
    <w:rsid w:val="00B37A25"/>
    <w:rsid w:val="00B37BED"/>
    <w:rsid w:val="00B37D4D"/>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728"/>
    <w:rsid w:val="00B43A62"/>
    <w:rsid w:val="00B43C63"/>
    <w:rsid w:val="00B43C90"/>
    <w:rsid w:val="00B44230"/>
    <w:rsid w:val="00B44274"/>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B72"/>
    <w:rsid w:val="00B46CC2"/>
    <w:rsid w:val="00B46D39"/>
    <w:rsid w:val="00B46EAB"/>
    <w:rsid w:val="00B47181"/>
    <w:rsid w:val="00B475A4"/>
    <w:rsid w:val="00B47B25"/>
    <w:rsid w:val="00B47BC5"/>
    <w:rsid w:val="00B47D28"/>
    <w:rsid w:val="00B47E3C"/>
    <w:rsid w:val="00B500FB"/>
    <w:rsid w:val="00B502D2"/>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48"/>
    <w:rsid w:val="00B62364"/>
    <w:rsid w:val="00B623E1"/>
    <w:rsid w:val="00B628CF"/>
    <w:rsid w:val="00B62E10"/>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8A8"/>
    <w:rsid w:val="00B678B7"/>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617"/>
    <w:rsid w:val="00B77CF6"/>
    <w:rsid w:val="00B80177"/>
    <w:rsid w:val="00B801DA"/>
    <w:rsid w:val="00B8039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94"/>
    <w:rsid w:val="00B957E0"/>
    <w:rsid w:val="00B95B13"/>
    <w:rsid w:val="00B961F4"/>
    <w:rsid w:val="00B96425"/>
    <w:rsid w:val="00B969E0"/>
    <w:rsid w:val="00B96A9C"/>
    <w:rsid w:val="00B96ED1"/>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2C30"/>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F6"/>
    <w:rsid w:val="00BC6A75"/>
    <w:rsid w:val="00BC6BB5"/>
    <w:rsid w:val="00BC6EE0"/>
    <w:rsid w:val="00BC706E"/>
    <w:rsid w:val="00BC73A7"/>
    <w:rsid w:val="00BC7516"/>
    <w:rsid w:val="00BC7B14"/>
    <w:rsid w:val="00BC7BEF"/>
    <w:rsid w:val="00BC7CB1"/>
    <w:rsid w:val="00BD00AC"/>
    <w:rsid w:val="00BD0AAF"/>
    <w:rsid w:val="00BD0C6D"/>
    <w:rsid w:val="00BD0D95"/>
    <w:rsid w:val="00BD118A"/>
    <w:rsid w:val="00BD13CE"/>
    <w:rsid w:val="00BD1402"/>
    <w:rsid w:val="00BD1857"/>
    <w:rsid w:val="00BD1A3F"/>
    <w:rsid w:val="00BD1BB1"/>
    <w:rsid w:val="00BD1D90"/>
    <w:rsid w:val="00BD236E"/>
    <w:rsid w:val="00BD2749"/>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43D"/>
    <w:rsid w:val="00BD7573"/>
    <w:rsid w:val="00BD7577"/>
    <w:rsid w:val="00BD7ABB"/>
    <w:rsid w:val="00BD7D02"/>
    <w:rsid w:val="00BD7E35"/>
    <w:rsid w:val="00BD7EC5"/>
    <w:rsid w:val="00BD7EE8"/>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56F"/>
    <w:rsid w:val="00BE5797"/>
    <w:rsid w:val="00BE57C9"/>
    <w:rsid w:val="00BE5C1E"/>
    <w:rsid w:val="00BE5C3B"/>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3C6"/>
    <w:rsid w:val="00C1662A"/>
    <w:rsid w:val="00C167DC"/>
    <w:rsid w:val="00C16AD7"/>
    <w:rsid w:val="00C16EF8"/>
    <w:rsid w:val="00C1707A"/>
    <w:rsid w:val="00C17092"/>
    <w:rsid w:val="00C17190"/>
    <w:rsid w:val="00C171A1"/>
    <w:rsid w:val="00C172BC"/>
    <w:rsid w:val="00C1774E"/>
    <w:rsid w:val="00C177D6"/>
    <w:rsid w:val="00C17AB4"/>
    <w:rsid w:val="00C17F3B"/>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720"/>
    <w:rsid w:val="00C51837"/>
    <w:rsid w:val="00C51A01"/>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75"/>
    <w:rsid w:val="00C868DE"/>
    <w:rsid w:val="00C86CAD"/>
    <w:rsid w:val="00C86FFA"/>
    <w:rsid w:val="00C87319"/>
    <w:rsid w:val="00C8777E"/>
    <w:rsid w:val="00C8797B"/>
    <w:rsid w:val="00C90653"/>
    <w:rsid w:val="00C906D5"/>
    <w:rsid w:val="00C90912"/>
    <w:rsid w:val="00C90C94"/>
    <w:rsid w:val="00C90EBE"/>
    <w:rsid w:val="00C90F6E"/>
    <w:rsid w:val="00C91AD2"/>
    <w:rsid w:val="00C91BE2"/>
    <w:rsid w:val="00C91CE2"/>
    <w:rsid w:val="00C91EF4"/>
    <w:rsid w:val="00C91EFC"/>
    <w:rsid w:val="00C92573"/>
    <w:rsid w:val="00C92715"/>
    <w:rsid w:val="00C9279C"/>
    <w:rsid w:val="00C9279F"/>
    <w:rsid w:val="00C92CED"/>
    <w:rsid w:val="00C92D88"/>
    <w:rsid w:val="00C937AF"/>
    <w:rsid w:val="00C93EFA"/>
    <w:rsid w:val="00C9434C"/>
    <w:rsid w:val="00C94478"/>
    <w:rsid w:val="00C946C9"/>
    <w:rsid w:val="00C947BB"/>
    <w:rsid w:val="00C94D32"/>
    <w:rsid w:val="00C9525C"/>
    <w:rsid w:val="00C953BB"/>
    <w:rsid w:val="00C954DE"/>
    <w:rsid w:val="00C95853"/>
    <w:rsid w:val="00C96209"/>
    <w:rsid w:val="00C9633E"/>
    <w:rsid w:val="00C96DD8"/>
    <w:rsid w:val="00C96FED"/>
    <w:rsid w:val="00C97341"/>
    <w:rsid w:val="00C975FE"/>
    <w:rsid w:val="00CA05DA"/>
    <w:rsid w:val="00CA0747"/>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426F"/>
    <w:rsid w:val="00CA4336"/>
    <w:rsid w:val="00CA44C9"/>
    <w:rsid w:val="00CA479B"/>
    <w:rsid w:val="00CA47F6"/>
    <w:rsid w:val="00CA4AC8"/>
    <w:rsid w:val="00CA4B49"/>
    <w:rsid w:val="00CA4B61"/>
    <w:rsid w:val="00CA4C29"/>
    <w:rsid w:val="00CA4EA3"/>
    <w:rsid w:val="00CA5063"/>
    <w:rsid w:val="00CA513C"/>
    <w:rsid w:val="00CA588C"/>
    <w:rsid w:val="00CA59C5"/>
    <w:rsid w:val="00CA617A"/>
    <w:rsid w:val="00CA63E1"/>
    <w:rsid w:val="00CA68A2"/>
    <w:rsid w:val="00CA6A1D"/>
    <w:rsid w:val="00CA6D44"/>
    <w:rsid w:val="00CA6E76"/>
    <w:rsid w:val="00CA72E6"/>
    <w:rsid w:val="00CA7445"/>
    <w:rsid w:val="00CA78D4"/>
    <w:rsid w:val="00CA79A2"/>
    <w:rsid w:val="00CA7BE3"/>
    <w:rsid w:val="00CB0680"/>
    <w:rsid w:val="00CB08FC"/>
    <w:rsid w:val="00CB0BA6"/>
    <w:rsid w:val="00CB1348"/>
    <w:rsid w:val="00CB140C"/>
    <w:rsid w:val="00CB1536"/>
    <w:rsid w:val="00CB1631"/>
    <w:rsid w:val="00CB164E"/>
    <w:rsid w:val="00CB1794"/>
    <w:rsid w:val="00CB17E9"/>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55F2"/>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91A"/>
    <w:rsid w:val="00CD4D55"/>
    <w:rsid w:val="00CD4DCD"/>
    <w:rsid w:val="00CD51E1"/>
    <w:rsid w:val="00CD548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F6"/>
    <w:rsid w:val="00CF1D51"/>
    <w:rsid w:val="00CF1F14"/>
    <w:rsid w:val="00CF2555"/>
    <w:rsid w:val="00CF30EC"/>
    <w:rsid w:val="00CF31B8"/>
    <w:rsid w:val="00CF3308"/>
    <w:rsid w:val="00CF3C95"/>
    <w:rsid w:val="00CF41B9"/>
    <w:rsid w:val="00CF43E1"/>
    <w:rsid w:val="00CF4B77"/>
    <w:rsid w:val="00CF4EA9"/>
    <w:rsid w:val="00CF59EA"/>
    <w:rsid w:val="00CF59EF"/>
    <w:rsid w:val="00CF5D35"/>
    <w:rsid w:val="00CF5DF0"/>
    <w:rsid w:val="00CF5EA5"/>
    <w:rsid w:val="00CF5F17"/>
    <w:rsid w:val="00CF60B4"/>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40CE"/>
    <w:rsid w:val="00D0415C"/>
    <w:rsid w:val="00D04509"/>
    <w:rsid w:val="00D04529"/>
    <w:rsid w:val="00D04552"/>
    <w:rsid w:val="00D049A0"/>
    <w:rsid w:val="00D04A68"/>
    <w:rsid w:val="00D04C16"/>
    <w:rsid w:val="00D04E3E"/>
    <w:rsid w:val="00D0507C"/>
    <w:rsid w:val="00D050FB"/>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10168"/>
    <w:rsid w:val="00D105F9"/>
    <w:rsid w:val="00D1063F"/>
    <w:rsid w:val="00D106E9"/>
    <w:rsid w:val="00D1109E"/>
    <w:rsid w:val="00D110C0"/>
    <w:rsid w:val="00D111C6"/>
    <w:rsid w:val="00D11713"/>
    <w:rsid w:val="00D11B68"/>
    <w:rsid w:val="00D11EEE"/>
    <w:rsid w:val="00D12DA9"/>
    <w:rsid w:val="00D131A1"/>
    <w:rsid w:val="00D131CC"/>
    <w:rsid w:val="00D13502"/>
    <w:rsid w:val="00D1389C"/>
    <w:rsid w:val="00D13A5D"/>
    <w:rsid w:val="00D13A94"/>
    <w:rsid w:val="00D13C67"/>
    <w:rsid w:val="00D1452F"/>
    <w:rsid w:val="00D14B57"/>
    <w:rsid w:val="00D15485"/>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740"/>
    <w:rsid w:val="00D238E8"/>
    <w:rsid w:val="00D23ABB"/>
    <w:rsid w:val="00D23C44"/>
    <w:rsid w:val="00D23E0D"/>
    <w:rsid w:val="00D2454D"/>
    <w:rsid w:val="00D24670"/>
    <w:rsid w:val="00D24943"/>
    <w:rsid w:val="00D25580"/>
    <w:rsid w:val="00D2566E"/>
    <w:rsid w:val="00D258BD"/>
    <w:rsid w:val="00D25A61"/>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640"/>
    <w:rsid w:val="00D317EE"/>
    <w:rsid w:val="00D31ADD"/>
    <w:rsid w:val="00D31CB8"/>
    <w:rsid w:val="00D325F8"/>
    <w:rsid w:val="00D32973"/>
    <w:rsid w:val="00D32AB8"/>
    <w:rsid w:val="00D32B18"/>
    <w:rsid w:val="00D32E5C"/>
    <w:rsid w:val="00D3309D"/>
    <w:rsid w:val="00D3316D"/>
    <w:rsid w:val="00D33171"/>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8DB"/>
    <w:rsid w:val="00D4691B"/>
    <w:rsid w:val="00D46F10"/>
    <w:rsid w:val="00D47666"/>
    <w:rsid w:val="00D479DC"/>
    <w:rsid w:val="00D47C4C"/>
    <w:rsid w:val="00D50049"/>
    <w:rsid w:val="00D50495"/>
    <w:rsid w:val="00D5063D"/>
    <w:rsid w:val="00D50662"/>
    <w:rsid w:val="00D506DF"/>
    <w:rsid w:val="00D51431"/>
    <w:rsid w:val="00D5199A"/>
    <w:rsid w:val="00D51A52"/>
    <w:rsid w:val="00D51CEF"/>
    <w:rsid w:val="00D521B3"/>
    <w:rsid w:val="00D52B1F"/>
    <w:rsid w:val="00D52C29"/>
    <w:rsid w:val="00D52C3B"/>
    <w:rsid w:val="00D52F40"/>
    <w:rsid w:val="00D52FC0"/>
    <w:rsid w:val="00D533E5"/>
    <w:rsid w:val="00D53A0C"/>
    <w:rsid w:val="00D54146"/>
    <w:rsid w:val="00D5447D"/>
    <w:rsid w:val="00D547C3"/>
    <w:rsid w:val="00D54819"/>
    <w:rsid w:val="00D54880"/>
    <w:rsid w:val="00D54D8F"/>
    <w:rsid w:val="00D54F2F"/>
    <w:rsid w:val="00D55346"/>
    <w:rsid w:val="00D55B87"/>
    <w:rsid w:val="00D55CCE"/>
    <w:rsid w:val="00D56046"/>
    <w:rsid w:val="00D5649A"/>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C50"/>
    <w:rsid w:val="00D66E8B"/>
    <w:rsid w:val="00D6710D"/>
    <w:rsid w:val="00D67591"/>
    <w:rsid w:val="00D67AC4"/>
    <w:rsid w:val="00D67C6F"/>
    <w:rsid w:val="00D67C84"/>
    <w:rsid w:val="00D67E16"/>
    <w:rsid w:val="00D67F53"/>
    <w:rsid w:val="00D704E4"/>
    <w:rsid w:val="00D70880"/>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7F3"/>
    <w:rsid w:val="00D80C2D"/>
    <w:rsid w:val="00D816EA"/>
    <w:rsid w:val="00D81789"/>
    <w:rsid w:val="00D8231E"/>
    <w:rsid w:val="00D826B0"/>
    <w:rsid w:val="00D828AC"/>
    <w:rsid w:val="00D82AD0"/>
    <w:rsid w:val="00D82AFF"/>
    <w:rsid w:val="00D830DF"/>
    <w:rsid w:val="00D8322F"/>
    <w:rsid w:val="00D83AC9"/>
    <w:rsid w:val="00D8401D"/>
    <w:rsid w:val="00D8417A"/>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960"/>
    <w:rsid w:val="00D97040"/>
    <w:rsid w:val="00D97457"/>
    <w:rsid w:val="00D9760F"/>
    <w:rsid w:val="00D97749"/>
    <w:rsid w:val="00D97B1F"/>
    <w:rsid w:val="00D97D07"/>
    <w:rsid w:val="00D97F47"/>
    <w:rsid w:val="00DA01EC"/>
    <w:rsid w:val="00DA0E8F"/>
    <w:rsid w:val="00DA107C"/>
    <w:rsid w:val="00DA1135"/>
    <w:rsid w:val="00DA11F8"/>
    <w:rsid w:val="00DA146C"/>
    <w:rsid w:val="00DA18FA"/>
    <w:rsid w:val="00DA19C9"/>
    <w:rsid w:val="00DA1BDA"/>
    <w:rsid w:val="00DA1CBC"/>
    <w:rsid w:val="00DA1CED"/>
    <w:rsid w:val="00DA1EC6"/>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A6B"/>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40B9"/>
    <w:rsid w:val="00DC4910"/>
    <w:rsid w:val="00DC4C0A"/>
    <w:rsid w:val="00DC4D69"/>
    <w:rsid w:val="00DC4F05"/>
    <w:rsid w:val="00DC5005"/>
    <w:rsid w:val="00DC52CA"/>
    <w:rsid w:val="00DC5652"/>
    <w:rsid w:val="00DC59A1"/>
    <w:rsid w:val="00DC6187"/>
    <w:rsid w:val="00DC64D4"/>
    <w:rsid w:val="00DC64D9"/>
    <w:rsid w:val="00DC7244"/>
    <w:rsid w:val="00DC7287"/>
    <w:rsid w:val="00DC753B"/>
    <w:rsid w:val="00DC7A08"/>
    <w:rsid w:val="00DC7A31"/>
    <w:rsid w:val="00DC7DB1"/>
    <w:rsid w:val="00DD01F8"/>
    <w:rsid w:val="00DD094C"/>
    <w:rsid w:val="00DD0A43"/>
    <w:rsid w:val="00DD0AFB"/>
    <w:rsid w:val="00DD0F2E"/>
    <w:rsid w:val="00DD1147"/>
    <w:rsid w:val="00DD11FD"/>
    <w:rsid w:val="00DD14EB"/>
    <w:rsid w:val="00DD1511"/>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3D2"/>
    <w:rsid w:val="00DF4875"/>
    <w:rsid w:val="00DF4A11"/>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A2"/>
    <w:rsid w:val="00E145B7"/>
    <w:rsid w:val="00E14B7D"/>
    <w:rsid w:val="00E14F61"/>
    <w:rsid w:val="00E14FC4"/>
    <w:rsid w:val="00E15894"/>
    <w:rsid w:val="00E15B86"/>
    <w:rsid w:val="00E15E2C"/>
    <w:rsid w:val="00E16311"/>
    <w:rsid w:val="00E16566"/>
    <w:rsid w:val="00E1658D"/>
    <w:rsid w:val="00E1658F"/>
    <w:rsid w:val="00E16938"/>
    <w:rsid w:val="00E16A16"/>
    <w:rsid w:val="00E16B17"/>
    <w:rsid w:val="00E171F7"/>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658"/>
    <w:rsid w:val="00E2680B"/>
    <w:rsid w:val="00E268C5"/>
    <w:rsid w:val="00E268D9"/>
    <w:rsid w:val="00E27003"/>
    <w:rsid w:val="00E270AF"/>
    <w:rsid w:val="00E27203"/>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53E"/>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46B"/>
    <w:rsid w:val="00E400CA"/>
    <w:rsid w:val="00E409D8"/>
    <w:rsid w:val="00E4116D"/>
    <w:rsid w:val="00E411DF"/>
    <w:rsid w:val="00E415F1"/>
    <w:rsid w:val="00E41A63"/>
    <w:rsid w:val="00E4249E"/>
    <w:rsid w:val="00E42B66"/>
    <w:rsid w:val="00E433D1"/>
    <w:rsid w:val="00E4365E"/>
    <w:rsid w:val="00E4377C"/>
    <w:rsid w:val="00E43A5D"/>
    <w:rsid w:val="00E43ADD"/>
    <w:rsid w:val="00E44266"/>
    <w:rsid w:val="00E4452D"/>
    <w:rsid w:val="00E4453B"/>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0EA"/>
    <w:rsid w:val="00E60301"/>
    <w:rsid w:val="00E60333"/>
    <w:rsid w:val="00E60390"/>
    <w:rsid w:val="00E605D6"/>
    <w:rsid w:val="00E605E6"/>
    <w:rsid w:val="00E607F2"/>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FC"/>
    <w:rsid w:val="00E64A02"/>
    <w:rsid w:val="00E653E7"/>
    <w:rsid w:val="00E654D0"/>
    <w:rsid w:val="00E65681"/>
    <w:rsid w:val="00E6578E"/>
    <w:rsid w:val="00E65951"/>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C9"/>
    <w:rsid w:val="00E95765"/>
    <w:rsid w:val="00E95869"/>
    <w:rsid w:val="00E95D4D"/>
    <w:rsid w:val="00E95E3B"/>
    <w:rsid w:val="00E95E8B"/>
    <w:rsid w:val="00E95F6B"/>
    <w:rsid w:val="00E95F90"/>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43"/>
    <w:rsid w:val="00ED3DBC"/>
    <w:rsid w:val="00ED3F0E"/>
    <w:rsid w:val="00ED43B8"/>
    <w:rsid w:val="00ED46ED"/>
    <w:rsid w:val="00ED4726"/>
    <w:rsid w:val="00ED4820"/>
    <w:rsid w:val="00ED49A0"/>
    <w:rsid w:val="00ED4AFB"/>
    <w:rsid w:val="00ED4B02"/>
    <w:rsid w:val="00ED4BF7"/>
    <w:rsid w:val="00ED4D64"/>
    <w:rsid w:val="00ED514C"/>
    <w:rsid w:val="00ED5212"/>
    <w:rsid w:val="00ED5393"/>
    <w:rsid w:val="00ED5682"/>
    <w:rsid w:val="00ED58E7"/>
    <w:rsid w:val="00ED5A79"/>
    <w:rsid w:val="00ED625C"/>
    <w:rsid w:val="00ED6445"/>
    <w:rsid w:val="00ED6727"/>
    <w:rsid w:val="00ED68DB"/>
    <w:rsid w:val="00ED6C82"/>
    <w:rsid w:val="00ED6CAB"/>
    <w:rsid w:val="00ED71C8"/>
    <w:rsid w:val="00ED73C6"/>
    <w:rsid w:val="00ED758D"/>
    <w:rsid w:val="00ED7601"/>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70D"/>
    <w:rsid w:val="00F02812"/>
    <w:rsid w:val="00F02C46"/>
    <w:rsid w:val="00F02E40"/>
    <w:rsid w:val="00F02ECB"/>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0A7"/>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5DC"/>
    <w:rsid w:val="00F1375E"/>
    <w:rsid w:val="00F13C50"/>
    <w:rsid w:val="00F13E54"/>
    <w:rsid w:val="00F14038"/>
    <w:rsid w:val="00F1412C"/>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392"/>
    <w:rsid w:val="00F32411"/>
    <w:rsid w:val="00F32BF2"/>
    <w:rsid w:val="00F32CEA"/>
    <w:rsid w:val="00F33A33"/>
    <w:rsid w:val="00F34114"/>
    <w:rsid w:val="00F34588"/>
    <w:rsid w:val="00F34832"/>
    <w:rsid w:val="00F3489C"/>
    <w:rsid w:val="00F34F01"/>
    <w:rsid w:val="00F35519"/>
    <w:rsid w:val="00F359B3"/>
    <w:rsid w:val="00F35B6F"/>
    <w:rsid w:val="00F35CA0"/>
    <w:rsid w:val="00F35CCB"/>
    <w:rsid w:val="00F35F9F"/>
    <w:rsid w:val="00F3601D"/>
    <w:rsid w:val="00F36251"/>
    <w:rsid w:val="00F3649B"/>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9F"/>
    <w:rsid w:val="00F92AAD"/>
    <w:rsid w:val="00F92D02"/>
    <w:rsid w:val="00F9313A"/>
    <w:rsid w:val="00F933E5"/>
    <w:rsid w:val="00F9343C"/>
    <w:rsid w:val="00F934B8"/>
    <w:rsid w:val="00F93886"/>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116C"/>
    <w:rsid w:val="00FA129A"/>
    <w:rsid w:val="00FA12AE"/>
    <w:rsid w:val="00FA144E"/>
    <w:rsid w:val="00FA15C2"/>
    <w:rsid w:val="00FA16F8"/>
    <w:rsid w:val="00FA177A"/>
    <w:rsid w:val="00FA1A48"/>
    <w:rsid w:val="00FA1D68"/>
    <w:rsid w:val="00FA1D87"/>
    <w:rsid w:val="00FA1F0F"/>
    <w:rsid w:val="00FA1F6C"/>
    <w:rsid w:val="00FA2041"/>
    <w:rsid w:val="00FA2094"/>
    <w:rsid w:val="00FA2446"/>
    <w:rsid w:val="00FA2C7F"/>
    <w:rsid w:val="00FA2E51"/>
    <w:rsid w:val="00FA3485"/>
    <w:rsid w:val="00FA3B8F"/>
    <w:rsid w:val="00FA4177"/>
    <w:rsid w:val="00FA41B9"/>
    <w:rsid w:val="00FA4629"/>
    <w:rsid w:val="00FA4674"/>
    <w:rsid w:val="00FA4744"/>
    <w:rsid w:val="00FA47C7"/>
    <w:rsid w:val="00FA4914"/>
    <w:rsid w:val="00FA49AB"/>
    <w:rsid w:val="00FA52C1"/>
    <w:rsid w:val="00FA5340"/>
    <w:rsid w:val="00FA550D"/>
    <w:rsid w:val="00FA570B"/>
    <w:rsid w:val="00FA5F87"/>
    <w:rsid w:val="00FA612C"/>
    <w:rsid w:val="00FA64FF"/>
    <w:rsid w:val="00FA6944"/>
    <w:rsid w:val="00FA6B19"/>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3345"/>
    <w:rsid w:val="00FB3414"/>
    <w:rsid w:val="00FB3418"/>
    <w:rsid w:val="00FB3689"/>
    <w:rsid w:val="00FB3F5D"/>
    <w:rsid w:val="00FB3FBB"/>
    <w:rsid w:val="00FB409C"/>
    <w:rsid w:val="00FB4150"/>
    <w:rsid w:val="00FB41BB"/>
    <w:rsid w:val="00FB431E"/>
    <w:rsid w:val="00FB4557"/>
    <w:rsid w:val="00FB473C"/>
    <w:rsid w:val="00FB4998"/>
    <w:rsid w:val="00FB4B68"/>
    <w:rsid w:val="00FB4E67"/>
    <w:rsid w:val="00FB5128"/>
    <w:rsid w:val="00FB5169"/>
    <w:rsid w:val="00FB5173"/>
    <w:rsid w:val="00FB51B2"/>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CA4"/>
    <w:rsid w:val="00FE7EE2"/>
    <w:rsid w:val="00FF02CA"/>
    <w:rsid w:val="00FF0549"/>
    <w:rsid w:val="00FF0550"/>
    <w:rsid w:val="00FF0653"/>
    <w:rsid w:val="00FF081F"/>
    <w:rsid w:val="00FF091F"/>
    <w:rsid w:val="00FF0C69"/>
    <w:rsid w:val="00FF0EBC"/>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maxlindmark/cod_condition/blob/master/R/clean_data/cod_fle_density_models_as_covars.Rmd" TargetMode="External"/><Relationship Id="rId2" Type="http://schemas.openxmlformats.org/officeDocument/2006/relationships/hyperlink" Target="https://pbs-assess.github.io/sdmTMB/articles/model-description.html" TargetMode="External"/><Relationship Id="rId1" Type="http://schemas.openxmlformats.org/officeDocument/2006/relationships/hyperlink" Target="https://royalsocietypublishing.org/doi/full/10.1098/rspb.2018.0915" TargetMode="External"/><Relationship Id="rId6" Type="http://schemas.openxmlformats.org/officeDocument/2006/relationships/hyperlink" Target="https://doi.org/10.3354/meps11204" TargetMode="External"/><Relationship Id="rId5" Type="http://schemas.openxmlformats.org/officeDocument/2006/relationships/hyperlink" Target="https://doi.org/10.1101/2022.03.24.485545" TargetMode="External"/><Relationship Id="rId4" Type="http://schemas.openxmlformats.org/officeDocument/2006/relationships/hyperlink" Target="https://stats.stackexchange.com/questions/2142/linear-regression-effect-sizes-when-using-transformed-variabl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ices.dk/data/data-portals/Pages/DATRAS.aspx"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max.lindmark@slu.se"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maxlindmark/cod_condition"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emodnet.eu/en/bathymetry"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5CFD7-D1D4-4BD9-952F-F6C3CC656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27</Pages>
  <Words>42661</Words>
  <Characters>243169</Characters>
  <Application>Microsoft Office Word</Application>
  <DocSecurity>0</DocSecurity>
  <Lines>2026</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ax Lindmark</cp:lastModifiedBy>
  <cp:revision>40</cp:revision>
  <cp:lastPrinted>2021-12-20T17:03:00Z</cp:lastPrinted>
  <dcterms:created xsi:type="dcterms:W3CDTF">2022-04-19T09:26:00Z</dcterms:created>
  <dcterms:modified xsi:type="dcterms:W3CDTF">2022-04-19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dzswxOXF"/&gt;&lt;style id="http://www.zotero.org/styles/ices-journal-of-marine-science" hasBibliography="1" bibliographyStyleHasBeenSet="1"/&gt;&lt;prefs&gt;&lt;pref name="fieldType" value="Field"/&gt;&lt;pref name="don</vt:lpwstr>
  </property>
  <property fmtid="{D5CDD505-2E9C-101B-9397-08002B2CF9AE}" pid="3" name="ZOTERO_PREF_2">
    <vt:lpwstr>tAskDelayCitationUpdates" value="true"/&gt;&lt;/prefs&gt;&lt;/data&gt;</vt:lpwstr>
  </property>
</Properties>
</file>